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74E7F2" w14:textId="77777777" w:rsidR="00180ACA" w:rsidRPr="005D4752" w:rsidRDefault="00180ACA"/>
    <w:p w14:paraId="57F2DF9E" w14:textId="77777777" w:rsidR="00180ACA" w:rsidRPr="005D4752" w:rsidRDefault="00180ACA"/>
    <w:p w14:paraId="1B798CCA" w14:textId="77777777" w:rsidR="00180ACA" w:rsidRPr="005D4752" w:rsidRDefault="00180ACA"/>
    <w:p w14:paraId="211AD370" w14:textId="77777777" w:rsidR="00180ACA" w:rsidRPr="005D4752" w:rsidRDefault="00180ACA"/>
    <w:p w14:paraId="1D2E300E" w14:textId="77777777" w:rsidR="00180ACA" w:rsidRPr="005D4752" w:rsidRDefault="00180ACA"/>
    <w:p w14:paraId="0FF63DB0" w14:textId="77777777" w:rsidR="00180ACA" w:rsidRPr="005D4752" w:rsidRDefault="00DC109E">
      <w:pPr>
        <w:pStyle w:val="Title"/>
        <w:rPr>
          <w:rFonts w:ascii="Trebuchet MS" w:hAnsi="Trebuchet MS"/>
        </w:rPr>
      </w:pPr>
      <w:r w:rsidRPr="005D4752">
        <w:rPr>
          <w:rFonts w:ascii="Trebuchet MS" w:hAnsi="Trebuchet MS"/>
        </w:rPr>
        <w:t>Deep Convolutional Neural Networks for Robotic Grasp Detection</w:t>
      </w:r>
    </w:p>
    <w:p w14:paraId="74A9500B" w14:textId="77777777" w:rsidR="00180ACA" w:rsidRPr="005D4752" w:rsidRDefault="00180ACA"/>
    <w:p w14:paraId="1E709E4C" w14:textId="77777777" w:rsidR="00180ACA" w:rsidRPr="005D4752" w:rsidRDefault="00180ACA"/>
    <w:p w14:paraId="61759D74" w14:textId="77777777" w:rsidR="00180ACA" w:rsidRPr="005D4752" w:rsidRDefault="00DC109E">
      <w:pPr>
        <w:jc w:val="center"/>
      </w:pPr>
      <w:r w:rsidRPr="005D4752">
        <w:t>CS39440 Major Project Report</w:t>
      </w:r>
    </w:p>
    <w:p w14:paraId="78264ECB" w14:textId="77777777" w:rsidR="00180ACA" w:rsidRPr="005D4752" w:rsidRDefault="00180ACA">
      <w:pPr>
        <w:jc w:val="center"/>
      </w:pPr>
    </w:p>
    <w:p w14:paraId="70A9B1E9" w14:textId="77777777" w:rsidR="00180ACA" w:rsidRPr="005D4752" w:rsidRDefault="00DC109E">
      <w:pPr>
        <w:spacing w:after="360"/>
        <w:jc w:val="center"/>
      </w:pPr>
      <w:r w:rsidRPr="005D4752">
        <w:t>Author: Oliver Thomas (olt13@aber.ac.uk)</w:t>
      </w:r>
    </w:p>
    <w:p w14:paraId="391B34B3" w14:textId="77777777" w:rsidR="00180ACA" w:rsidRPr="005D4752" w:rsidRDefault="00DC109E">
      <w:pPr>
        <w:jc w:val="center"/>
      </w:pPr>
      <w:r w:rsidRPr="005D4752">
        <w:t>Supervisor: Dr Patricia Shaw (phs@aber.ac.uk)</w:t>
      </w:r>
    </w:p>
    <w:p w14:paraId="63C19702" w14:textId="77777777" w:rsidR="00180ACA" w:rsidRPr="005D4752" w:rsidRDefault="00180ACA">
      <w:pPr>
        <w:jc w:val="center"/>
      </w:pPr>
    </w:p>
    <w:p w14:paraId="14CB1BB8" w14:textId="77777777" w:rsidR="00180ACA" w:rsidRPr="005D4752" w:rsidRDefault="00DC109E">
      <w:pPr>
        <w:jc w:val="center"/>
      </w:pPr>
      <w:r w:rsidRPr="005D4752">
        <w:t>30</w:t>
      </w:r>
      <w:r w:rsidRPr="005D4752">
        <w:rPr>
          <w:vertAlign w:val="superscript"/>
        </w:rPr>
        <w:t>th</w:t>
      </w:r>
      <w:r w:rsidRPr="005D4752">
        <w:t xml:space="preserve"> March 2021</w:t>
      </w:r>
    </w:p>
    <w:p w14:paraId="4EF31C36" w14:textId="77777777" w:rsidR="00180ACA" w:rsidRPr="005D4752" w:rsidRDefault="00180ACA">
      <w:pPr>
        <w:jc w:val="center"/>
      </w:pPr>
    </w:p>
    <w:p w14:paraId="5F8E3090" w14:textId="77777777" w:rsidR="00180ACA" w:rsidRPr="005D4752" w:rsidRDefault="00DC109E">
      <w:pPr>
        <w:jc w:val="center"/>
      </w:pPr>
      <w:r w:rsidRPr="005D4752">
        <w:t>Version 1.0 (Draft)</w:t>
      </w:r>
    </w:p>
    <w:p w14:paraId="6CE9E232" w14:textId="77777777" w:rsidR="00180ACA" w:rsidRPr="005D4752" w:rsidRDefault="00180ACA">
      <w:pPr>
        <w:jc w:val="center"/>
      </w:pPr>
    </w:p>
    <w:p w14:paraId="639788DB" w14:textId="77777777" w:rsidR="00180ACA" w:rsidRPr="005D4752" w:rsidRDefault="00180ACA">
      <w:pPr>
        <w:jc w:val="center"/>
      </w:pPr>
    </w:p>
    <w:p w14:paraId="476A1A97" w14:textId="77777777" w:rsidR="00180ACA" w:rsidRPr="005D4752" w:rsidRDefault="00180ACA">
      <w:pPr>
        <w:jc w:val="center"/>
      </w:pPr>
    </w:p>
    <w:p w14:paraId="4C8AF550" w14:textId="77777777" w:rsidR="00180ACA" w:rsidRPr="005D4752" w:rsidRDefault="00180ACA">
      <w:pPr>
        <w:jc w:val="center"/>
      </w:pPr>
    </w:p>
    <w:p w14:paraId="09F1CB78" w14:textId="77777777" w:rsidR="00180ACA" w:rsidRPr="005D4752" w:rsidRDefault="00DC109E">
      <w:pPr>
        <w:jc w:val="center"/>
      </w:pPr>
      <w:r w:rsidRPr="005D4752">
        <w:t>This report is submitted as partial fulfilment of a MEng degree in</w:t>
      </w:r>
      <w:r w:rsidRPr="005D4752">
        <w:br/>
        <w:t>Robotics and Embedded Systems Engineering (132C)</w:t>
      </w:r>
    </w:p>
    <w:p w14:paraId="1C17600F" w14:textId="77777777" w:rsidR="00180ACA" w:rsidRPr="005D4752" w:rsidRDefault="00180ACA"/>
    <w:p w14:paraId="47CCF265" w14:textId="77777777" w:rsidR="00180ACA" w:rsidRPr="005D4752" w:rsidRDefault="00180ACA"/>
    <w:p w14:paraId="1C7BE975" w14:textId="77777777" w:rsidR="00180ACA" w:rsidRPr="005D4752" w:rsidRDefault="00180ACA"/>
    <w:p w14:paraId="58B7DC08" w14:textId="77777777" w:rsidR="00180ACA" w:rsidRPr="005D4752" w:rsidRDefault="00180ACA"/>
    <w:p w14:paraId="20811765" w14:textId="77777777" w:rsidR="00180ACA" w:rsidRPr="005D4752" w:rsidRDefault="00180ACA"/>
    <w:p w14:paraId="136B342B" w14:textId="77777777" w:rsidR="00180ACA" w:rsidRPr="005D4752" w:rsidRDefault="00180ACA"/>
    <w:p w14:paraId="12BD0B1F" w14:textId="77777777" w:rsidR="00180ACA" w:rsidRPr="005D4752" w:rsidRDefault="00180ACA"/>
    <w:p w14:paraId="79607242" w14:textId="77777777" w:rsidR="00180ACA" w:rsidRPr="005D4752" w:rsidRDefault="00180ACA"/>
    <w:p w14:paraId="040C518E" w14:textId="77777777" w:rsidR="00180ACA" w:rsidRPr="005D4752" w:rsidRDefault="00180ACA"/>
    <w:p w14:paraId="67A16690" w14:textId="77777777" w:rsidR="00180ACA" w:rsidRPr="005D4752" w:rsidRDefault="00180ACA"/>
    <w:p w14:paraId="35E88212" w14:textId="77777777" w:rsidR="00180ACA" w:rsidRPr="005D4752" w:rsidRDefault="00180ACA"/>
    <w:p w14:paraId="33D2CBA0" w14:textId="77777777" w:rsidR="00180ACA" w:rsidRPr="005D4752" w:rsidRDefault="00180ACA"/>
    <w:p w14:paraId="38DA7FDC" w14:textId="77777777" w:rsidR="00180ACA" w:rsidRPr="005D4752" w:rsidRDefault="00180ACA"/>
    <w:p w14:paraId="3167E062" w14:textId="77777777" w:rsidR="00180ACA" w:rsidRPr="005D4752" w:rsidRDefault="00180ACA"/>
    <w:p w14:paraId="7917D1AF" w14:textId="77777777" w:rsidR="00180ACA" w:rsidRPr="005D4752" w:rsidRDefault="00180ACA"/>
    <w:p w14:paraId="21D42EB9" w14:textId="77777777" w:rsidR="00180ACA" w:rsidRPr="005D4752" w:rsidRDefault="00180ACA"/>
    <w:p w14:paraId="64112454" w14:textId="77777777" w:rsidR="00180ACA" w:rsidRPr="005D4752" w:rsidRDefault="00DC109E">
      <w:r w:rsidRPr="005D4752">
        <w:t xml:space="preserve">Department of Computer Science </w:t>
      </w:r>
    </w:p>
    <w:p w14:paraId="00ABA268" w14:textId="77777777" w:rsidR="00180ACA" w:rsidRPr="005D4752" w:rsidRDefault="00DC109E">
      <w:r w:rsidRPr="005D4752">
        <w:t xml:space="preserve">Aberystwyth University </w:t>
      </w:r>
    </w:p>
    <w:p w14:paraId="538214DF" w14:textId="77777777" w:rsidR="00180ACA" w:rsidRPr="005D4752" w:rsidRDefault="00DC109E">
      <w:r w:rsidRPr="005D4752">
        <w:t xml:space="preserve">Aberystwyth </w:t>
      </w:r>
    </w:p>
    <w:p w14:paraId="4067857B" w14:textId="77777777" w:rsidR="00180ACA" w:rsidRPr="005D4752" w:rsidRDefault="00DC109E">
      <w:r w:rsidRPr="005D4752">
        <w:t>Ceredigion</w:t>
      </w:r>
    </w:p>
    <w:p w14:paraId="5E789626" w14:textId="77777777" w:rsidR="00180ACA" w:rsidRPr="005D4752" w:rsidRDefault="00DC109E">
      <w:r w:rsidRPr="005D4752">
        <w:t>SY23 3DB</w:t>
      </w:r>
    </w:p>
    <w:p w14:paraId="5325212C" w14:textId="77777777" w:rsidR="00180ACA" w:rsidRPr="005D4752" w:rsidRDefault="00DC109E">
      <w:pPr>
        <w:sectPr w:rsidR="00180ACA" w:rsidRPr="005D4752">
          <w:pgSz w:w="11906" w:h="16838"/>
          <w:pgMar w:top="1428" w:right="1800" w:bottom="1440" w:left="1800" w:header="720" w:footer="720" w:gutter="0"/>
          <w:pgNumType w:fmt="lowerRoman"/>
          <w:cols w:space="720"/>
        </w:sectPr>
      </w:pPr>
      <w:r w:rsidRPr="005D4752">
        <w:t>Wales, UK</w:t>
      </w:r>
    </w:p>
    <w:p w14:paraId="52766801" w14:textId="77777777" w:rsidR="00180ACA" w:rsidRPr="005D4752" w:rsidRDefault="00DC109E">
      <w:pPr>
        <w:pStyle w:val="FrontMatterHeader"/>
      </w:pPr>
      <w:r w:rsidRPr="005D4752">
        <w:lastRenderedPageBreak/>
        <w:t>Declaration of originality</w:t>
      </w:r>
    </w:p>
    <w:p w14:paraId="2380D218" w14:textId="77777777" w:rsidR="00180ACA" w:rsidRPr="005D4752" w:rsidRDefault="00180ACA"/>
    <w:p w14:paraId="2008B37E" w14:textId="77777777" w:rsidR="00180ACA" w:rsidRPr="005D4752" w:rsidRDefault="00DC109E">
      <w:pPr>
        <w:jc w:val="left"/>
      </w:pPr>
      <w:r w:rsidRPr="005D4752">
        <w:t>I confirm that:</w:t>
      </w:r>
      <w:r w:rsidRPr="005D4752">
        <w:br/>
      </w:r>
    </w:p>
    <w:p w14:paraId="08DABB46" w14:textId="77777777" w:rsidR="00180ACA" w:rsidRPr="005D4752" w:rsidRDefault="00DC109E">
      <w:pPr>
        <w:pStyle w:val="ListParagraph"/>
        <w:numPr>
          <w:ilvl w:val="0"/>
          <w:numId w:val="2"/>
        </w:numPr>
      </w:pPr>
      <w:r w:rsidRPr="005D4752">
        <w:t xml:space="preserve">This submission is my own work, except where clearly indicated. </w:t>
      </w:r>
    </w:p>
    <w:p w14:paraId="4A4F1F61" w14:textId="77777777" w:rsidR="00180ACA" w:rsidRPr="005D4752" w:rsidRDefault="00180ACA">
      <w:pPr>
        <w:pStyle w:val="ListParagraph"/>
      </w:pPr>
    </w:p>
    <w:p w14:paraId="5873B9DB" w14:textId="77777777" w:rsidR="00180ACA" w:rsidRPr="005D4752" w:rsidRDefault="00DC109E">
      <w:pPr>
        <w:pStyle w:val="ListParagraph"/>
        <w:numPr>
          <w:ilvl w:val="0"/>
          <w:numId w:val="2"/>
        </w:numPr>
      </w:pPr>
      <w:r w:rsidRPr="005D4752">
        <w:t xml:space="preserve">I understand that there are severe penalties for Unacceptable Academic Practice, which can lead to loss of marks or even the withholding of a degree. </w:t>
      </w:r>
    </w:p>
    <w:p w14:paraId="6AADFCCB" w14:textId="77777777" w:rsidR="00180ACA" w:rsidRPr="005D4752" w:rsidRDefault="00180ACA">
      <w:pPr>
        <w:pStyle w:val="ListParagraph"/>
      </w:pPr>
    </w:p>
    <w:p w14:paraId="2FC7E9B7" w14:textId="77777777" w:rsidR="00180ACA" w:rsidRPr="005D4752" w:rsidRDefault="00DC109E">
      <w:pPr>
        <w:pStyle w:val="ListParagraph"/>
        <w:numPr>
          <w:ilvl w:val="0"/>
          <w:numId w:val="2"/>
        </w:numPr>
      </w:pPr>
      <w:r w:rsidRPr="005D4752">
        <w:t xml:space="preserve">I have read the regulations on Unacceptable Academic Practice from the University’s Academic Registry (AR) and the relevant sections of the current Student Handbook of the Department of Computer Science. </w:t>
      </w:r>
    </w:p>
    <w:p w14:paraId="235DCF86" w14:textId="77777777" w:rsidR="00180ACA" w:rsidRPr="005D4752" w:rsidRDefault="00180ACA">
      <w:pPr>
        <w:pStyle w:val="ListParagraph"/>
      </w:pPr>
    </w:p>
    <w:p w14:paraId="60EF0A70" w14:textId="77777777" w:rsidR="00180ACA" w:rsidRPr="005D4752" w:rsidRDefault="00DC109E">
      <w:pPr>
        <w:pStyle w:val="ListParagraph"/>
        <w:numPr>
          <w:ilvl w:val="0"/>
          <w:numId w:val="2"/>
        </w:numPr>
      </w:pPr>
      <w:r w:rsidRPr="005D4752">
        <w:t xml:space="preserve">In submitting this work, I understand and agree to abide by the University’s regulations governing these issues.  </w:t>
      </w:r>
    </w:p>
    <w:p w14:paraId="4D7064D2" w14:textId="77777777" w:rsidR="00180ACA" w:rsidRPr="005D4752" w:rsidRDefault="00180ACA">
      <w:pPr>
        <w:pStyle w:val="ListParagraph"/>
      </w:pPr>
    </w:p>
    <w:p w14:paraId="6BD8A8F9" w14:textId="77777777" w:rsidR="00180ACA" w:rsidRPr="005D4752" w:rsidRDefault="00180ACA">
      <w:pPr>
        <w:pStyle w:val="ListParagraph"/>
      </w:pPr>
    </w:p>
    <w:p w14:paraId="71D74CBE" w14:textId="77777777" w:rsidR="00180ACA" w:rsidRPr="005D4752" w:rsidRDefault="00180ACA"/>
    <w:p w14:paraId="6BA811A0" w14:textId="77777777" w:rsidR="00180ACA" w:rsidRPr="005D4752" w:rsidRDefault="00DC109E">
      <w:r w:rsidRPr="005D4752">
        <w:t>Name   Oliver Thomas</w:t>
      </w:r>
    </w:p>
    <w:p w14:paraId="29B92A07" w14:textId="77777777" w:rsidR="00180ACA" w:rsidRPr="005D4752" w:rsidRDefault="00180ACA"/>
    <w:p w14:paraId="3F8E0E9B" w14:textId="77777777" w:rsidR="00180ACA" w:rsidRPr="005D4752" w:rsidRDefault="00DC109E">
      <w:r w:rsidRPr="005D4752">
        <w:t>Date ……………………………………………</w:t>
      </w:r>
    </w:p>
    <w:p w14:paraId="47D335C3" w14:textId="77777777" w:rsidR="00180ACA" w:rsidRPr="005D4752" w:rsidRDefault="00180ACA"/>
    <w:p w14:paraId="0CC2516F" w14:textId="77777777" w:rsidR="00180ACA" w:rsidRPr="005D4752" w:rsidRDefault="00180ACA"/>
    <w:p w14:paraId="15BACFC4" w14:textId="77777777" w:rsidR="00180ACA" w:rsidRPr="005D4752" w:rsidRDefault="00180ACA"/>
    <w:p w14:paraId="3AC14DC6" w14:textId="77777777" w:rsidR="00180ACA" w:rsidRPr="005D4752" w:rsidRDefault="00180ACA"/>
    <w:p w14:paraId="24D167EB" w14:textId="77777777" w:rsidR="00180ACA" w:rsidRPr="005D4752" w:rsidRDefault="00DC109E">
      <w:pPr>
        <w:pStyle w:val="FrontMatterHeader"/>
      </w:pPr>
      <w:r w:rsidRPr="005D4752">
        <w:t>Consent to share this work</w:t>
      </w:r>
    </w:p>
    <w:p w14:paraId="108C64B0" w14:textId="77777777" w:rsidR="00180ACA" w:rsidRPr="005D4752" w:rsidRDefault="00180ACA"/>
    <w:p w14:paraId="74FF5DE5" w14:textId="77777777" w:rsidR="00180ACA" w:rsidRPr="005D4752" w:rsidRDefault="00DC109E">
      <w:r w:rsidRPr="005D4752">
        <w:t>By including my name below, I hereby agree to this project's report and technical work being made available to other students and academic staff of the Aberystwyth Computer Science Department.</w:t>
      </w:r>
    </w:p>
    <w:p w14:paraId="03C20F9C" w14:textId="77777777" w:rsidR="00180ACA" w:rsidRPr="005D4752" w:rsidRDefault="00180ACA"/>
    <w:p w14:paraId="46DD7910" w14:textId="77777777" w:rsidR="00180ACA" w:rsidRPr="005D4752" w:rsidRDefault="00180ACA"/>
    <w:p w14:paraId="397A26CA" w14:textId="77777777" w:rsidR="00180ACA" w:rsidRPr="005D4752" w:rsidRDefault="00DC109E">
      <w:r w:rsidRPr="005D4752">
        <w:t>Name   Oliver Thomas</w:t>
      </w:r>
    </w:p>
    <w:p w14:paraId="1E2EF444" w14:textId="77777777" w:rsidR="00180ACA" w:rsidRPr="005D4752" w:rsidRDefault="00180ACA"/>
    <w:p w14:paraId="0A5DA93A" w14:textId="77777777" w:rsidR="00180ACA" w:rsidRPr="005D4752" w:rsidRDefault="00DC109E">
      <w:r w:rsidRPr="005D4752">
        <w:t>Date ……………………………………………</w:t>
      </w:r>
    </w:p>
    <w:p w14:paraId="4631C55A" w14:textId="77777777" w:rsidR="00180ACA" w:rsidRPr="005D4752" w:rsidRDefault="00180ACA"/>
    <w:p w14:paraId="7E6CD8C5" w14:textId="77777777" w:rsidR="00180ACA" w:rsidRPr="005D4752" w:rsidRDefault="00180ACA">
      <w:pPr>
        <w:pStyle w:val="NormalWeb"/>
        <w:rPr>
          <w:rFonts w:ascii="Trebuchet MS" w:hAnsi="Trebuchet MS"/>
        </w:rPr>
      </w:pPr>
    </w:p>
    <w:p w14:paraId="30C4FDEB" w14:textId="77777777" w:rsidR="00180ACA" w:rsidRPr="005D4752" w:rsidRDefault="00180ACA">
      <w:pPr>
        <w:pStyle w:val="NormalWeb"/>
        <w:pageBreakBefore/>
        <w:rPr>
          <w:rFonts w:ascii="Trebuchet MS" w:hAnsi="Trebuchet MS"/>
        </w:rPr>
      </w:pPr>
    </w:p>
    <w:p w14:paraId="104E000F" w14:textId="77777777" w:rsidR="00180ACA" w:rsidRPr="005D4752" w:rsidRDefault="00DC109E">
      <w:pPr>
        <w:pStyle w:val="FrontMatterHeader"/>
      </w:pPr>
      <w:r w:rsidRPr="005D4752">
        <w:t>Acknowledgements</w:t>
      </w:r>
    </w:p>
    <w:p w14:paraId="1B64F134" w14:textId="77777777" w:rsidR="00180ACA" w:rsidRPr="005D4752" w:rsidRDefault="00180ACA"/>
    <w:p w14:paraId="0A8622BF" w14:textId="77777777" w:rsidR="00180ACA" w:rsidRPr="005D4752" w:rsidRDefault="00DC109E">
      <w:r w:rsidRPr="005D4752">
        <w:t>I am grateful to my supervisor, Patricia, for guiding and advising me while completing this interesting project.</w:t>
      </w:r>
    </w:p>
    <w:p w14:paraId="56EFBE78" w14:textId="77777777" w:rsidR="00180ACA" w:rsidRPr="005D4752" w:rsidRDefault="00180ACA"/>
    <w:p w14:paraId="466AED91" w14:textId="77777777" w:rsidR="00180ACA" w:rsidRPr="005D4752" w:rsidRDefault="00DC109E">
      <w:r w:rsidRPr="005D4752">
        <w:t>I would also like to thank my family and my girlfriend Katie for their incredible ongoing support.</w:t>
      </w:r>
    </w:p>
    <w:p w14:paraId="0F28A3B4" w14:textId="77777777" w:rsidR="00180ACA" w:rsidRPr="005D4752" w:rsidRDefault="00180ACA">
      <w:pPr>
        <w:pageBreakBefore/>
      </w:pPr>
    </w:p>
    <w:p w14:paraId="251CE392" w14:textId="77777777" w:rsidR="00180ACA" w:rsidRPr="005D4752" w:rsidRDefault="00DC109E">
      <w:pPr>
        <w:pStyle w:val="FrontMatterHeader"/>
      </w:pPr>
      <w:r w:rsidRPr="005D4752">
        <w:t>Abstract</w:t>
      </w:r>
    </w:p>
    <w:p w14:paraId="60530DD6" w14:textId="77777777" w:rsidR="00180ACA" w:rsidRPr="005D4752" w:rsidRDefault="00180ACA"/>
    <w:p w14:paraId="6D46B49D" w14:textId="77777777" w:rsidR="00180ACA" w:rsidRPr="005D4752" w:rsidRDefault="00DC109E">
      <w:r w:rsidRPr="005D4752">
        <w:t xml:space="preserve">Include an abstract for your project. This should be approximately 300 words. </w:t>
      </w:r>
    </w:p>
    <w:p w14:paraId="4C8BDE20" w14:textId="77777777" w:rsidR="00180ACA" w:rsidRPr="005D4752" w:rsidRDefault="00180ACA"/>
    <w:p w14:paraId="2CD54B77" w14:textId="77777777" w:rsidR="00180ACA" w:rsidRPr="005D4752" w:rsidRDefault="00DC109E">
      <w:r w:rsidRPr="005D4752">
        <w:t>The abstract is an overview of the work you have done. Highlight the purpose of the work and the key outcomes of the work.</w:t>
      </w:r>
    </w:p>
    <w:p w14:paraId="0DBCE5E8" w14:textId="77777777" w:rsidR="00180ACA" w:rsidRPr="005D4752" w:rsidRDefault="00180ACA"/>
    <w:p w14:paraId="22CCA84F" w14:textId="77777777" w:rsidR="00180ACA" w:rsidRPr="005D4752" w:rsidRDefault="00DC109E">
      <w:r w:rsidRPr="005D4752">
        <w:t>This  paper explores the complicated topic of robotic grasping, following a deep learning approach to ‘learn’ a generalised view of grasping to be applied to novel objects.</w:t>
      </w:r>
    </w:p>
    <w:p w14:paraId="2061ACED" w14:textId="77777777" w:rsidR="00180ACA" w:rsidRPr="005D4752" w:rsidRDefault="00180ACA">
      <w:pPr>
        <w:pageBreakBefore/>
      </w:pPr>
    </w:p>
    <w:p w14:paraId="5E33CBD9" w14:textId="77777777" w:rsidR="00180ACA" w:rsidRPr="005D4752" w:rsidRDefault="00DC109E">
      <w:pPr>
        <w:pStyle w:val="FrontMatterHeader"/>
      </w:pPr>
      <w:r w:rsidRPr="005D4752">
        <w:t>Contents</w:t>
      </w:r>
    </w:p>
    <w:p w14:paraId="0420362D" w14:textId="77777777" w:rsidR="00180ACA" w:rsidRPr="005D4752" w:rsidRDefault="00180ACA"/>
    <w:p w14:paraId="182F1344" w14:textId="1D4B574F" w:rsidR="00417F3F" w:rsidRDefault="008C63D8">
      <w:pPr>
        <w:pStyle w:val="TOC1"/>
        <w:tabs>
          <w:tab w:val="left" w:pos="440"/>
          <w:tab w:val="right" w:leader="dot" w:pos="8296"/>
        </w:tabs>
        <w:rPr>
          <w:rFonts w:asciiTheme="minorHAnsi" w:eastAsiaTheme="minorEastAsia" w:hAnsiTheme="minorHAnsi" w:cstheme="minorBidi"/>
          <w:b w:val="0"/>
          <w:bCs w:val="0"/>
          <w:caps w:val="0"/>
          <w:noProof/>
          <w:sz w:val="22"/>
          <w:szCs w:val="22"/>
          <w:lang w:eastAsia="en-GB"/>
        </w:rPr>
      </w:pPr>
      <w:r w:rsidRPr="005D4752">
        <w:fldChar w:fldCharType="begin"/>
      </w:r>
      <w:r w:rsidRPr="005D4752">
        <w:instrText xml:space="preserve"> TOC \o "1-3" \h \z \u </w:instrText>
      </w:r>
      <w:r w:rsidRPr="005D4752">
        <w:fldChar w:fldCharType="separate"/>
      </w:r>
      <w:hyperlink w:anchor="_Toc71137506" w:history="1">
        <w:r w:rsidR="00417F3F" w:rsidRPr="00A114D4">
          <w:rPr>
            <w:rStyle w:val="Hyperlink"/>
            <w:noProof/>
          </w:rPr>
          <w:t>1</w:t>
        </w:r>
        <w:r w:rsidR="00417F3F">
          <w:rPr>
            <w:rFonts w:asciiTheme="minorHAnsi" w:eastAsiaTheme="minorEastAsia" w:hAnsiTheme="minorHAnsi" w:cstheme="minorBidi"/>
            <w:b w:val="0"/>
            <w:bCs w:val="0"/>
            <w:caps w:val="0"/>
            <w:noProof/>
            <w:sz w:val="22"/>
            <w:szCs w:val="22"/>
            <w:lang w:eastAsia="en-GB"/>
          </w:rPr>
          <w:tab/>
        </w:r>
        <w:r w:rsidR="00417F3F" w:rsidRPr="00A114D4">
          <w:rPr>
            <w:rStyle w:val="Hyperlink"/>
            <w:noProof/>
          </w:rPr>
          <w:t>Project Background, Analysis &amp; Process</w:t>
        </w:r>
        <w:r w:rsidR="00417F3F">
          <w:rPr>
            <w:noProof/>
            <w:webHidden/>
          </w:rPr>
          <w:tab/>
        </w:r>
        <w:r w:rsidR="00417F3F">
          <w:rPr>
            <w:noProof/>
            <w:webHidden/>
          </w:rPr>
          <w:fldChar w:fldCharType="begin"/>
        </w:r>
        <w:r w:rsidR="00417F3F">
          <w:rPr>
            <w:noProof/>
            <w:webHidden/>
          </w:rPr>
          <w:instrText xml:space="preserve"> PAGEREF _Toc71137506 \h </w:instrText>
        </w:r>
        <w:r w:rsidR="00417F3F">
          <w:rPr>
            <w:noProof/>
            <w:webHidden/>
          </w:rPr>
        </w:r>
        <w:r w:rsidR="00417F3F">
          <w:rPr>
            <w:noProof/>
            <w:webHidden/>
          </w:rPr>
          <w:fldChar w:fldCharType="separate"/>
        </w:r>
        <w:r w:rsidR="00417F3F">
          <w:rPr>
            <w:noProof/>
            <w:webHidden/>
          </w:rPr>
          <w:t>i</w:t>
        </w:r>
        <w:r w:rsidR="00417F3F">
          <w:rPr>
            <w:noProof/>
            <w:webHidden/>
          </w:rPr>
          <w:fldChar w:fldCharType="end"/>
        </w:r>
      </w:hyperlink>
    </w:p>
    <w:p w14:paraId="6102E46E" w14:textId="28D66AC0" w:rsidR="00417F3F" w:rsidRDefault="00417F3F">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137507" w:history="1">
        <w:r w:rsidRPr="00A114D4">
          <w:rPr>
            <w:rStyle w:val="Hyperlink"/>
            <w:noProof/>
          </w:rPr>
          <w:t>1.1</w:t>
        </w:r>
        <w:r>
          <w:rPr>
            <w:rFonts w:asciiTheme="minorHAnsi" w:eastAsiaTheme="minorEastAsia" w:hAnsiTheme="minorHAnsi" w:cstheme="minorBidi"/>
            <w:b w:val="0"/>
            <w:bCs w:val="0"/>
            <w:noProof/>
            <w:sz w:val="22"/>
            <w:szCs w:val="22"/>
            <w:lang w:eastAsia="en-GB"/>
          </w:rPr>
          <w:tab/>
        </w:r>
        <w:r w:rsidRPr="00A114D4">
          <w:rPr>
            <w:rStyle w:val="Hyperlink"/>
            <w:noProof/>
          </w:rPr>
          <w:t>Project Description</w:t>
        </w:r>
        <w:r>
          <w:rPr>
            <w:noProof/>
            <w:webHidden/>
          </w:rPr>
          <w:tab/>
        </w:r>
        <w:r>
          <w:rPr>
            <w:noProof/>
            <w:webHidden/>
          </w:rPr>
          <w:fldChar w:fldCharType="begin"/>
        </w:r>
        <w:r>
          <w:rPr>
            <w:noProof/>
            <w:webHidden/>
          </w:rPr>
          <w:instrText xml:space="preserve"> PAGEREF _Toc71137507 \h </w:instrText>
        </w:r>
        <w:r>
          <w:rPr>
            <w:noProof/>
            <w:webHidden/>
          </w:rPr>
        </w:r>
        <w:r>
          <w:rPr>
            <w:noProof/>
            <w:webHidden/>
          </w:rPr>
          <w:fldChar w:fldCharType="separate"/>
        </w:r>
        <w:r>
          <w:rPr>
            <w:noProof/>
            <w:webHidden/>
          </w:rPr>
          <w:t>i</w:t>
        </w:r>
        <w:r>
          <w:rPr>
            <w:noProof/>
            <w:webHidden/>
          </w:rPr>
          <w:fldChar w:fldCharType="end"/>
        </w:r>
      </w:hyperlink>
    </w:p>
    <w:p w14:paraId="470229CD" w14:textId="35670CD1" w:rsidR="00417F3F" w:rsidRDefault="00417F3F">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137508" w:history="1">
        <w:r w:rsidRPr="00A114D4">
          <w:rPr>
            <w:rStyle w:val="Hyperlink"/>
            <w:noProof/>
          </w:rPr>
          <w:t>1.2</w:t>
        </w:r>
        <w:r>
          <w:rPr>
            <w:rFonts w:asciiTheme="minorHAnsi" w:eastAsiaTheme="minorEastAsia" w:hAnsiTheme="minorHAnsi" w:cstheme="minorBidi"/>
            <w:b w:val="0"/>
            <w:bCs w:val="0"/>
            <w:noProof/>
            <w:sz w:val="22"/>
            <w:szCs w:val="22"/>
            <w:lang w:eastAsia="en-GB"/>
          </w:rPr>
          <w:tab/>
        </w:r>
        <w:r w:rsidRPr="00A114D4">
          <w:rPr>
            <w:rStyle w:val="Hyperlink"/>
            <w:noProof/>
          </w:rPr>
          <w:t>Background &amp; Motivation</w:t>
        </w:r>
        <w:r>
          <w:rPr>
            <w:noProof/>
            <w:webHidden/>
          </w:rPr>
          <w:tab/>
        </w:r>
        <w:r>
          <w:rPr>
            <w:noProof/>
            <w:webHidden/>
          </w:rPr>
          <w:fldChar w:fldCharType="begin"/>
        </w:r>
        <w:r>
          <w:rPr>
            <w:noProof/>
            <w:webHidden/>
          </w:rPr>
          <w:instrText xml:space="preserve"> PAGEREF _Toc71137508 \h </w:instrText>
        </w:r>
        <w:r>
          <w:rPr>
            <w:noProof/>
            <w:webHidden/>
          </w:rPr>
        </w:r>
        <w:r>
          <w:rPr>
            <w:noProof/>
            <w:webHidden/>
          </w:rPr>
          <w:fldChar w:fldCharType="separate"/>
        </w:r>
        <w:r>
          <w:rPr>
            <w:noProof/>
            <w:webHidden/>
          </w:rPr>
          <w:t>i</w:t>
        </w:r>
        <w:r>
          <w:rPr>
            <w:noProof/>
            <w:webHidden/>
          </w:rPr>
          <w:fldChar w:fldCharType="end"/>
        </w:r>
      </w:hyperlink>
    </w:p>
    <w:p w14:paraId="390A6F25" w14:textId="5AB087D9" w:rsidR="00417F3F" w:rsidRDefault="00417F3F">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137509" w:history="1">
        <w:r w:rsidRPr="00A114D4">
          <w:rPr>
            <w:rStyle w:val="Hyperlink"/>
            <w:noProof/>
          </w:rPr>
          <w:t>1.3</w:t>
        </w:r>
        <w:r>
          <w:rPr>
            <w:rFonts w:asciiTheme="minorHAnsi" w:eastAsiaTheme="minorEastAsia" w:hAnsiTheme="minorHAnsi" w:cstheme="minorBidi"/>
            <w:b w:val="0"/>
            <w:bCs w:val="0"/>
            <w:noProof/>
            <w:sz w:val="22"/>
            <w:szCs w:val="22"/>
            <w:lang w:eastAsia="en-GB"/>
          </w:rPr>
          <w:tab/>
        </w:r>
        <w:r w:rsidRPr="00A114D4">
          <w:rPr>
            <w:rStyle w:val="Hyperlink"/>
            <w:noProof/>
          </w:rPr>
          <w:t>Analysis</w:t>
        </w:r>
        <w:r>
          <w:rPr>
            <w:noProof/>
            <w:webHidden/>
          </w:rPr>
          <w:tab/>
        </w:r>
        <w:r>
          <w:rPr>
            <w:noProof/>
            <w:webHidden/>
          </w:rPr>
          <w:fldChar w:fldCharType="begin"/>
        </w:r>
        <w:r>
          <w:rPr>
            <w:noProof/>
            <w:webHidden/>
          </w:rPr>
          <w:instrText xml:space="preserve"> PAGEREF _Toc71137509 \h </w:instrText>
        </w:r>
        <w:r>
          <w:rPr>
            <w:noProof/>
            <w:webHidden/>
          </w:rPr>
        </w:r>
        <w:r>
          <w:rPr>
            <w:noProof/>
            <w:webHidden/>
          </w:rPr>
          <w:fldChar w:fldCharType="separate"/>
        </w:r>
        <w:r>
          <w:rPr>
            <w:noProof/>
            <w:webHidden/>
          </w:rPr>
          <w:t>i</w:t>
        </w:r>
        <w:r>
          <w:rPr>
            <w:noProof/>
            <w:webHidden/>
          </w:rPr>
          <w:fldChar w:fldCharType="end"/>
        </w:r>
      </w:hyperlink>
    </w:p>
    <w:p w14:paraId="6056B7D4" w14:textId="4C00EE98" w:rsidR="00417F3F" w:rsidRDefault="00417F3F">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137510" w:history="1">
        <w:r w:rsidRPr="00A114D4">
          <w:rPr>
            <w:rStyle w:val="Hyperlink"/>
            <w:noProof/>
          </w:rPr>
          <w:t>1.3.1</w:t>
        </w:r>
        <w:r>
          <w:rPr>
            <w:rFonts w:asciiTheme="minorHAnsi" w:eastAsiaTheme="minorEastAsia" w:hAnsiTheme="minorHAnsi" w:cstheme="minorBidi"/>
            <w:noProof/>
            <w:sz w:val="22"/>
            <w:szCs w:val="22"/>
            <w:lang w:eastAsia="en-GB"/>
          </w:rPr>
          <w:tab/>
        </w:r>
        <w:r w:rsidRPr="00A114D4">
          <w:rPr>
            <w:rStyle w:val="Hyperlink"/>
            <w:noProof/>
          </w:rPr>
          <w:t>General Analysis</w:t>
        </w:r>
        <w:r>
          <w:rPr>
            <w:noProof/>
            <w:webHidden/>
          </w:rPr>
          <w:tab/>
        </w:r>
        <w:r>
          <w:rPr>
            <w:noProof/>
            <w:webHidden/>
          </w:rPr>
          <w:fldChar w:fldCharType="begin"/>
        </w:r>
        <w:r>
          <w:rPr>
            <w:noProof/>
            <w:webHidden/>
          </w:rPr>
          <w:instrText xml:space="preserve"> PAGEREF _Toc71137510 \h </w:instrText>
        </w:r>
        <w:r>
          <w:rPr>
            <w:noProof/>
            <w:webHidden/>
          </w:rPr>
        </w:r>
        <w:r>
          <w:rPr>
            <w:noProof/>
            <w:webHidden/>
          </w:rPr>
          <w:fldChar w:fldCharType="separate"/>
        </w:r>
        <w:r>
          <w:rPr>
            <w:noProof/>
            <w:webHidden/>
          </w:rPr>
          <w:t>i</w:t>
        </w:r>
        <w:r>
          <w:rPr>
            <w:noProof/>
            <w:webHidden/>
          </w:rPr>
          <w:fldChar w:fldCharType="end"/>
        </w:r>
      </w:hyperlink>
    </w:p>
    <w:p w14:paraId="79D7349A" w14:textId="439498A0" w:rsidR="00417F3F" w:rsidRDefault="00417F3F">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137511" w:history="1">
        <w:r w:rsidRPr="00A114D4">
          <w:rPr>
            <w:rStyle w:val="Hyperlink"/>
            <w:noProof/>
          </w:rPr>
          <w:t>1.3.2</w:t>
        </w:r>
        <w:r>
          <w:rPr>
            <w:rFonts w:asciiTheme="minorHAnsi" w:eastAsiaTheme="minorEastAsia" w:hAnsiTheme="minorHAnsi" w:cstheme="minorBidi"/>
            <w:noProof/>
            <w:sz w:val="22"/>
            <w:szCs w:val="22"/>
            <w:lang w:eastAsia="en-GB"/>
          </w:rPr>
          <w:tab/>
        </w:r>
        <w:r w:rsidRPr="00A114D4">
          <w:rPr>
            <w:rStyle w:val="Hyperlink"/>
            <w:noProof/>
          </w:rPr>
          <w:t>Grasp Dataset</w:t>
        </w:r>
        <w:r>
          <w:rPr>
            <w:noProof/>
            <w:webHidden/>
          </w:rPr>
          <w:tab/>
        </w:r>
        <w:r>
          <w:rPr>
            <w:noProof/>
            <w:webHidden/>
          </w:rPr>
          <w:fldChar w:fldCharType="begin"/>
        </w:r>
        <w:r>
          <w:rPr>
            <w:noProof/>
            <w:webHidden/>
          </w:rPr>
          <w:instrText xml:space="preserve"> PAGEREF _Toc71137511 \h </w:instrText>
        </w:r>
        <w:r>
          <w:rPr>
            <w:noProof/>
            <w:webHidden/>
          </w:rPr>
        </w:r>
        <w:r>
          <w:rPr>
            <w:noProof/>
            <w:webHidden/>
          </w:rPr>
          <w:fldChar w:fldCharType="separate"/>
        </w:r>
        <w:r>
          <w:rPr>
            <w:noProof/>
            <w:webHidden/>
          </w:rPr>
          <w:t>ii</w:t>
        </w:r>
        <w:r>
          <w:rPr>
            <w:noProof/>
            <w:webHidden/>
          </w:rPr>
          <w:fldChar w:fldCharType="end"/>
        </w:r>
      </w:hyperlink>
    </w:p>
    <w:p w14:paraId="5009EA0F" w14:textId="3F9B4EB9" w:rsidR="00417F3F" w:rsidRDefault="00417F3F">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137512" w:history="1">
        <w:r w:rsidRPr="00A114D4">
          <w:rPr>
            <w:rStyle w:val="Hyperlink"/>
            <w:noProof/>
          </w:rPr>
          <w:t>1.3.3</w:t>
        </w:r>
        <w:r>
          <w:rPr>
            <w:rFonts w:asciiTheme="minorHAnsi" w:eastAsiaTheme="minorEastAsia" w:hAnsiTheme="minorHAnsi" w:cstheme="minorBidi"/>
            <w:noProof/>
            <w:sz w:val="22"/>
            <w:szCs w:val="22"/>
            <w:lang w:eastAsia="en-GB"/>
          </w:rPr>
          <w:tab/>
        </w:r>
        <w:r w:rsidRPr="00A114D4">
          <w:rPr>
            <w:rStyle w:val="Hyperlink"/>
            <w:noProof/>
          </w:rPr>
          <w:t>Simulation Environment</w:t>
        </w:r>
        <w:r>
          <w:rPr>
            <w:noProof/>
            <w:webHidden/>
          </w:rPr>
          <w:tab/>
        </w:r>
        <w:r>
          <w:rPr>
            <w:noProof/>
            <w:webHidden/>
          </w:rPr>
          <w:fldChar w:fldCharType="begin"/>
        </w:r>
        <w:r>
          <w:rPr>
            <w:noProof/>
            <w:webHidden/>
          </w:rPr>
          <w:instrText xml:space="preserve"> PAGEREF _Toc71137512 \h </w:instrText>
        </w:r>
        <w:r>
          <w:rPr>
            <w:noProof/>
            <w:webHidden/>
          </w:rPr>
        </w:r>
        <w:r>
          <w:rPr>
            <w:noProof/>
            <w:webHidden/>
          </w:rPr>
          <w:fldChar w:fldCharType="separate"/>
        </w:r>
        <w:r>
          <w:rPr>
            <w:noProof/>
            <w:webHidden/>
          </w:rPr>
          <w:t>ii</w:t>
        </w:r>
        <w:r>
          <w:rPr>
            <w:noProof/>
            <w:webHidden/>
          </w:rPr>
          <w:fldChar w:fldCharType="end"/>
        </w:r>
      </w:hyperlink>
    </w:p>
    <w:p w14:paraId="276533DE" w14:textId="133A2BEC" w:rsidR="00417F3F" w:rsidRDefault="00417F3F">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137513" w:history="1">
        <w:r w:rsidRPr="00A114D4">
          <w:rPr>
            <w:rStyle w:val="Hyperlink"/>
            <w:noProof/>
          </w:rPr>
          <w:t>1.3.4</w:t>
        </w:r>
        <w:r>
          <w:rPr>
            <w:rFonts w:asciiTheme="minorHAnsi" w:eastAsiaTheme="minorEastAsia" w:hAnsiTheme="minorHAnsi" w:cstheme="minorBidi"/>
            <w:noProof/>
            <w:sz w:val="22"/>
            <w:szCs w:val="22"/>
            <w:lang w:eastAsia="en-GB"/>
          </w:rPr>
          <w:tab/>
        </w:r>
        <w:r w:rsidRPr="00A114D4">
          <w:rPr>
            <w:rStyle w:val="Hyperlink"/>
            <w:noProof/>
          </w:rPr>
          <w:t>Convolutional Neural Network</w:t>
        </w:r>
        <w:r>
          <w:rPr>
            <w:noProof/>
            <w:webHidden/>
          </w:rPr>
          <w:tab/>
        </w:r>
        <w:r>
          <w:rPr>
            <w:noProof/>
            <w:webHidden/>
          </w:rPr>
          <w:fldChar w:fldCharType="begin"/>
        </w:r>
        <w:r>
          <w:rPr>
            <w:noProof/>
            <w:webHidden/>
          </w:rPr>
          <w:instrText xml:space="preserve"> PAGEREF _Toc71137513 \h </w:instrText>
        </w:r>
        <w:r>
          <w:rPr>
            <w:noProof/>
            <w:webHidden/>
          </w:rPr>
        </w:r>
        <w:r>
          <w:rPr>
            <w:noProof/>
            <w:webHidden/>
          </w:rPr>
          <w:fldChar w:fldCharType="separate"/>
        </w:r>
        <w:r>
          <w:rPr>
            <w:noProof/>
            <w:webHidden/>
          </w:rPr>
          <w:t>iii</w:t>
        </w:r>
        <w:r>
          <w:rPr>
            <w:noProof/>
            <w:webHidden/>
          </w:rPr>
          <w:fldChar w:fldCharType="end"/>
        </w:r>
      </w:hyperlink>
    </w:p>
    <w:p w14:paraId="70838D22" w14:textId="1D3D7857" w:rsidR="00417F3F" w:rsidRDefault="00417F3F">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137514" w:history="1">
        <w:r w:rsidRPr="00A114D4">
          <w:rPr>
            <w:rStyle w:val="Hyperlink"/>
            <w:noProof/>
          </w:rPr>
          <w:t>1.4</w:t>
        </w:r>
        <w:r>
          <w:rPr>
            <w:rFonts w:asciiTheme="minorHAnsi" w:eastAsiaTheme="minorEastAsia" w:hAnsiTheme="minorHAnsi" w:cstheme="minorBidi"/>
            <w:b w:val="0"/>
            <w:bCs w:val="0"/>
            <w:noProof/>
            <w:sz w:val="22"/>
            <w:szCs w:val="22"/>
            <w:lang w:eastAsia="en-GB"/>
          </w:rPr>
          <w:tab/>
        </w:r>
        <w:r w:rsidRPr="00A114D4">
          <w:rPr>
            <w:rStyle w:val="Hyperlink"/>
            <w:noProof/>
          </w:rPr>
          <w:t>Process</w:t>
        </w:r>
        <w:r>
          <w:rPr>
            <w:noProof/>
            <w:webHidden/>
          </w:rPr>
          <w:tab/>
        </w:r>
        <w:r>
          <w:rPr>
            <w:noProof/>
            <w:webHidden/>
          </w:rPr>
          <w:fldChar w:fldCharType="begin"/>
        </w:r>
        <w:r>
          <w:rPr>
            <w:noProof/>
            <w:webHidden/>
          </w:rPr>
          <w:instrText xml:space="preserve"> PAGEREF _Toc71137514 \h </w:instrText>
        </w:r>
        <w:r>
          <w:rPr>
            <w:noProof/>
            <w:webHidden/>
          </w:rPr>
        </w:r>
        <w:r>
          <w:rPr>
            <w:noProof/>
            <w:webHidden/>
          </w:rPr>
          <w:fldChar w:fldCharType="separate"/>
        </w:r>
        <w:r>
          <w:rPr>
            <w:noProof/>
            <w:webHidden/>
          </w:rPr>
          <w:t>iii</w:t>
        </w:r>
        <w:r>
          <w:rPr>
            <w:noProof/>
            <w:webHidden/>
          </w:rPr>
          <w:fldChar w:fldCharType="end"/>
        </w:r>
      </w:hyperlink>
    </w:p>
    <w:p w14:paraId="01CA481E" w14:textId="2E7C3914" w:rsidR="00417F3F" w:rsidRDefault="00417F3F">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137515" w:history="1">
        <w:r w:rsidRPr="00A114D4">
          <w:rPr>
            <w:rStyle w:val="Hyperlink"/>
            <w:noProof/>
          </w:rPr>
          <w:t>1.4.1</w:t>
        </w:r>
        <w:r>
          <w:rPr>
            <w:rFonts w:asciiTheme="minorHAnsi" w:eastAsiaTheme="minorEastAsia" w:hAnsiTheme="minorHAnsi" w:cstheme="minorBidi"/>
            <w:noProof/>
            <w:sz w:val="22"/>
            <w:szCs w:val="22"/>
            <w:lang w:eastAsia="en-GB"/>
          </w:rPr>
          <w:tab/>
        </w:r>
        <w:r w:rsidRPr="00A114D4">
          <w:rPr>
            <w:rStyle w:val="Hyperlink"/>
            <w:noProof/>
          </w:rPr>
          <w:t>Feature-Driven Development</w:t>
        </w:r>
        <w:r>
          <w:rPr>
            <w:noProof/>
            <w:webHidden/>
          </w:rPr>
          <w:tab/>
        </w:r>
        <w:r>
          <w:rPr>
            <w:noProof/>
            <w:webHidden/>
          </w:rPr>
          <w:fldChar w:fldCharType="begin"/>
        </w:r>
        <w:r>
          <w:rPr>
            <w:noProof/>
            <w:webHidden/>
          </w:rPr>
          <w:instrText xml:space="preserve"> PAGEREF _Toc71137515 \h </w:instrText>
        </w:r>
        <w:r>
          <w:rPr>
            <w:noProof/>
            <w:webHidden/>
          </w:rPr>
        </w:r>
        <w:r>
          <w:rPr>
            <w:noProof/>
            <w:webHidden/>
          </w:rPr>
          <w:fldChar w:fldCharType="separate"/>
        </w:r>
        <w:r>
          <w:rPr>
            <w:noProof/>
            <w:webHidden/>
          </w:rPr>
          <w:t>iii</w:t>
        </w:r>
        <w:r>
          <w:rPr>
            <w:noProof/>
            <w:webHidden/>
          </w:rPr>
          <w:fldChar w:fldCharType="end"/>
        </w:r>
      </w:hyperlink>
    </w:p>
    <w:p w14:paraId="483D56A1" w14:textId="6EFC7433" w:rsidR="00417F3F" w:rsidRDefault="00417F3F">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137516" w:history="1">
        <w:r w:rsidRPr="00A114D4">
          <w:rPr>
            <w:rStyle w:val="Hyperlink"/>
            <w:noProof/>
          </w:rPr>
          <w:t>1.4.2</w:t>
        </w:r>
        <w:r>
          <w:rPr>
            <w:rFonts w:asciiTheme="minorHAnsi" w:eastAsiaTheme="minorEastAsia" w:hAnsiTheme="minorHAnsi" w:cstheme="minorBidi"/>
            <w:noProof/>
            <w:sz w:val="22"/>
            <w:szCs w:val="22"/>
            <w:lang w:eastAsia="en-GB"/>
          </w:rPr>
          <w:tab/>
        </w:r>
        <w:r w:rsidRPr="00A114D4">
          <w:rPr>
            <w:rStyle w:val="Hyperlink"/>
            <w:noProof/>
          </w:rPr>
          <w:t>Feature Table and Initial Timeline</w:t>
        </w:r>
        <w:r>
          <w:rPr>
            <w:noProof/>
            <w:webHidden/>
          </w:rPr>
          <w:tab/>
        </w:r>
        <w:r>
          <w:rPr>
            <w:noProof/>
            <w:webHidden/>
          </w:rPr>
          <w:fldChar w:fldCharType="begin"/>
        </w:r>
        <w:r>
          <w:rPr>
            <w:noProof/>
            <w:webHidden/>
          </w:rPr>
          <w:instrText xml:space="preserve"> PAGEREF _Toc71137516 \h </w:instrText>
        </w:r>
        <w:r>
          <w:rPr>
            <w:noProof/>
            <w:webHidden/>
          </w:rPr>
        </w:r>
        <w:r>
          <w:rPr>
            <w:noProof/>
            <w:webHidden/>
          </w:rPr>
          <w:fldChar w:fldCharType="separate"/>
        </w:r>
        <w:r>
          <w:rPr>
            <w:noProof/>
            <w:webHidden/>
          </w:rPr>
          <w:t>v</w:t>
        </w:r>
        <w:r>
          <w:rPr>
            <w:noProof/>
            <w:webHidden/>
          </w:rPr>
          <w:fldChar w:fldCharType="end"/>
        </w:r>
      </w:hyperlink>
    </w:p>
    <w:p w14:paraId="74312D03" w14:textId="29F27498" w:rsidR="00417F3F" w:rsidRDefault="00417F3F">
      <w:pPr>
        <w:pStyle w:val="TOC1"/>
        <w:tabs>
          <w:tab w:val="left" w:pos="440"/>
          <w:tab w:val="right" w:leader="dot" w:pos="8296"/>
        </w:tabs>
        <w:rPr>
          <w:rFonts w:asciiTheme="minorHAnsi" w:eastAsiaTheme="minorEastAsia" w:hAnsiTheme="minorHAnsi" w:cstheme="minorBidi"/>
          <w:b w:val="0"/>
          <w:bCs w:val="0"/>
          <w:caps w:val="0"/>
          <w:noProof/>
          <w:sz w:val="22"/>
          <w:szCs w:val="22"/>
          <w:lang w:eastAsia="en-GB"/>
        </w:rPr>
      </w:pPr>
      <w:hyperlink w:anchor="_Toc71137517" w:history="1">
        <w:r w:rsidRPr="00A114D4">
          <w:rPr>
            <w:rStyle w:val="Hyperlink"/>
            <w:noProof/>
          </w:rPr>
          <w:t>2</w:t>
        </w:r>
        <w:r>
          <w:rPr>
            <w:rFonts w:asciiTheme="minorHAnsi" w:eastAsiaTheme="minorEastAsia" w:hAnsiTheme="minorHAnsi" w:cstheme="minorBidi"/>
            <w:b w:val="0"/>
            <w:bCs w:val="0"/>
            <w:caps w:val="0"/>
            <w:noProof/>
            <w:sz w:val="22"/>
            <w:szCs w:val="22"/>
            <w:lang w:eastAsia="en-GB"/>
          </w:rPr>
          <w:tab/>
        </w:r>
        <w:r w:rsidRPr="00A114D4">
          <w:rPr>
            <w:rStyle w:val="Hyperlink"/>
            <w:noProof/>
          </w:rPr>
          <w:t>Convolutional Neural Networks</w:t>
        </w:r>
        <w:r>
          <w:rPr>
            <w:noProof/>
            <w:webHidden/>
          </w:rPr>
          <w:tab/>
        </w:r>
        <w:r>
          <w:rPr>
            <w:noProof/>
            <w:webHidden/>
          </w:rPr>
          <w:fldChar w:fldCharType="begin"/>
        </w:r>
        <w:r>
          <w:rPr>
            <w:noProof/>
            <w:webHidden/>
          </w:rPr>
          <w:instrText xml:space="preserve"> PAGEREF _Toc71137517 \h </w:instrText>
        </w:r>
        <w:r>
          <w:rPr>
            <w:noProof/>
            <w:webHidden/>
          </w:rPr>
        </w:r>
        <w:r>
          <w:rPr>
            <w:noProof/>
            <w:webHidden/>
          </w:rPr>
          <w:fldChar w:fldCharType="separate"/>
        </w:r>
        <w:r>
          <w:rPr>
            <w:noProof/>
            <w:webHidden/>
          </w:rPr>
          <w:t>6</w:t>
        </w:r>
        <w:r>
          <w:rPr>
            <w:noProof/>
            <w:webHidden/>
          </w:rPr>
          <w:fldChar w:fldCharType="end"/>
        </w:r>
      </w:hyperlink>
    </w:p>
    <w:p w14:paraId="1D98CAB9" w14:textId="746957DE" w:rsidR="00417F3F" w:rsidRDefault="00417F3F">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137518" w:history="1">
        <w:r w:rsidRPr="00A114D4">
          <w:rPr>
            <w:rStyle w:val="Hyperlink"/>
            <w:noProof/>
          </w:rPr>
          <w:t>2.1</w:t>
        </w:r>
        <w:r>
          <w:rPr>
            <w:rFonts w:asciiTheme="minorHAnsi" w:eastAsiaTheme="minorEastAsia" w:hAnsiTheme="minorHAnsi" w:cstheme="minorBidi"/>
            <w:b w:val="0"/>
            <w:bCs w:val="0"/>
            <w:noProof/>
            <w:sz w:val="22"/>
            <w:szCs w:val="22"/>
            <w:lang w:eastAsia="en-GB"/>
          </w:rPr>
          <w:tab/>
        </w:r>
        <w:r w:rsidRPr="00A114D4">
          <w:rPr>
            <w:rStyle w:val="Hyperlink"/>
            <w:noProof/>
          </w:rPr>
          <w:t>Background</w:t>
        </w:r>
        <w:r>
          <w:rPr>
            <w:noProof/>
            <w:webHidden/>
          </w:rPr>
          <w:tab/>
        </w:r>
        <w:r>
          <w:rPr>
            <w:noProof/>
            <w:webHidden/>
          </w:rPr>
          <w:fldChar w:fldCharType="begin"/>
        </w:r>
        <w:r>
          <w:rPr>
            <w:noProof/>
            <w:webHidden/>
          </w:rPr>
          <w:instrText xml:space="preserve"> PAGEREF _Toc71137518 \h </w:instrText>
        </w:r>
        <w:r>
          <w:rPr>
            <w:noProof/>
            <w:webHidden/>
          </w:rPr>
        </w:r>
        <w:r>
          <w:rPr>
            <w:noProof/>
            <w:webHidden/>
          </w:rPr>
          <w:fldChar w:fldCharType="separate"/>
        </w:r>
        <w:r>
          <w:rPr>
            <w:noProof/>
            <w:webHidden/>
          </w:rPr>
          <w:t>6</w:t>
        </w:r>
        <w:r>
          <w:rPr>
            <w:noProof/>
            <w:webHidden/>
          </w:rPr>
          <w:fldChar w:fldCharType="end"/>
        </w:r>
      </w:hyperlink>
    </w:p>
    <w:p w14:paraId="09A5CDCA" w14:textId="4C572515" w:rsidR="00417F3F" w:rsidRDefault="00417F3F">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137519" w:history="1">
        <w:r w:rsidRPr="00A114D4">
          <w:rPr>
            <w:rStyle w:val="Hyperlink"/>
            <w:noProof/>
          </w:rPr>
          <w:t>2.2</w:t>
        </w:r>
        <w:r>
          <w:rPr>
            <w:rFonts w:asciiTheme="minorHAnsi" w:eastAsiaTheme="minorEastAsia" w:hAnsiTheme="minorHAnsi" w:cstheme="minorBidi"/>
            <w:b w:val="0"/>
            <w:bCs w:val="0"/>
            <w:noProof/>
            <w:sz w:val="22"/>
            <w:szCs w:val="22"/>
            <w:lang w:eastAsia="en-GB"/>
          </w:rPr>
          <w:tab/>
        </w:r>
        <w:r w:rsidRPr="00A114D4">
          <w:rPr>
            <w:rStyle w:val="Hyperlink"/>
            <w:noProof/>
          </w:rPr>
          <w:t>Technical Workings</w:t>
        </w:r>
        <w:r>
          <w:rPr>
            <w:noProof/>
            <w:webHidden/>
          </w:rPr>
          <w:tab/>
        </w:r>
        <w:r>
          <w:rPr>
            <w:noProof/>
            <w:webHidden/>
          </w:rPr>
          <w:fldChar w:fldCharType="begin"/>
        </w:r>
        <w:r>
          <w:rPr>
            <w:noProof/>
            <w:webHidden/>
          </w:rPr>
          <w:instrText xml:space="preserve"> PAGEREF _Toc71137519 \h </w:instrText>
        </w:r>
        <w:r>
          <w:rPr>
            <w:noProof/>
            <w:webHidden/>
          </w:rPr>
        </w:r>
        <w:r>
          <w:rPr>
            <w:noProof/>
            <w:webHidden/>
          </w:rPr>
          <w:fldChar w:fldCharType="separate"/>
        </w:r>
        <w:r>
          <w:rPr>
            <w:noProof/>
            <w:webHidden/>
          </w:rPr>
          <w:t>7</w:t>
        </w:r>
        <w:r>
          <w:rPr>
            <w:noProof/>
            <w:webHidden/>
          </w:rPr>
          <w:fldChar w:fldCharType="end"/>
        </w:r>
      </w:hyperlink>
    </w:p>
    <w:p w14:paraId="38D462CC" w14:textId="21DC682D" w:rsidR="00417F3F" w:rsidRDefault="00417F3F">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137520" w:history="1">
        <w:r w:rsidRPr="00A114D4">
          <w:rPr>
            <w:rStyle w:val="Hyperlink"/>
            <w:noProof/>
          </w:rPr>
          <w:t>2.2.1</w:t>
        </w:r>
        <w:r>
          <w:rPr>
            <w:rFonts w:asciiTheme="minorHAnsi" w:eastAsiaTheme="minorEastAsia" w:hAnsiTheme="minorHAnsi" w:cstheme="minorBidi"/>
            <w:noProof/>
            <w:sz w:val="22"/>
            <w:szCs w:val="22"/>
            <w:lang w:eastAsia="en-GB"/>
          </w:rPr>
          <w:tab/>
        </w:r>
        <w:r w:rsidRPr="00A114D4">
          <w:rPr>
            <w:rStyle w:val="Hyperlink"/>
            <w:noProof/>
          </w:rPr>
          <w:t>Convolutional Layers</w:t>
        </w:r>
        <w:r>
          <w:rPr>
            <w:noProof/>
            <w:webHidden/>
          </w:rPr>
          <w:tab/>
        </w:r>
        <w:r>
          <w:rPr>
            <w:noProof/>
            <w:webHidden/>
          </w:rPr>
          <w:fldChar w:fldCharType="begin"/>
        </w:r>
        <w:r>
          <w:rPr>
            <w:noProof/>
            <w:webHidden/>
          </w:rPr>
          <w:instrText xml:space="preserve"> PAGEREF _Toc71137520 \h </w:instrText>
        </w:r>
        <w:r>
          <w:rPr>
            <w:noProof/>
            <w:webHidden/>
          </w:rPr>
        </w:r>
        <w:r>
          <w:rPr>
            <w:noProof/>
            <w:webHidden/>
          </w:rPr>
          <w:fldChar w:fldCharType="separate"/>
        </w:r>
        <w:r>
          <w:rPr>
            <w:noProof/>
            <w:webHidden/>
          </w:rPr>
          <w:t>7</w:t>
        </w:r>
        <w:r>
          <w:rPr>
            <w:noProof/>
            <w:webHidden/>
          </w:rPr>
          <w:fldChar w:fldCharType="end"/>
        </w:r>
      </w:hyperlink>
    </w:p>
    <w:p w14:paraId="46DF1097" w14:textId="1114B2BD" w:rsidR="00417F3F" w:rsidRDefault="00417F3F">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137521" w:history="1">
        <w:r w:rsidRPr="00A114D4">
          <w:rPr>
            <w:rStyle w:val="Hyperlink"/>
            <w:noProof/>
          </w:rPr>
          <w:t>2.2.2</w:t>
        </w:r>
        <w:r>
          <w:rPr>
            <w:rFonts w:asciiTheme="minorHAnsi" w:eastAsiaTheme="minorEastAsia" w:hAnsiTheme="minorHAnsi" w:cstheme="minorBidi"/>
            <w:noProof/>
            <w:sz w:val="22"/>
            <w:szCs w:val="22"/>
            <w:lang w:eastAsia="en-GB"/>
          </w:rPr>
          <w:tab/>
        </w:r>
        <w:r w:rsidRPr="00A114D4">
          <w:rPr>
            <w:rStyle w:val="Hyperlink"/>
            <w:noProof/>
          </w:rPr>
          <w:t>Pooling Layers</w:t>
        </w:r>
        <w:r>
          <w:rPr>
            <w:noProof/>
            <w:webHidden/>
          </w:rPr>
          <w:tab/>
        </w:r>
        <w:r>
          <w:rPr>
            <w:noProof/>
            <w:webHidden/>
          </w:rPr>
          <w:fldChar w:fldCharType="begin"/>
        </w:r>
        <w:r>
          <w:rPr>
            <w:noProof/>
            <w:webHidden/>
          </w:rPr>
          <w:instrText xml:space="preserve"> PAGEREF _Toc71137521 \h </w:instrText>
        </w:r>
        <w:r>
          <w:rPr>
            <w:noProof/>
            <w:webHidden/>
          </w:rPr>
        </w:r>
        <w:r>
          <w:rPr>
            <w:noProof/>
            <w:webHidden/>
          </w:rPr>
          <w:fldChar w:fldCharType="separate"/>
        </w:r>
        <w:r>
          <w:rPr>
            <w:noProof/>
            <w:webHidden/>
          </w:rPr>
          <w:t>8</w:t>
        </w:r>
        <w:r>
          <w:rPr>
            <w:noProof/>
            <w:webHidden/>
          </w:rPr>
          <w:fldChar w:fldCharType="end"/>
        </w:r>
      </w:hyperlink>
    </w:p>
    <w:p w14:paraId="768C3A95" w14:textId="3AB93DB8" w:rsidR="00417F3F" w:rsidRDefault="00417F3F">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137522" w:history="1">
        <w:r w:rsidRPr="00A114D4">
          <w:rPr>
            <w:rStyle w:val="Hyperlink"/>
            <w:noProof/>
          </w:rPr>
          <w:t>2.2.3</w:t>
        </w:r>
        <w:r>
          <w:rPr>
            <w:rFonts w:asciiTheme="minorHAnsi" w:eastAsiaTheme="minorEastAsia" w:hAnsiTheme="minorHAnsi" w:cstheme="minorBidi"/>
            <w:noProof/>
            <w:sz w:val="22"/>
            <w:szCs w:val="22"/>
            <w:lang w:eastAsia="en-GB"/>
          </w:rPr>
          <w:tab/>
        </w:r>
        <w:r w:rsidRPr="00A114D4">
          <w:rPr>
            <w:rStyle w:val="Hyperlink"/>
            <w:noProof/>
          </w:rPr>
          <w:t>Overall Configuration</w:t>
        </w:r>
        <w:r>
          <w:rPr>
            <w:noProof/>
            <w:webHidden/>
          </w:rPr>
          <w:tab/>
        </w:r>
        <w:r>
          <w:rPr>
            <w:noProof/>
            <w:webHidden/>
          </w:rPr>
          <w:fldChar w:fldCharType="begin"/>
        </w:r>
        <w:r>
          <w:rPr>
            <w:noProof/>
            <w:webHidden/>
          </w:rPr>
          <w:instrText xml:space="preserve"> PAGEREF _Toc71137522 \h </w:instrText>
        </w:r>
        <w:r>
          <w:rPr>
            <w:noProof/>
            <w:webHidden/>
          </w:rPr>
        </w:r>
        <w:r>
          <w:rPr>
            <w:noProof/>
            <w:webHidden/>
          </w:rPr>
          <w:fldChar w:fldCharType="separate"/>
        </w:r>
        <w:r>
          <w:rPr>
            <w:noProof/>
            <w:webHidden/>
          </w:rPr>
          <w:t>8</w:t>
        </w:r>
        <w:r>
          <w:rPr>
            <w:noProof/>
            <w:webHidden/>
          </w:rPr>
          <w:fldChar w:fldCharType="end"/>
        </w:r>
      </w:hyperlink>
    </w:p>
    <w:p w14:paraId="7CB05C23" w14:textId="1F275628" w:rsidR="00417F3F" w:rsidRDefault="00417F3F">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137523" w:history="1">
        <w:r w:rsidRPr="00A114D4">
          <w:rPr>
            <w:rStyle w:val="Hyperlink"/>
            <w:noProof/>
          </w:rPr>
          <w:t>2.3</w:t>
        </w:r>
        <w:r>
          <w:rPr>
            <w:rFonts w:asciiTheme="minorHAnsi" w:eastAsiaTheme="minorEastAsia" w:hAnsiTheme="minorHAnsi" w:cstheme="minorBidi"/>
            <w:b w:val="0"/>
            <w:bCs w:val="0"/>
            <w:noProof/>
            <w:sz w:val="22"/>
            <w:szCs w:val="22"/>
            <w:lang w:eastAsia="en-GB"/>
          </w:rPr>
          <w:tab/>
        </w:r>
        <w:r w:rsidRPr="00A114D4">
          <w:rPr>
            <w:rStyle w:val="Hyperlink"/>
            <w:noProof/>
          </w:rPr>
          <w:t>SCW</w:t>
        </w:r>
        <w:r>
          <w:rPr>
            <w:noProof/>
            <w:webHidden/>
          </w:rPr>
          <w:tab/>
        </w:r>
        <w:r>
          <w:rPr>
            <w:noProof/>
            <w:webHidden/>
          </w:rPr>
          <w:fldChar w:fldCharType="begin"/>
        </w:r>
        <w:r>
          <w:rPr>
            <w:noProof/>
            <w:webHidden/>
          </w:rPr>
          <w:instrText xml:space="preserve"> PAGEREF _Toc71137523 \h </w:instrText>
        </w:r>
        <w:r>
          <w:rPr>
            <w:noProof/>
            <w:webHidden/>
          </w:rPr>
        </w:r>
        <w:r>
          <w:rPr>
            <w:noProof/>
            <w:webHidden/>
          </w:rPr>
          <w:fldChar w:fldCharType="separate"/>
        </w:r>
        <w:r>
          <w:rPr>
            <w:noProof/>
            <w:webHidden/>
          </w:rPr>
          <w:t>8</w:t>
        </w:r>
        <w:r>
          <w:rPr>
            <w:noProof/>
            <w:webHidden/>
          </w:rPr>
          <w:fldChar w:fldCharType="end"/>
        </w:r>
      </w:hyperlink>
    </w:p>
    <w:p w14:paraId="14CBAE38" w14:textId="0FC15432" w:rsidR="00417F3F" w:rsidRDefault="00417F3F">
      <w:pPr>
        <w:pStyle w:val="TOC1"/>
        <w:tabs>
          <w:tab w:val="left" w:pos="440"/>
          <w:tab w:val="right" w:leader="dot" w:pos="8296"/>
        </w:tabs>
        <w:rPr>
          <w:rFonts w:asciiTheme="minorHAnsi" w:eastAsiaTheme="minorEastAsia" w:hAnsiTheme="minorHAnsi" w:cstheme="minorBidi"/>
          <w:b w:val="0"/>
          <w:bCs w:val="0"/>
          <w:caps w:val="0"/>
          <w:noProof/>
          <w:sz w:val="22"/>
          <w:szCs w:val="22"/>
          <w:lang w:eastAsia="en-GB"/>
        </w:rPr>
      </w:pPr>
      <w:hyperlink w:anchor="_Toc71137524" w:history="1">
        <w:r w:rsidRPr="00A114D4">
          <w:rPr>
            <w:rStyle w:val="Hyperlink"/>
            <w:noProof/>
          </w:rPr>
          <w:t>3</w:t>
        </w:r>
        <w:r>
          <w:rPr>
            <w:rFonts w:asciiTheme="minorHAnsi" w:eastAsiaTheme="minorEastAsia" w:hAnsiTheme="minorHAnsi" w:cstheme="minorBidi"/>
            <w:b w:val="0"/>
            <w:bCs w:val="0"/>
            <w:caps w:val="0"/>
            <w:noProof/>
            <w:sz w:val="22"/>
            <w:szCs w:val="22"/>
            <w:lang w:eastAsia="en-GB"/>
          </w:rPr>
          <w:tab/>
        </w:r>
        <w:r w:rsidRPr="00A114D4">
          <w:rPr>
            <w:rStyle w:val="Hyperlink"/>
            <w:noProof/>
          </w:rPr>
          <w:t>Experiment Methods</w:t>
        </w:r>
        <w:r>
          <w:rPr>
            <w:noProof/>
            <w:webHidden/>
          </w:rPr>
          <w:tab/>
        </w:r>
        <w:r>
          <w:rPr>
            <w:noProof/>
            <w:webHidden/>
          </w:rPr>
          <w:fldChar w:fldCharType="begin"/>
        </w:r>
        <w:r>
          <w:rPr>
            <w:noProof/>
            <w:webHidden/>
          </w:rPr>
          <w:instrText xml:space="preserve"> PAGEREF _Toc71137524 \h </w:instrText>
        </w:r>
        <w:r>
          <w:rPr>
            <w:noProof/>
            <w:webHidden/>
          </w:rPr>
        </w:r>
        <w:r>
          <w:rPr>
            <w:noProof/>
            <w:webHidden/>
          </w:rPr>
          <w:fldChar w:fldCharType="separate"/>
        </w:r>
        <w:r>
          <w:rPr>
            <w:noProof/>
            <w:webHidden/>
          </w:rPr>
          <w:t>9</w:t>
        </w:r>
        <w:r>
          <w:rPr>
            <w:noProof/>
            <w:webHidden/>
          </w:rPr>
          <w:fldChar w:fldCharType="end"/>
        </w:r>
      </w:hyperlink>
    </w:p>
    <w:p w14:paraId="64E7456D" w14:textId="6A188AAE" w:rsidR="00417F3F" w:rsidRDefault="00417F3F">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137525" w:history="1">
        <w:r w:rsidRPr="00A114D4">
          <w:rPr>
            <w:rStyle w:val="Hyperlink"/>
            <w:noProof/>
          </w:rPr>
          <w:t>3.1</w:t>
        </w:r>
        <w:r>
          <w:rPr>
            <w:rFonts w:asciiTheme="minorHAnsi" w:eastAsiaTheme="minorEastAsia" w:hAnsiTheme="minorHAnsi" w:cstheme="minorBidi"/>
            <w:b w:val="0"/>
            <w:bCs w:val="0"/>
            <w:noProof/>
            <w:sz w:val="22"/>
            <w:szCs w:val="22"/>
            <w:lang w:eastAsia="en-GB"/>
          </w:rPr>
          <w:tab/>
        </w:r>
        <w:r w:rsidRPr="00A114D4">
          <w:rPr>
            <w:rStyle w:val="Hyperlink"/>
            <w:noProof/>
          </w:rPr>
          <w:t>Experiment Hypothesis</w:t>
        </w:r>
        <w:r>
          <w:rPr>
            <w:noProof/>
            <w:webHidden/>
          </w:rPr>
          <w:tab/>
        </w:r>
        <w:r>
          <w:rPr>
            <w:noProof/>
            <w:webHidden/>
          </w:rPr>
          <w:fldChar w:fldCharType="begin"/>
        </w:r>
        <w:r>
          <w:rPr>
            <w:noProof/>
            <w:webHidden/>
          </w:rPr>
          <w:instrText xml:space="preserve"> PAGEREF _Toc71137525 \h </w:instrText>
        </w:r>
        <w:r>
          <w:rPr>
            <w:noProof/>
            <w:webHidden/>
          </w:rPr>
        </w:r>
        <w:r>
          <w:rPr>
            <w:noProof/>
            <w:webHidden/>
          </w:rPr>
          <w:fldChar w:fldCharType="separate"/>
        </w:r>
        <w:r>
          <w:rPr>
            <w:noProof/>
            <w:webHidden/>
          </w:rPr>
          <w:t>9</w:t>
        </w:r>
        <w:r>
          <w:rPr>
            <w:noProof/>
            <w:webHidden/>
          </w:rPr>
          <w:fldChar w:fldCharType="end"/>
        </w:r>
      </w:hyperlink>
    </w:p>
    <w:p w14:paraId="175F5173" w14:textId="2F3B7790" w:rsidR="00417F3F" w:rsidRDefault="00417F3F">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137526" w:history="1">
        <w:r w:rsidRPr="00A114D4">
          <w:rPr>
            <w:rStyle w:val="Hyperlink"/>
            <w:noProof/>
          </w:rPr>
          <w:t>3.2</w:t>
        </w:r>
        <w:r>
          <w:rPr>
            <w:rFonts w:asciiTheme="minorHAnsi" w:eastAsiaTheme="minorEastAsia" w:hAnsiTheme="minorHAnsi" w:cstheme="minorBidi"/>
            <w:b w:val="0"/>
            <w:bCs w:val="0"/>
            <w:noProof/>
            <w:sz w:val="22"/>
            <w:szCs w:val="22"/>
            <w:lang w:eastAsia="en-GB"/>
          </w:rPr>
          <w:tab/>
        </w:r>
        <w:r w:rsidRPr="00A114D4">
          <w:rPr>
            <w:rStyle w:val="Hyperlink"/>
            <w:noProof/>
          </w:rPr>
          <w:t>Experiment Design</w:t>
        </w:r>
        <w:r>
          <w:rPr>
            <w:noProof/>
            <w:webHidden/>
          </w:rPr>
          <w:tab/>
        </w:r>
        <w:r>
          <w:rPr>
            <w:noProof/>
            <w:webHidden/>
          </w:rPr>
          <w:fldChar w:fldCharType="begin"/>
        </w:r>
        <w:r>
          <w:rPr>
            <w:noProof/>
            <w:webHidden/>
          </w:rPr>
          <w:instrText xml:space="preserve"> PAGEREF _Toc71137526 \h </w:instrText>
        </w:r>
        <w:r>
          <w:rPr>
            <w:noProof/>
            <w:webHidden/>
          </w:rPr>
        </w:r>
        <w:r>
          <w:rPr>
            <w:noProof/>
            <w:webHidden/>
          </w:rPr>
          <w:fldChar w:fldCharType="separate"/>
        </w:r>
        <w:r>
          <w:rPr>
            <w:noProof/>
            <w:webHidden/>
          </w:rPr>
          <w:t>9</w:t>
        </w:r>
        <w:r>
          <w:rPr>
            <w:noProof/>
            <w:webHidden/>
          </w:rPr>
          <w:fldChar w:fldCharType="end"/>
        </w:r>
      </w:hyperlink>
    </w:p>
    <w:p w14:paraId="3EC45D01" w14:textId="607171C7" w:rsidR="00417F3F" w:rsidRDefault="00417F3F">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137527" w:history="1">
        <w:r w:rsidRPr="00A114D4">
          <w:rPr>
            <w:rStyle w:val="Hyperlink"/>
            <w:noProof/>
          </w:rPr>
          <w:t>3.2.1</w:t>
        </w:r>
        <w:r>
          <w:rPr>
            <w:rFonts w:asciiTheme="minorHAnsi" w:eastAsiaTheme="minorEastAsia" w:hAnsiTheme="minorHAnsi" w:cstheme="minorBidi"/>
            <w:noProof/>
            <w:sz w:val="22"/>
            <w:szCs w:val="22"/>
            <w:lang w:eastAsia="en-GB"/>
          </w:rPr>
          <w:tab/>
        </w:r>
        <w:r w:rsidRPr="00A114D4">
          <w:rPr>
            <w:rStyle w:val="Hyperlink"/>
            <w:noProof/>
          </w:rPr>
          <w:t>Experiment Outline</w:t>
        </w:r>
        <w:r>
          <w:rPr>
            <w:noProof/>
            <w:webHidden/>
          </w:rPr>
          <w:tab/>
        </w:r>
        <w:r>
          <w:rPr>
            <w:noProof/>
            <w:webHidden/>
          </w:rPr>
          <w:fldChar w:fldCharType="begin"/>
        </w:r>
        <w:r>
          <w:rPr>
            <w:noProof/>
            <w:webHidden/>
          </w:rPr>
          <w:instrText xml:space="preserve"> PAGEREF _Toc71137527 \h </w:instrText>
        </w:r>
        <w:r>
          <w:rPr>
            <w:noProof/>
            <w:webHidden/>
          </w:rPr>
        </w:r>
        <w:r>
          <w:rPr>
            <w:noProof/>
            <w:webHidden/>
          </w:rPr>
          <w:fldChar w:fldCharType="separate"/>
        </w:r>
        <w:r>
          <w:rPr>
            <w:noProof/>
            <w:webHidden/>
          </w:rPr>
          <w:t>9</w:t>
        </w:r>
        <w:r>
          <w:rPr>
            <w:noProof/>
            <w:webHidden/>
          </w:rPr>
          <w:fldChar w:fldCharType="end"/>
        </w:r>
      </w:hyperlink>
    </w:p>
    <w:p w14:paraId="0E30B9FF" w14:textId="34898B98" w:rsidR="00417F3F" w:rsidRDefault="00417F3F">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137528" w:history="1">
        <w:r w:rsidRPr="00A114D4">
          <w:rPr>
            <w:rStyle w:val="Hyperlink"/>
            <w:noProof/>
          </w:rPr>
          <w:t>3.2.2</w:t>
        </w:r>
        <w:r>
          <w:rPr>
            <w:rFonts w:asciiTheme="minorHAnsi" w:eastAsiaTheme="minorEastAsia" w:hAnsiTheme="minorHAnsi" w:cstheme="minorBidi"/>
            <w:noProof/>
            <w:sz w:val="22"/>
            <w:szCs w:val="22"/>
            <w:lang w:eastAsia="en-GB"/>
          </w:rPr>
          <w:tab/>
        </w:r>
        <w:r w:rsidRPr="00A114D4">
          <w:rPr>
            <w:rStyle w:val="Hyperlink"/>
            <w:noProof/>
          </w:rPr>
          <w:t>Ground Truth Evaluation</w:t>
        </w:r>
        <w:r>
          <w:rPr>
            <w:noProof/>
            <w:webHidden/>
          </w:rPr>
          <w:tab/>
        </w:r>
        <w:r>
          <w:rPr>
            <w:noProof/>
            <w:webHidden/>
          </w:rPr>
          <w:fldChar w:fldCharType="begin"/>
        </w:r>
        <w:r>
          <w:rPr>
            <w:noProof/>
            <w:webHidden/>
          </w:rPr>
          <w:instrText xml:space="preserve"> PAGEREF _Toc71137528 \h </w:instrText>
        </w:r>
        <w:r>
          <w:rPr>
            <w:noProof/>
            <w:webHidden/>
          </w:rPr>
        </w:r>
        <w:r>
          <w:rPr>
            <w:noProof/>
            <w:webHidden/>
          </w:rPr>
          <w:fldChar w:fldCharType="separate"/>
        </w:r>
        <w:r>
          <w:rPr>
            <w:noProof/>
            <w:webHidden/>
          </w:rPr>
          <w:t>10</w:t>
        </w:r>
        <w:r>
          <w:rPr>
            <w:noProof/>
            <w:webHidden/>
          </w:rPr>
          <w:fldChar w:fldCharType="end"/>
        </w:r>
      </w:hyperlink>
    </w:p>
    <w:p w14:paraId="7E5C1BD0" w14:textId="52B0C085" w:rsidR="00417F3F" w:rsidRDefault="00417F3F">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137529" w:history="1">
        <w:r w:rsidRPr="00A114D4">
          <w:rPr>
            <w:rStyle w:val="Hyperlink"/>
            <w:noProof/>
          </w:rPr>
          <w:t>3.2.3</w:t>
        </w:r>
        <w:r>
          <w:rPr>
            <w:rFonts w:asciiTheme="minorHAnsi" w:eastAsiaTheme="minorEastAsia" w:hAnsiTheme="minorHAnsi" w:cstheme="minorBidi"/>
            <w:noProof/>
            <w:sz w:val="22"/>
            <w:szCs w:val="22"/>
            <w:lang w:eastAsia="en-GB"/>
          </w:rPr>
          <w:tab/>
        </w:r>
        <w:r w:rsidRPr="00A114D4">
          <w:rPr>
            <w:rStyle w:val="Hyperlink"/>
            <w:noProof/>
          </w:rPr>
          <w:t>Trained Neural Network Evaluation</w:t>
        </w:r>
        <w:r>
          <w:rPr>
            <w:noProof/>
            <w:webHidden/>
          </w:rPr>
          <w:tab/>
        </w:r>
        <w:r>
          <w:rPr>
            <w:noProof/>
            <w:webHidden/>
          </w:rPr>
          <w:fldChar w:fldCharType="begin"/>
        </w:r>
        <w:r>
          <w:rPr>
            <w:noProof/>
            <w:webHidden/>
          </w:rPr>
          <w:instrText xml:space="preserve"> PAGEREF _Toc71137529 \h </w:instrText>
        </w:r>
        <w:r>
          <w:rPr>
            <w:noProof/>
            <w:webHidden/>
          </w:rPr>
        </w:r>
        <w:r>
          <w:rPr>
            <w:noProof/>
            <w:webHidden/>
          </w:rPr>
          <w:fldChar w:fldCharType="separate"/>
        </w:r>
        <w:r>
          <w:rPr>
            <w:noProof/>
            <w:webHidden/>
          </w:rPr>
          <w:t>10</w:t>
        </w:r>
        <w:r>
          <w:rPr>
            <w:noProof/>
            <w:webHidden/>
          </w:rPr>
          <w:fldChar w:fldCharType="end"/>
        </w:r>
      </w:hyperlink>
    </w:p>
    <w:p w14:paraId="2EA3F2E6" w14:textId="54F8365C" w:rsidR="00417F3F" w:rsidRDefault="00417F3F">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137530" w:history="1">
        <w:r w:rsidRPr="00A114D4">
          <w:rPr>
            <w:rStyle w:val="Hyperlink"/>
            <w:noProof/>
          </w:rPr>
          <w:t>3.2.4</w:t>
        </w:r>
        <w:r>
          <w:rPr>
            <w:rFonts w:asciiTheme="minorHAnsi" w:eastAsiaTheme="minorEastAsia" w:hAnsiTheme="minorHAnsi" w:cstheme="minorBidi"/>
            <w:noProof/>
            <w:sz w:val="22"/>
            <w:szCs w:val="22"/>
            <w:lang w:eastAsia="en-GB"/>
          </w:rPr>
          <w:tab/>
        </w:r>
        <w:r w:rsidRPr="00A114D4">
          <w:rPr>
            <w:rStyle w:val="Hyperlink"/>
            <w:noProof/>
          </w:rPr>
          <w:t>Experiment Results</w:t>
        </w:r>
        <w:r>
          <w:rPr>
            <w:noProof/>
            <w:webHidden/>
          </w:rPr>
          <w:tab/>
        </w:r>
        <w:r>
          <w:rPr>
            <w:noProof/>
            <w:webHidden/>
          </w:rPr>
          <w:fldChar w:fldCharType="begin"/>
        </w:r>
        <w:r>
          <w:rPr>
            <w:noProof/>
            <w:webHidden/>
          </w:rPr>
          <w:instrText xml:space="preserve"> PAGEREF _Toc71137530 \h </w:instrText>
        </w:r>
        <w:r>
          <w:rPr>
            <w:noProof/>
            <w:webHidden/>
          </w:rPr>
        </w:r>
        <w:r>
          <w:rPr>
            <w:noProof/>
            <w:webHidden/>
          </w:rPr>
          <w:fldChar w:fldCharType="separate"/>
        </w:r>
        <w:r>
          <w:rPr>
            <w:noProof/>
            <w:webHidden/>
          </w:rPr>
          <w:t>11</w:t>
        </w:r>
        <w:r>
          <w:rPr>
            <w:noProof/>
            <w:webHidden/>
          </w:rPr>
          <w:fldChar w:fldCharType="end"/>
        </w:r>
      </w:hyperlink>
    </w:p>
    <w:p w14:paraId="62AA309A" w14:textId="21DDD52D" w:rsidR="00417F3F" w:rsidRDefault="00417F3F">
      <w:pPr>
        <w:pStyle w:val="TOC1"/>
        <w:tabs>
          <w:tab w:val="left" w:pos="440"/>
          <w:tab w:val="right" w:leader="dot" w:pos="8296"/>
        </w:tabs>
        <w:rPr>
          <w:rFonts w:asciiTheme="minorHAnsi" w:eastAsiaTheme="minorEastAsia" w:hAnsiTheme="minorHAnsi" w:cstheme="minorBidi"/>
          <w:b w:val="0"/>
          <w:bCs w:val="0"/>
          <w:caps w:val="0"/>
          <w:noProof/>
          <w:sz w:val="22"/>
          <w:szCs w:val="22"/>
          <w:lang w:eastAsia="en-GB"/>
        </w:rPr>
      </w:pPr>
      <w:hyperlink w:anchor="_Toc71137531" w:history="1">
        <w:r w:rsidRPr="00A114D4">
          <w:rPr>
            <w:rStyle w:val="Hyperlink"/>
            <w:noProof/>
          </w:rPr>
          <w:t>4</w:t>
        </w:r>
        <w:r>
          <w:rPr>
            <w:rFonts w:asciiTheme="minorHAnsi" w:eastAsiaTheme="minorEastAsia" w:hAnsiTheme="minorHAnsi" w:cstheme="minorBidi"/>
            <w:b w:val="0"/>
            <w:bCs w:val="0"/>
            <w:caps w:val="0"/>
            <w:noProof/>
            <w:sz w:val="22"/>
            <w:szCs w:val="22"/>
            <w:lang w:eastAsia="en-GB"/>
          </w:rPr>
          <w:tab/>
        </w:r>
        <w:r w:rsidRPr="00A114D4">
          <w:rPr>
            <w:rStyle w:val="Hyperlink"/>
            <w:noProof/>
          </w:rPr>
          <w:t>Software Design and Implementation</w:t>
        </w:r>
        <w:r>
          <w:rPr>
            <w:noProof/>
            <w:webHidden/>
          </w:rPr>
          <w:tab/>
        </w:r>
        <w:r>
          <w:rPr>
            <w:noProof/>
            <w:webHidden/>
          </w:rPr>
          <w:fldChar w:fldCharType="begin"/>
        </w:r>
        <w:r>
          <w:rPr>
            <w:noProof/>
            <w:webHidden/>
          </w:rPr>
          <w:instrText xml:space="preserve"> PAGEREF _Toc71137531 \h </w:instrText>
        </w:r>
        <w:r>
          <w:rPr>
            <w:noProof/>
            <w:webHidden/>
          </w:rPr>
        </w:r>
        <w:r>
          <w:rPr>
            <w:noProof/>
            <w:webHidden/>
          </w:rPr>
          <w:fldChar w:fldCharType="separate"/>
        </w:r>
        <w:r>
          <w:rPr>
            <w:noProof/>
            <w:webHidden/>
          </w:rPr>
          <w:t>12</w:t>
        </w:r>
        <w:r>
          <w:rPr>
            <w:noProof/>
            <w:webHidden/>
          </w:rPr>
          <w:fldChar w:fldCharType="end"/>
        </w:r>
      </w:hyperlink>
    </w:p>
    <w:p w14:paraId="361775FD" w14:textId="58F936C6" w:rsidR="00417F3F" w:rsidRDefault="00417F3F">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137532" w:history="1">
        <w:r w:rsidRPr="00A114D4">
          <w:rPr>
            <w:rStyle w:val="Hyperlink"/>
            <w:noProof/>
          </w:rPr>
          <w:t>4.1</w:t>
        </w:r>
        <w:r>
          <w:rPr>
            <w:rFonts w:asciiTheme="minorHAnsi" w:eastAsiaTheme="minorEastAsia" w:hAnsiTheme="minorHAnsi" w:cstheme="minorBidi"/>
            <w:b w:val="0"/>
            <w:bCs w:val="0"/>
            <w:noProof/>
            <w:sz w:val="22"/>
            <w:szCs w:val="22"/>
            <w:lang w:eastAsia="en-GB"/>
          </w:rPr>
          <w:tab/>
        </w:r>
        <w:r w:rsidRPr="00A114D4">
          <w:rPr>
            <w:rStyle w:val="Hyperlink"/>
            <w:noProof/>
          </w:rPr>
          <w:t>Iteration 0</w:t>
        </w:r>
        <w:r>
          <w:rPr>
            <w:noProof/>
            <w:webHidden/>
          </w:rPr>
          <w:tab/>
        </w:r>
        <w:r>
          <w:rPr>
            <w:noProof/>
            <w:webHidden/>
          </w:rPr>
          <w:fldChar w:fldCharType="begin"/>
        </w:r>
        <w:r>
          <w:rPr>
            <w:noProof/>
            <w:webHidden/>
          </w:rPr>
          <w:instrText xml:space="preserve"> PAGEREF _Toc71137532 \h </w:instrText>
        </w:r>
        <w:r>
          <w:rPr>
            <w:noProof/>
            <w:webHidden/>
          </w:rPr>
        </w:r>
        <w:r>
          <w:rPr>
            <w:noProof/>
            <w:webHidden/>
          </w:rPr>
          <w:fldChar w:fldCharType="separate"/>
        </w:r>
        <w:r>
          <w:rPr>
            <w:noProof/>
            <w:webHidden/>
          </w:rPr>
          <w:t>12</w:t>
        </w:r>
        <w:r>
          <w:rPr>
            <w:noProof/>
            <w:webHidden/>
          </w:rPr>
          <w:fldChar w:fldCharType="end"/>
        </w:r>
      </w:hyperlink>
    </w:p>
    <w:p w14:paraId="3D162FEB" w14:textId="3DC97607" w:rsidR="00417F3F" w:rsidRDefault="00417F3F">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137533" w:history="1">
        <w:r w:rsidRPr="00A114D4">
          <w:rPr>
            <w:rStyle w:val="Hyperlink"/>
            <w:noProof/>
          </w:rPr>
          <w:t>4.1.1</w:t>
        </w:r>
        <w:r>
          <w:rPr>
            <w:rFonts w:asciiTheme="minorHAnsi" w:eastAsiaTheme="minorEastAsia" w:hAnsiTheme="minorHAnsi" w:cstheme="minorBidi"/>
            <w:noProof/>
            <w:sz w:val="22"/>
            <w:szCs w:val="22"/>
            <w:lang w:eastAsia="en-GB"/>
          </w:rPr>
          <w:tab/>
        </w:r>
        <w:r w:rsidRPr="00A114D4">
          <w:rPr>
            <w:rStyle w:val="Hyperlink"/>
            <w:noProof/>
          </w:rPr>
          <w:t>Feature List</w:t>
        </w:r>
        <w:r>
          <w:rPr>
            <w:noProof/>
            <w:webHidden/>
          </w:rPr>
          <w:tab/>
        </w:r>
        <w:r>
          <w:rPr>
            <w:noProof/>
            <w:webHidden/>
          </w:rPr>
          <w:fldChar w:fldCharType="begin"/>
        </w:r>
        <w:r>
          <w:rPr>
            <w:noProof/>
            <w:webHidden/>
          </w:rPr>
          <w:instrText xml:space="preserve"> PAGEREF _Toc71137533 \h </w:instrText>
        </w:r>
        <w:r>
          <w:rPr>
            <w:noProof/>
            <w:webHidden/>
          </w:rPr>
        </w:r>
        <w:r>
          <w:rPr>
            <w:noProof/>
            <w:webHidden/>
          </w:rPr>
          <w:fldChar w:fldCharType="separate"/>
        </w:r>
        <w:r>
          <w:rPr>
            <w:noProof/>
            <w:webHidden/>
          </w:rPr>
          <w:t>12</w:t>
        </w:r>
        <w:r>
          <w:rPr>
            <w:noProof/>
            <w:webHidden/>
          </w:rPr>
          <w:fldChar w:fldCharType="end"/>
        </w:r>
      </w:hyperlink>
    </w:p>
    <w:p w14:paraId="17392F61" w14:textId="4F044477" w:rsidR="00417F3F" w:rsidRDefault="00417F3F">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137534" w:history="1">
        <w:r w:rsidRPr="00A114D4">
          <w:rPr>
            <w:rStyle w:val="Hyperlink"/>
            <w:noProof/>
          </w:rPr>
          <w:t>4.1.2</w:t>
        </w:r>
        <w:r>
          <w:rPr>
            <w:rFonts w:asciiTheme="minorHAnsi" w:eastAsiaTheme="minorEastAsia" w:hAnsiTheme="minorHAnsi" w:cstheme="minorBidi"/>
            <w:noProof/>
            <w:sz w:val="22"/>
            <w:szCs w:val="22"/>
            <w:lang w:eastAsia="en-GB"/>
          </w:rPr>
          <w:tab/>
        </w:r>
        <w:r w:rsidRPr="00A114D4">
          <w:rPr>
            <w:rStyle w:val="Hyperlink"/>
            <w:noProof/>
          </w:rPr>
          <w:t>Overall Model</w:t>
        </w:r>
        <w:r>
          <w:rPr>
            <w:noProof/>
            <w:webHidden/>
          </w:rPr>
          <w:tab/>
        </w:r>
        <w:r>
          <w:rPr>
            <w:noProof/>
            <w:webHidden/>
          </w:rPr>
          <w:fldChar w:fldCharType="begin"/>
        </w:r>
        <w:r>
          <w:rPr>
            <w:noProof/>
            <w:webHidden/>
          </w:rPr>
          <w:instrText xml:space="preserve"> PAGEREF _Toc71137534 \h </w:instrText>
        </w:r>
        <w:r>
          <w:rPr>
            <w:noProof/>
            <w:webHidden/>
          </w:rPr>
        </w:r>
        <w:r>
          <w:rPr>
            <w:noProof/>
            <w:webHidden/>
          </w:rPr>
          <w:fldChar w:fldCharType="separate"/>
        </w:r>
        <w:r>
          <w:rPr>
            <w:noProof/>
            <w:webHidden/>
          </w:rPr>
          <w:t>12</w:t>
        </w:r>
        <w:r>
          <w:rPr>
            <w:noProof/>
            <w:webHidden/>
          </w:rPr>
          <w:fldChar w:fldCharType="end"/>
        </w:r>
      </w:hyperlink>
    </w:p>
    <w:p w14:paraId="07DB4A06" w14:textId="50DEDDFC" w:rsidR="00417F3F" w:rsidRDefault="00417F3F">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137535" w:history="1">
        <w:r w:rsidRPr="00A114D4">
          <w:rPr>
            <w:rStyle w:val="Hyperlink"/>
            <w:noProof/>
          </w:rPr>
          <w:t>4.1.3</w:t>
        </w:r>
        <w:r>
          <w:rPr>
            <w:rFonts w:asciiTheme="minorHAnsi" w:eastAsiaTheme="minorEastAsia" w:hAnsiTheme="minorHAnsi" w:cstheme="minorBidi"/>
            <w:noProof/>
            <w:sz w:val="22"/>
            <w:szCs w:val="22"/>
            <w:lang w:eastAsia="en-GB"/>
          </w:rPr>
          <w:tab/>
        </w:r>
        <w:r w:rsidRPr="00A114D4">
          <w:rPr>
            <w:rStyle w:val="Hyperlink"/>
            <w:noProof/>
          </w:rPr>
          <w:t>Workspace Initialisation</w:t>
        </w:r>
        <w:r>
          <w:rPr>
            <w:noProof/>
            <w:webHidden/>
          </w:rPr>
          <w:tab/>
        </w:r>
        <w:r>
          <w:rPr>
            <w:noProof/>
            <w:webHidden/>
          </w:rPr>
          <w:fldChar w:fldCharType="begin"/>
        </w:r>
        <w:r>
          <w:rPr>
            <w:noProof/>
            <w:webHidden/>
          </w:rPr>
          <w:instrText xml:space="preserve"> PAGEREF _Toc71137535 \h </w:instrText>
        </w:r>
        <w:r>
          <w:rPr>
            <w:noProof/>
            <w:webHidden/>
          </w:rPr>
        </w:r>
        <w:r>
          <w:rPr>
            <w:noProof/>
            <w:webHidden/>
          </w:rPr>
          <w:fldChar w:fldCharType="separate"/>
        </w:r>
        <w:r>
          <w:rPr>
            <w:noProof/>
            <w:webHidden/>
          </w:rPr>
          <w:t>13</w:t>
        </w:r>
        <w:r>
          <w:rPr>
            <w:noProof/>
            <w:webHidden/>
          </w:rPr>
          <w:fldChar w:fldCharType="end"/>
        </w:r>
      </w:hyperlink>
    </w:p>
    <w:p w14:paraId="02B37AFC" w14:textId="4B0E2A12" w:rsidR="00417F3F" w:rsidRDefault="00417F3F">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137536" w:history="1">
        <w:r w:rsidRPr="00A114D4">
          <w:rPr>
            <w:rStyle w:val="Hyperlink"/>
            <w:noProof/>
          </w:rPr>
          <w:t>4.2</w:t>
        </w:r>
        <w:r>
          <w:rPr>
            <w:rFonts w:asciiTheme="minorHAnsi" w:eastAsiaTheme="minorEastAsia" w:hAnsiTheme="minorHAnsi" w:cstheme="minorBidi"/>
            <w:b w:val="0"/>
            <w:bCs w:val="0"/>
            <w:noProof/>
            <w:sz w:val="22"/>
            <w:szCs w:val="22"/>
            <w:lang w:eastAsia="en-GB"/>
          </w:rPr>
          <w:tab/>
        </w:r>
        <w:r w:rsidRPr="00A114D4">
          <w:rPr>
            <w:rStyle w:val="Hyperlink"/>
            <w:noProof/>
          </w:rPr>
          <w:t>Iteration 1</w:t>
        </w:r>
        <w:r>
          <w:rPr>
            <w:noProof/>
            <w:webHidden/>
          </w:rPr>
          <w:tab/>
        </w:r>
        <w:r>
          <w:rPr>
            <w:noProof/>
            <w:webHidden/>
          </w:rPr>
          <w:fldChar w:fldCharType="begin"/>
        </w:r>
        <w:r>
          <w:rPr>
            <w:noProof/>
            <w:webHidden/>
          </w:rPr>
          <w:instrText xml:space="preserve"> PAGEREF _Toc71137536 \h </w:instrText>
        </w:r>
        <w:r>
          <w:rPr>
            <w:noProof/>
            <w:webHidden/>
          </w:rPr>
        </w:r>
        <w:r>
          <w:rPr>
            <w:noProof/>
            <w:webHidden/>
          </w:rPr>
          <w:fldChar w:fldCharType="separate"/>
        </w:r>
        <w:r>
          <w:rPr>
            <w:noProof/>
            <w:webHidden/>
          </w:rPr>
          <w:t>14</w:t>
        </w:r>
        <w:r>
          <w:rPr>
            <w:noProof/>
            <w:webHidden/>
          </w:rPr>
          <w:fldChar w:fldCharType="end"/>
        </w:r>
      </w:hyperlink>
    </w:p>
    <w:p w14:paraId="3A81CEDE" w14:textId="50AE627C" w:rsidR="00417F3F" w:rsidRDefault="00417F3F">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137537" w:history="1">
        <w:r w:rsidRPr="00A114D4">
          <w:rPr>
            <w:rStyle w:val="Hyperlink"/>
            <w:noProof/>
          </w:rPr>
          <w:t>4.2.1</w:t>
        </w:r>
        <w:r>
          <w:rPr>
            <w:rFonts w:asciiTheme="minorHAnsi" w:eastAsiaTheme="minorEastAsia" w:hAnsiTheme="minorHAnsi" w:cstheme="minorBidi"/>
            <w:noProof/>
            <w:sz w:val="22"/>
            <w:szCs w:val="22"/>
            <w:lang w:eastAsia="en-GB"/>
          </w:rPr>
          <w:tab/>
        </w:r>
        <w:r w:rsidRPr="00A114D4">
          <w:rPr>
            <w:rStyle w:val="Hyperlink"/>
            <w:noProof/>
          </w:rPr>
          <w:t>Feature 1 – Visualise Dataset</w:t>
        </w:r>
        <w:r>
          <w:rPr>
            <w:noProof/>
            <w:webHidden/>
          </w:rPr>
          <w:tab/>
        </w:r>
        <w:r>
          <w:rPr>
            <w:noProof/>
            <w:webHidden/>
          </w:rPr>
          <w:fldChar w:fldCharType="begin"/>
        </w:r>
        <w:r>
          <w:rPr>
            <w:noProof/>
            <w:webHidden/>
          </w:rPr>
          <w:instrText xml:space="preserve"> PAGEREF _Toc71137537 \h </w:instrText>
        </w:r>
        <w:r>
          <w:rPr>
            <w:noProof/>
            <w:webHidden/>
          </w:rPr>
        </w:r>
        <w:r>
          <w:rPr>
            <w:noProof/>
            <w:webHidden/>
          </w:rPr>
          <w:fldChar w:fldCharType="separate"/>
        </w:r>
        <w:r>
          <w:rPr>
            <w:noProof/>
            <w:webHidden/>
          </w:rPr>
          <w:t>14</w:t>
        </w:r>
        <w:r>
          <w:rPr>
            <w:noProof/>
            <w:webHidden/>
          </w:rPr>
          <w:fldChar w:fldCharType="end"/>
        </w:r>
      </w:hyperlink>
    </w:p>
    <w:p w14:paraId="20E9F2C5" w14:textId="43D152F3" w:rsidR="00417F3F" w:rsidRDefault="00417F3F">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137538" w:history="1">
        <w:r w:rsidRPr="00A114D4">
          <w:rPr>
            <w:rStyle w:val="Hyperlink"/>
            <w:noProof/>
          </w:rPr>
          <w:t>4.2.2</w:t>
        </w:r>
        <w:r>
          <w:rPr>
            <w:rFonts w:asciiTheme="minorHAnsi" w:eastAsiaTheme="minorEastAsia" w:hAnsiTheme="minorHAnsi" w:cstheme="minorBidi"/>
            <w:noProof/>
            <w:sz w:val="22"/>
            <w:szCs w:val="22"/>
            <w:lang w:eastAsia="en-GB"/>
          </w:rPr>
          <w:tab/>
        </w:r>
        <w:r w:rsidRPr="00A114D4">
          <w:rPr>
            <w:rStyle w:val="Hyperlink"/>
            <w:noProof/>
          </w:rPr>
          <w:t>Feature 2 – Generate Dataset</w:t>
        </w:r>
        <w:r>
          <w:rPr>
            <w:noProof/>
            <w:webHidden/>
          </w:rPr>
          <w:tab/>
        </w:r>
        <w:r>
          <w:rPr>
            <w:noProof/>
            <w:webHidden/>
          </w:rPr>
          <w:fldChar w:fldCharType="begin"/>
        </w:r>
        <w:r>
          <w:rPr>
            <w:noProof/>
            <w:webHidden/>
          </w:rPr>
          <w:instrText xml:space="preserve"> PAGEREF _Toc71137538 \h </w:instrText>
        </w:r>
        <w:r>
          <w:rPr>
            <w:noProof/>
            <w:webHidden/>
          </w:rPr>
        </w:r>
        <w:r>
          <w:rPr>
            <w:noProof/>
            <w:webHidden/>
          </w:rPr>
          <w:fldChar w:fldCharType="separate"/>
        </w:r>
        <w:r>
          <w:rPr>
            <w:noProof/>
            <w:webHidden/>
          </w:rPr>
          <w:t>14</w:t>
        </w:r>
        <w:r>
          <w:rPr>
            <w:noProof/>
            <w:webHidden/>
          </w:rPr>
          <w:fldChar w:fldCharType="end"/>
        </w:r>
      </w:hyperlink>
    </w:p>
    <w:p w14:paraId="4A132B0F" w14:textId="74D96C8E" w:rsidR="00417F3F" w:rsidRDefault="00417F3F">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137539" w:history="1">
        <w:r w:rsidRPr="00A114D4">
          <w:rPr>
            <w:rStyle w:val="Hyperlink"/>
            <w:noProof/>
          </w:rPr>
          <w:t>4.2.3</w:t>
        </w:r>
        <w:r>
          <w:rPr>
            <w:rFonts w:asciiTheme="minorHAnsi" w:eastAsiaTheme="minorEastAsia" w:hAnsiTheme="minorHAnsi" w:cstheme="minorBidi"/>
            <w:noProof/>
            <w:sz w:val="22"/>
            <w:szCs w:val="22"/>
            <w:lang w:eastAsia="en-GB"/>
          </w:rPr>
          <w:tab/>
        </w:r>
        <w:r w:rsidRPr="00A114D4">
          <w:rPr>
            <w:rStyle w:val="Hyperlink"/>
            <w:noProof/>
          </w:rPr>
          <w:t>Feature 4 – Simulation Environment</w:t>
        </w:r>
        <w:r>
          <w:rPr>
            <w:noProof/>
            <w:webHidden/>
          </w:rPr>
          <w:tab/>
        </w:r>
        <w:r>
          <w:rPr>
            <w:noProof/>
            <w:webHidden/>
          </w:rPr>
          <w:fldChar w:fldCharType="begin"/>
        </w:r>
        <w:r>
          <w:rPr>
            <w:noProof/>
            <w:webHidden/>
          </w:rPr>
          <w:instrText xml:space="preserve"> PAGEREF _Toc71137539 \h </w:instrText>
        </w:r>
        <w:r>
          <w:rPr>
            <w:noProof/>
            <w:webHidden/>
          </w:rPr>
        </w:r>
        <w:r>
          <w:rPr>
            <w:noProof/>
            <w:webHidden/>
          </w:rPr>
          <w:fldChar w:fldCharType="separate"/>
        </w:r>
        <w:r>
          <w:rPr>
            <w:noProof/>
            <w:webHidden/>
          </w:rPr>
          <w:t>15</w:t>
        </w:r>
        <w:r>
          <w:rPr>
            <w:noProof/>
            <w:webHidden/>
          </w:rPr>
          <w:fldChar w:fldCharType="end"/>
        </w:r>
      </w:hyperlink>
    </w:p>
    <w:p w14:paraId="5C67C0D4" w14:textId="0B6678E7" w:rsidR="00417F3F" w:rsidRDefault="00417F3F">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137540" w:history="1">
        <w:r w:rsidRPr="00A114D4">
          <w:rPr>
            <w:rStyle w:val="Hyperlink"/>
            <w:noProof/>
          </w:rPr>
          <w:t>4.2.4</w:t>
        </w:r>
        <w:r>
          <w:rPr>
            <w:rFonts w:asciiTheme="minorHAnsi" w:eastAsiaTheme="minorEastAsia" w:hAnsiTheme="minorHAnsi" w:cstheme="minorBidi"/>
            <w:noProof/>
            <w:sz w:val="22"/>
            <w:szCs w:val="22"/>
            <w:lang w:eastAsia="en-GB"/>
          </w:rPr>
          <w:tab/>
        </w:r>
        <w:r w:rsidRPr="00A114D4">
          <w:rPr>
            <w:rStyle w:val="Hyperlink"/>
            <w:noProof/>
          </w:rPr>
          <w:t>Reflection</w:t>
        </w:r>
        <w:r>
          <w:rPr>
            <w:noProof/>
            <w:webHidden/>
          </w:rPr>
          <w:tab/>
        </w:r>
        <w:r>
          <w:rPr>
            <w:noProof/>
            <w:webHidden/>
          </w:rPr>
          <w:fldChar w:fldCharType="begin"/>
        </w:r>
        <w:r>
          <w:rPr>
            <w:noProof/>
            <w:webHidden/>
          </w:rPr>
          <w:instrText xml:space="preserve"> PAGEREF _Toc71137540 \h </w:instrText>
        </w:r>
        <w:r>
          <w:rPr>
            <w:noProof/>
            <w:webHidden/>
          </w:rPr>
        </w:r>
        <w:r>
          <w:rPr>
            <w:noProof/>
            <w:webHidden/>
          </w:rPr>
          <w:fldChar w:fldCharType="separate"/>
        </w:r>
        <w:r>
          <w:rPr>
            <w:noProof/>
            <w:webHidden/>
          </w:rPr>
          <w:t>16</w:t>
        </w:r>
        <w:r>
          <w:rPr>
            <w:noProof/>
            <w:webHidden/>
          </w:rPr>
          <w:fldChar w:fldCharType="end"/>
        </w:r>
      </w:hyperlink>
    </w:p>
    <w:p w14:paraId="135D71D1" w14:textId="1022BE86" w:rsidR="00417F3F" w:rsidRDefault="00417F3F">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137541" w:history="1">
        <w:r w:rsidRPr="00A114D4">
          <w:rPr>
            <w:rStyle w:val="Hyperlink"/>
            <w:noProof/>
          </w:rPr>
          <w:t>4.3</w:t>
        </w:r>
        <w:r>
          <w:rPr>
            <w:rFonts w:asciiTheme="minorHAnsi" w:eastAsiaTheme="minorEastAsia" w:hAnsiTheme="minorHAnsi" w:cstheme="minorBidi"/>
            <w:b w:val="0"/>
            <w:bCs w:val="0"/>
            <w:noProof/>
            <w:sz w:val="22"/>
            <w:szCs w:val="22"/>
            <w:lang w:eastAsia="en-GB"/>
          </w:rPr>
          <w:tab/>
        </w:r>
        <w:r w:rsidRPr="00A114D4">
          <w:rPr>
            <w:rStyle w:val="Hyperlink"/>
            <w:noProof/>
          </w:rPr>
          <w:t>Iteration 2</w:t>
        </w:r>
        <w:r>
          <w:rPr>
            <w:noProof/>
            <w:webHidden/>
          </w:rPr>
          <w:tab/>
        </w:r>
        <w:r>
          <w:rPr>
            <w:noProof/>
            <w:webHidden/>
          </w:rPr>
          <w:fldChar w:fldCharType="begin"/>
        </w:r>
        <w:r>
          <w:rPr>
            <w:noProof/>
            <w:webHidden/>
          </w:rPr>
          <w:instrText xml:space="preserve"> PAGEREF _Toc71137541 \h </w:instrText>
        </w:r>
        <w:r>
          <w:rPr>
            <w:noProof/>
            <w:webHidden/>
          </w:rPr>
        </w:r>
        <w:r>
          <w:rPr>
            <w:noProof/>
            <w:webHidden/>
          </w:rPr>
          <w:fldChar w:fldCharType="separate"/>
        </w:r>
        <w:r>
          <w:rPr>
            <w:noProof/>
            <w:webHidden/>
          </w:rPr>
          <w:t>17</w:t>
        </w:r>
        <w:r>
          <w:rPr>
            <w:noProof/>
            <w:webHidden/>
          </w:rPr>
          <w:fldChar w:fldCharType="end"/>
        </w:r>
      </w:hyperlink>
    </w:p>
    <w:p w14:paraId="02E40884" w14:textId="56ADA06C" w:rsidR="00417F3F" w:rsidRDefault="00417F3F">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137542" w:history="1">
        <w:r w:rsidRPr="00A114D4">
          <w:rPr>
            <w:rStyle w:val="Hyperlink"/>
            <w:noProof/>
          </w:rPr>
          <w:t>4.3.1</w:t>
        </w:r>
        <w:r>
          <w:rPr>
            <w:rFonts w:asciiTheme="minorHAnsi" w:eastAsiaTheme="minorEastAsia" w:hAnsiTheme="minorHAnsi" w:cstheme="minorBidi"/>
            <w:noProof/>
            <w:sz w:val="22"/>
            <w:szCs w:val="22"/>
            <w:lang w:eastAsia="en-GB"/>
          </w:rPr>
          <w:tab/>
        </w:r>
        <w:r w:rsidRPr="00A114D4">
          <w:rPr>
            <w:rStyle w:val="Hyperlink"/>
            <w:noProof/>
          </w:rPr>
          <w:t>Feature 3 - Gazebo Models</w:t>
        </w:r>
        <w:r>
          <w:rPr>
            <w:noProof/>
            <w:webHidden/>
          </w:rPr>
          <w:tab/>
        </w:r>
        <w:r>
          <w:rPr>
            <w:noProof/>
            <w:webHidden/>
          </w:rPr>
          <w:fldChar w:fldCharType="begin"/>
        </w:r>
        <w:r>
          <w:rPr>
            <w:noProof/>
            <w:webHidden/>
          </w:rPr>
          <w:instrText xml:space="preserve"> PAGEREF _Toc71137542 \h </w:instrText>
        </w:r>
        <w:r>
          <w:rPr>
            <w:noProof/>
            <w:webHidden/>
          </w:rPr>
        </w:r>
        <w:r>
          <w:rPr>
            <w:noProof/>
            <w:webHidden/>
          </w:rPr>
          <w:fldChar w:fldCharType="separate"/>
        </w:r>
        <w:r>
          <w:rPr>
            <w:noProof/>
            <w:webHidden/>
          </w:rPr>
          <w:t>17</w:t>
        </w:r>
        <w:r>
          <w:rPr>
            <w:noProof/>
            <w:webHidden/>
          </w:rPr>
          <w:fldChar w:fldCharType="end"/>
        </w:r>
      </w:hyperlink>
    </w:p>
    <w:p w14:paraId="01275C2A" w14:textId="6E7D5791" w:rsidR="00417F3F" w:rsidRDefault="00417F3F">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137543" w:history="1">
        <w:r w:rsidRPr="00A114D4">
          <w:rPr>
            <w:rStyle w:val="Hyperlink"/>
            <w:noProof/>
          </w:rPr>
          <w:t>4.3.2</w:t>
        </w:r>
        <w:r>
          <w:rPr>
            <w:rFonts w:asciiTheme="minorHAnsi" w:eastAsiaTheme="minorEastAsia" w:hAnsiTheme="minorHAnsi" w:cstheme="minorBidi"/>
            <w:noProof/>
            <w:sz w:val="22"/>
            <w:szCs w:val="22"/>
            <w:lang w:eastAsia="en-GB"/>
          </w:rPr>
          <w:tab/>
        </w:r>
        <w:r w:rsidRPr="00A114D4">
          <w:rPr>
            <w:rStyle w:val="Hyperlink"/>
            <w:noProof/>
          </w:rPr>
          <w:t>Feature 5 – Arm Manipulation Setup</w:t>
        </w:r>
        <w:r>
          <w:rPr>
            <w:noProof/>
            <w:webHidden/>
          </w:rPr>
          <w:tab/>
        </w:r>
        <w:r>
          <w:rPr>
            <w:noProof/>
            <w:webHidden/>
          </w:rPr>
          <w:fldChar w:fldCharType="begin"/>
        </w:r>
        <w:r>
          <w:rPr>
            <w:noProof/>
            <w:webHidden/>
          </w:rPr>
          <w:instrText xml:space="preserve"> PAGEREF _Toc71137543 \h </w:instrText>
        </w:r>
        <w:r>
          <w:rPr>
            <w:noProof/>
            <w:webHidden/>
          </w:rPr>
        </w:r>
        <w:r>
          <w:rPr>
            <w:noProof/>
            <w:webHidden/>
          </w:rPr>
          <w:fldChar w:fldCharType="separate"/>
        </w:r>
        <w:r>
          <w:rPr>
            <w:noProof/>
            <w:webHidden/>
          </w:rPr>
          <w:t>17</w:t>
        </w:r>
        <w:r>
          <w:rPr>
            <w:noProof/>
            <w:webHidden/>
          </w:rPr>
          <w:fldChar w:fldCharType="end"/>
        </w:r>
      </w:hyperlink>
    </w:p>
    <w:p w14:paraId="5E07712E" w14:textId="6C624A78" w:rsidR="00417F3F" w:rsidRDefault="00417F3F">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137544" w:history="1">
        <w:r w:rsidRPr="00A114D4">
          <w:rPr>
            <w:rStyle w:val="Hyperlink"/>
            <w:noProof/>
          </w:rPr>
          <w:t>4.3.3</w:t>
        </w:r>
        <w:r>
          <w:rPr>
            <w:rFonts w:asciiTheme="minorHAnsi" w:eastAsiaTheme="minorEastAsia" w:hAnsiTheme="minorHAnsi" w:cstheme="minorBidi"/>
            <w:noProof/>
            <w:sz w:val="22"/>
            <w:szCs w:val="22"/>
            <w:lang w:eastAsia="en-GB"/>
          </w:rPr>
          <w:tab/>
        </w:r>
        <w:r w:rsidRPr="00A114D4">
          <w:rPr>
            <w:rStyle w:val="Hyperlink"/>
            <w:noProof/>
          </w:rPr>
          <w:t>Reflection</w:t>
        </w:r>
        <w:r>
          <w:rPr>
            <w:noProof/>
            <w:webHidden/>
          </w:rPr>
          <w:tab/>
        </w:r>
        <w:r>
          <w:rPr>
            <w:noProof/>
            <w:webHidden/>
          </w:rPr>
          <w:fldChar w:fldCharType="begin"/>
        </w:r>
        <w:r>
          <w:rPr>
            <w:noProof/>
            <w:webHidden/>
          </w:rPr>
          <w:instrText xml:space="preserve"> PAGEREF _Toc71137544 \h </w:instrText>
        </w:r>
        <w:r>
          <w:rPr>
            <w:noProof/>
            <w:webHidden/>
          </w:rPr>
        </w:r>
        <w:r>
          <w:rPr>
            <w:noProof/>
            <w:webHidden/>
          </w:rPr>
          <w:fldChar w:fldCharType="separate"/>
        </w:r>
        <w:r>
          <w:rPr>
            <w:noProof/>
            <w:webHidden/>
          </w:rPr>
          <w:t>18</w:t>
        </w:r>
        <w:r>
          <w:rPr>
            <w:noProof/>
            <w:webHidden/>
          </w:rPr>
          <w:fldChar w:fldCharType="end"/>
        </w:r>
      </w:hyperlink>
    </w:p>
    <w:p w14:paraId="5E8DCBD8" w14:textId="4FE1CFDE" w:rsidR="00417F3F" w:rsidRDefault="00417F3F">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137545" w:history="1">
        <w:r w:rsidRPr="00A114D4">
          <w:rPr>
            <w:rStyle w:val="Hyperlink"/>
            <w:noProof/>
          </w:rPr>
          <w:t>4.4</w:t>
        </w:r>
        <w:r>
          <w:rPr>
            <w:rFonts w:asciiTheme="minorHAnsi" w:eastAsiaTheme="minorEastAsia" w:hAnsiTheme="minorHAnsi" w:cstheme="minorBidi"/>
            <w:b w:val="0"/>
            <w:bCs w:val="0"/>
            <w:noProof/>
            <w:sz w:val="22"/>
            <w:szCs w:val="22"/>
            <w:lang w:eastAsia="en-GB"/>
          </w:rPr>
          <w:tab/>
        </w:r>
        <w:r w:rsidRPr="00A114D4">
          <w:rPr>
            <w:rStyle w:val="Hyperlink"/>
            <w:noProof/>
          </w:rPr>
          <w:t>Iteration 3</w:t>
        </w:r>
        <w:r>
          <w:rPr>
            <w:noProof/>
            <w:webHidden/>
          </w:rPr>
          <w:tab/>
        </w:r>
        <w:r>
          <w:rPr>
            <w:noProof/>
            <w:webHidden/>
          </w:rPr>
          <w:fldChar w:fldCharType="begin"/>
        </w:r>
        <w:r>
          <w:rPr>
            <w:noProof/>
            <w:webHidden/>
          </w:rPr>
          <w:instrText xml:space="preserve"> PAGEREF _Toc71137545 \h </w:instrText>
        </w:r>
        <w:r>
          <w:rPr>
            <w:noProof/>
            <w:webHidden/>
          </w:rPr>
        </w:r>
        <w:r>
          <w:rPr>
            <w:noProof/>
            <w:webHidden/>
          </w:rPr>
          <w:fldChar w:fldCharType="separate"/>
        </w:r>
        <w:r>
          <w:rPr>
            <w:noProof/>
            <w:webHidden/>
          </w:rPr>
          <w:t>19</w:t>
        </w:r>
        <w:r>
          <w:rPr>
            <w:noProof/>
            <w:webHidden/>
          </w:rPr>
          <w:fldChar w:fldCharType="end"/>
        </w:r>
      </w:hyperlink>
    </w:p>
    <w:p w14:paraId="00D1F7E9" w14:textId="17A0DC32" w:rsidR="00417F3F" w:rsidRDefault="00417F3F">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137546" w:history="1">
        <w:r w:rsidRPr="00A114D4">
          <w:rPr>
            <w:rStyle w:val="Hyperlink"/>
            <w:noProof/>
          </w:rPr>
          <w:t>4.4.1</w:t>
        </w:r>
        <w:r>
          <w:rPr>
            <w:rFonts w:asciiTheme="minorHAnsi" w:eastAsiaTheme="minorEastAsia" w:hAnsiTheme="minorHAnsi" w:cstheme="minorBidi"/>
            <w:noProof/>
            <w:sz w:val="22"/>
            <w:szCs w:val="22"/>
            <w:lang w:eastAsia="en-GB"/>
          </w:rPr>
          <w:tab/>
        </w:r>
        <w:r w:rsidRPr="00A114D4">
          <w:rPr>
            <w:rStyle w:val="Hyperlink"/>
            <w:noProof/>
          </w:rPr>
          <w:t>Feature 6 – CNN Configuration</w:t>
        </w:r>
        <w:r>
          <w:rPr>
            <w:noProof/>
            <w:webHidden/>
          </w:rPr>
          <w:tab/>
        </w:r>
        <w:r>
          <w:rPr>
            <w:noProof/>
            <w:webHidden/>
          </w:rPr>
          <w:fldChar w:fldCharType="begin"/>
        </w:r>
        <w:r>
          <w:rPr>
            <w:noProof/>
            <w:webHidden/>
          </w:rPr>
          <w:instrText xml:space="preserve"> PAGEREF _Toc71137546 \h </w:instrText>
        </w:r>
        <w:r>
          <w:rPr>
            <w:noProof/>
            <w:webHidden/>
          </w:rPr>
        </w:r>
        <w:r>
          <w:rPr>
            <w:noProof/>
            <w:webHidden/>
          </w:rPr>
          <w:fldChar w:fldCharType="separate"/>
        </w:r>
        <w:r>
          <w:rPr>
            <w:noProof/>
            <w:webHidden/>
          </w:rPr>
          <w:t>19</w:t>
        </w:r>
        <w:r>
          <w:rPr>
            <w:noProof/>
            <w:webHidden/>
          </w:rPr>
          <w:fldChar w:fldCharType="end"/>
        </w:r>
      </w:hyperlink>
    </w:p>
    <w:p w14:paraId="12206257" w14:textId="20045E6B" w:rsidR="00417F3F" w:rsidRDefault="00417F3F">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137547" w:history="1">
        <w:r w:rsidRPr="00A114D4">
          <w:rPr>
            <w:rStyle w:val="Hyperlink"/>
            <w:noProof/>
          </w:rPr>
          <w:t>4.4.2</w:t>
        </w:r>
        <w:r>
          <w:rPr>
            <w:rFonts w:asciiTheme="minorHAnsi" w:eastAsiaTheme="minorEastAsia" w:hAnsiTheme="minorHAnsi" w:cstheme="minorBidi"/>
            <w:noProof/>
            <w:sz w:val="22"/>
            <w:szCs w:val="22"/>
            <w:lang w:eastAsia="en-GB"/>
          </w:rPr>
          <w:tab/>
        </w:r>
        <w:r w:rsidRPr="00A114D4">
          <w:rPr>
            <w:rStyle w:val="Hyperlink"/>
            <w:noProof/>
          </w:rPr>
          <w:t>Feature 7 – Train Network</w:t>
        </w:r>
        <w:r>
          <w:rPr>
            <w:noProof/>
            <w:webHidden/>
          </w:rPr>
          <w:tab/>
        </w:r>
        <w:r>
          <w:rPr>
            <w:noProof/>
            <w:webHidden/>
          </w:rPr>
          <w:fldChar w:fldCharType="begin"/>
        </w:r>
        <w:r>
          <w:rPr>
            <w:noProof/>
            <w:webHidden/>
          </w:rPr>
          <w:instrText xml:space="preserve"> PAGEREF _Toc71137547 \h </w:instrText>
        </w:r>
        <w:r>
          <w:rPr>
            <w:noProof/>
            <w:webHidden/>
          </w:rPr>
        </w:r>
        <w:r>
          <w:rPr>
            <w:noProof/>
            <w:webHidden/>
          </w:rPr>
          <w:fldChar w:fldCharType="separate"/>
        </w:r>
        <w:r>
          <w:rPr>
            <w:noProof/>
            <w:webHidden/>
          </w:rPr>
          <w:t>20</w:t>
        </w:r>
        <w:r>
          <w:rPr>
            <w:noProof/>
            <w:webHidden/>
          </w:rPr>
          <w:fldChar w:fldCharType="end"/>
        </w:r>
      </w:hyperlink>
    </w:p>
    <w:p w14:paraId="7F695C06" w14:textId="0B158BDF" w:rsidR="00417F3F" w:rsidRDefault="00417F3F">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137548" w:history="1">
        <w:r w:rsidRPr="00A114D4">
          <w:rPr>
            <w:rStyle w:val="Hyperlink"/>
            <w:noProof/>
          </w:rPr>
          <w:t>4.4.3</w:t>
        </w:r>
        <w:r>
          <w:rPr>
            <w:rFonts w:asciiTheme="minorHAnsi" w:eastAsiaTheme="minorEastAsia" w:hAnsiTheme="minorHAnsi" w:cstheme="minorBidi"/>
            <w:noProof/>
            <w:sz w:val="22"/>
            <w:szCs w:val="22"/>
            <w:lang w:eastAsia="en-GB"/>
          </w:rPr>
          <w:tab/>
        </w:r>
        <w:r w:rsidRPr="00A114D4">
          <w:rPr>
            <w:rStyle w:val="Hyperlink"/>
            <w:noProof/>
          </w:rPr>
          <w:t>Feature 8 – Network Integration</w:t>
        </w:r>
        <w:r>
          <w:rPr>
            <w:noProof/>
            <w:webHidden/>
          </w:rPr>
          <w:tab/>
        </w:r>
        <w:r>
          <w:rPr>
            <w:noProof/>
            <w:webHidden/>
          </w:rPr>
          <w:fldChar w:fldCharType="begin"/>
        </w:r>
        <w:r>
          <w:rPr>
            <w:noProof/>
            <w:webHidden/>
          </w:rPr>
          <w:instrText xml:space="preserve"> PAGEREF _Toc71137548 \h </w:instrText>
        </w:r>
        <w:r>
          <w:rPr>
            <w:noProof/>
            <w:webHidden/>
          </w:rPr>
        </w:r>
        <w:r>
          <w:rPr>
            <w:noProof/>
            <w:webHidden/>
          </w:rPr>
          <w:fldChar w:fldCharType="separate"/>
        </w:r>
        <w:r>
          <w:rPr>
            <w:noProof/>
            <w:webHidden/>
          </w:rPr>
          <w:t>20</w:t>
        </w:r>
        <w:r>
          <w:rPr>
            <w:noProof/>
            <w:webHidden/>
          </w:rPr>
          <w:fldChar w:fldCharType="end"/>
        </w:r>
      </w:hyperlink>
    </w:p>
    <w:p w14:paraId="07FC5545" w14:textId="7A80C808" w:rsidR="00417F3F" w:rsidRDefault="00417F3F">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137549" w:history="1">
        <w:r w:rsidRPr="00A114D4">
          <w:rPr>
            <w:rStyle w:val="Hyperlink"/>
            <w:noProof/>
          </w:rPr>
          <w:t>4.4.4</w:t>
        </w:r>
        <w:r>
          <w:rPr>
            <w:rFonts w:asciiTheme="minorHAnsi" w:eastAsiaTheme="minorEastAsia" w:hAnsiTheme="minorHAnsi" w:cstheme="minorBidi"/>
            <w:noProof/>
            <w:sz w:val="22"/>
            <w:szCs w:val="22"/>
            <w:lang w:eastAsia="en-GB"/>
          </w:rPr>
          <w:tab/>
        </w:r>
        <w:r w:rsidRPr="00A114D4">
          <w:rPr>
            <w:rStyle w:val="Hyperlink"/>
            <w:noProof/>
          </w:rPr>
          <w:t>Reflection</w:t>
        </w:r>
        <w:r>
          <w:rPr>
            <w:noProof/>
            <w:webHidden/>
          </w:rPr>
          <w:tab/>
        </w:r>
        <w:r>
          <w:rPr>
            <w:noProof/>
            <w:webHidden/>
          </w:rPr>
          <w:fldChar w:fldCharType="begin"/>
        </w:r>
        <w:r>
          <w:rPr>
            <w:noProof/>
            <w:webHidden/>
          </w:rPr>
          <w:instrText xml:space="preserve"> PAGEREF _Toc71137549 \h </w:instrText>
        </w:r>
        <w:r>
          <w:rPr>
            <w:noProof/>
            <w:webHidden/>
          </w:rPr>
        </w:r>
        <w:r>
          <w:rPr>
            <w:noProof/>
            <w:webHidden/>
          </w:rPr>
          <w:fldChar w:fldCharType="separate"/>
        </w:r>
        <w:r>
          <w:rPr>
            <w:noProof/>
            <w:webHidden/>
          </w:rPr>
          <w:t>21</w:t>
        </w:r>
        <w:r>
          <w:rPr>
            <w:noProof/>
            <w:webHidden/>
          </w:rPr>
          <w:fldChar w:fldCharType="end"/>
        </w:r>
      </w:hyperlink>
    </w:p>
    <w:p w14:paraId="765FF654" w14:textId="1E66E102" w:rsidR="00417F3F" w:rsidRDefault="00417F3F">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137550" w:history="1">
        <w:r w:rsidRPr="00A114D4">
          <w:rPr>
            <w:rStyle w:val="Hyperlink"/>
            <w:noProof/>
          </w:rPr>
          <w:t>4.5</w:t>
        </w:r>
        <w:r>
          <w:rPr>
            <w:rFonts w:asciiTheme="minorHAnsi" w:eastAsiaTheme="minorEastAsia" w:hAnsiTheme="minorHAnsi" w:cstheme="minorBidi"/>
            <w:b w:val="0"/>
            <w:bCs w:val="0"/>
            <w:noProof/>
            <w:sz w:val="22"/>
            <w:szCs w:val="22"/>
            <w:lang w:eastAsia="en-GB"/>
          </w:rPr>
          <w:tab/>
        </w:r>
        <w:r w:rsidRPr="00A114D4">
          <w:rPr>
            <w:rStyle w:val="Hyperlink"/>
            <w:noProof/>
          </w:rPr>
          <w:t>Iteration 4</w:t>
        </w:r>
        <w:r>
          <w:rPr>
            <w:noProof/>
            <w:webHidden/>
          </w:rPr>
          <w:tab/>
        </w:r>
        <w:r>
          <w:rPr>
            <w:noProof/>
            <w:webHidden/>
          </w:rPr>
          <w:fldChar w:fldCharType="begin"/>
        </w:r>
        <w:r>
          <w:rPr>
            <w:noProof/>
            <w:webHidden/>
          </w:rPr>
          <w:instrText xml:space="preserve"> PAGEREF _Toc71137550 \h </w:instrText>
        </w:r>
        <w:r>
          <w:rPr>
            <w:noProof/>
            <w:webHidden/>
          </w:rPr>
        </w:r>
        <w:r>
          <w:rPr>
            <w:noProof/>
            <w:webHidden/>
          </w:rPr>
          <w:fldChar w:fldCharType="separate"/>
        </w:r>
        <w:r>
          <w:rPr>
            <w:noProof/>
            <w:webHidden/>
          </w:rPr>
          <w:t>22</w:t>
        </w:r>
        <w:r>
          <w:rPr>
            <w:noProof/>
            <w:webHidden/>
          </w:rPr>
          <w:fldChar w:fldCharType="end"/>
        </w:r>
      </w:hyperlink>
    </w:p>
    <w:p w14:paraId="5A79F28B" w14:textId="53339AAA" w:rsidR="00417F3F" w:rsidRDefault="00417F3F">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137551" w:history="1">
        <w:r w:rsidRPr="00A114D4">
          <w:rPr>
            <w:rStyle w:val="Hyperlink"/>
            <w:noProof/>
          </w:rPr>
          <w:t>4.5.1</w:t>
        </w:r>
        <w:r>
          <w:rPr>
            <w:rFonts w:asciiTheme="minorHAnsi" w:eastAsiaTheme="minorEastAsia" w:hAnsiTheme="minorHAnsi" w:cstheme="minorBidi"/>
            <w:noProof/>
            <w:sz w:val="22"/>
            <w:szCs w:val="22"/>
            <w:lang w:eastAsia="en-GB"/>
          </w:rPr>
          <w:tab/>
        </w:r>
        <w:r w:rsidRPr="00A114D4">
          <w:rPr>
            <w:rStyle w:val="Hyperlink"/>
            <w:noProof/>
          </w:rPr>
          <w:t>Feature 9 – Develop Experiments</w:t>
        </w:r>
        <w:r>
          <w:rPr>
            <w:noProof/>
            <w:webHidden/>
          </w:rPr>
          <w:tab/>
        </w:r>
        <w:r>
          <w:rPr>
            <w:noProof/>
            <w:webHidden/>
          </w:rPr>
          <w:fldChar w:fldCharType="begin"/>
        </w:r>
        <w:r>
          <w:rPr>
            <w:noProof/>
            <w:webHidden/>
          </w:rPr>
          <w:instrText xml:space="preserve"> PAGEREF _Toc71137551 \h </w:instrText>
        </w:r>
        <w:r>
          <w:rPr>
            <w:noProof/>
            <w:webHidden/>
          </w:rPr>
        </w:r>
        <w:r>
          <w:rPr>
            <w:noProof/>
            <w:webHidden/>
          </w:rPr>
          <w:fldChar w:fldCharType="separate"/>
        </w:r>
        <w:r>
          <w:rPr>
            <w:noProof/>
            <w:webHidden/>
          </w:rPr>
          <w:t>22</w:t>
        </w:r>
        <w:r>
          <w:rPr>
            <w:noProof/>
            <w:webHidden/>
          </w:rPr>
          <w:fldChar w:fldCharType="end"/>
        </w:r>
      </w:hyperlink>
    </w:p>
    <w:p w14:paraId="135AAC6B" w14:textId="2E52F125" w:rsidR="00417F3F" w:rsidRDefault="00417F3F">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137552" w:history="1">
        <w:r w:rsidRPr="00A114D4">
          <w:rPr>
            <w:rStyle w:val="Hyperlink"/>
            <w:noProof/>
          </w:rPr>
          <w:t>4.5.2</w:t>
        </w:r>
        <w:r>
          <w:rPr>
            <w:rFonts w:asciiTheme="minorHAnsi" w:eastAsiaTheme="minorEastAsia" w:hAnsiTheme="minorHAnsi" w:cstheme="minorBidi"/>
            <w:noProof/>
            <w:sz w:val="22"/>
            <w:szCs w:val="22"/>
            <w:lang w:eastAsia="en-GB"/>
          </w:rPr>
          <w:tab/>
        </w:r>
        <w:r w:rsidRPr="00A114D4">
          <w:rPr>
            <w:rStyle w:val="Hyperlink"/>
            <w:noProof/>
          </w:rPr>
          <w:t>Feature 10 – Save Results</w:t>
        </w:r>
        <w:r>
          <w:rPr>
            <w:noProof/>
            <w:webHidden/>
          </w:rPr>
          <w:tab/>
        </w:r>
        <w:r>
          <w:rPr>
            <w:noProof/>
            <w:webHidden/>
          </w:rPr>
          <w:fldChar w:fldCharType="begin"/>
        </w:r>
        <w:r>
          <w:rPr>
            <w:noProof/>
            <w:webHidden/>
          </w:rPr>
          <w:instrText xml:space="preserve"> PAGEREF _Toc71137552 \h </w:instrText>
        </w:r>
        <w:r>
          <w:rPr>
            <w:noProof/>
            <w:webHidden/>
          </w:rPr>
        </w:r>
        <w:r>
          <w:rPr>
            <w:noProof/>
            <w:webHidden/>
          </w:rPr>
          <w:fldChar w:fldCharType="separate"/>
        </w:r>
        <w:r>
          <w:rPr>
            <w:noProof/>
            <w:webHidden/>
          </w:rPr>
          <w:t>22</w:t>
        </w:r>
        <w:r>
          <w:rPr>
            <w:noProof/>
            <w:webHidden/>
          </w:rPr>
          <w:fldChar w:fldCharType="end"/>
        </w:r>
      </w:hyperlink>
    </w:p>
    <w:p w14:paraId="18954A42" w14:textId="5DD09D93" w:rsidR="00417F3F" w:rsidRDefault="00417F3F">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137553" w:history="1">
        <w:r w:rsidRPr="00A114D4">
          <w:rPr>
            <w:rStyle w:val="Hyperlink"/>
            <w:noProof/>
          </w:rPr>
          <w:t>4.5.3</w:t>
        </w:r>
        <w:r>
          <w:rPr>
            <w:rFonts w:asciiTheme="minorHAnsi" w:eastAsiaTheme="minorEastAsia" w:hAnsiTheme="minorHAnsi" w:cstheme="minorBidi"/>
            <w:noProof/>
            <w:sz w:val="22"/>
            <w:szCs w:val="22"/>
            <w:lang w:eastAsia="en-GB"/>
          </w:rPr>
          <w:tab/>
        </w:r>
        <w:r w:rsidRPr="00A114D4">
          <w:rPr>
            <w:rStyle w:val="Hyperlink"/>
            <w:noProof/>
          </w:rPr>
          <w:t>Reflection</w:t>
        </w:r>
        <w:r>
          <w:rPr>
            <w:noProof/>
            <w:webHidden/>
          </w:rPr>
          <w:tab/>
        </w:r>
        <w:r>
          <w:rPr>
            <w:noProof/>
            <w:webHidden/>
          </w:rPr>
          <w:fldChar w:fldCharType="begin"/>
        </w:r>
        <w:r>
          <w:rPr>
            <w:noProof/>
            <w:webHidden/>
          </w:rPr>
          <w:instrText xml:space="preserve"> PAGEREF _Toc71137553 \h </w:instrText>
        </w:r>
        <w:r>
          <w:rPr>
            <w:noProof/>
            <w:webHidden/>
          </w:rPr>
        </w:r>
        <w:r>
          <w:rPr>
            <w:noProof/>
            <w:webHidden/>
          </w:rPr>
          <w:fldChar w:fldCharType="separate"/>
        </w:r>
        <w:r>
          <w:rPr>
            <w:noProof/>
            <w:webHidden/>
          </w:rPr>
          <w:t>22</w:t>
        </w:r>
        <w:r>
          <w:rPr>
            <w:noProof/>
            <w:webHidden/>
          </w:rPr>
          <w:fldChar w:fldCharType="end"/>
        </w:r>
      </w:hyperlink>
    </w:p>
    <w:p w14:paraId="324E8119" w14:textId="3F5F9A3A" w:rsidR="00417F3F" w:rsidRDefault="00417F3F">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137554" w:history="1">
        <w:r w:rsidRPr="00A114D4">
          <w:rPr>
            <w:rStyle w:val="Hyperlink"/>
            <w:noProof/>
          </w:rPr>
          <w:t>4.6</w:t>
        </w:r>
        <w:r>
          <w:rPr>
            <w:rFonts w:asciiTheme="minorHAnsi" w:eastAsiaTheme="minorEastAsia" w:hAnsiTheme="minorHAnsi" w:cstheme="minorBidi"/>
            <w:b w:val="0"/>
            <w:bCs w:val="0"/>
            <w:noProof/>
            <w:sz w:val="22"/>
            <w:szCs w:val="22"/>
            <w:lang w:eastAsia="en-GB"/>
          </w:rPr>
          <w:tab/>
        </w:r>
        <w:r w:rsidRPr="00A114D4">
          <w:rPr>
            <w:rStyle w:val="Hyperlink"/>
            <w:noProof/>
          </w:rPr>
          <w:t>Iteration 5</w:t>
        </w:r>
        <w:r>
          <w:rPr>
            <w:noProof/>
            <w:webHidden/>
          </w:rPr>
          <w:tab/>
        </w:r>
        <w:r>
          <w:rPr>
            <w:noProof/>
            <w:webHidden/>
          </w:rPr>
          <w:fldChar w:fldCharType="begin"/>
        </w:r>
        <w:r>
          <w:rPr>
            <w:noProof/>
            <w:webHidden/>
          </w:rPr>
          <w:instrText xml:space="preserve"> PAGEREF _Toc71137554 \h </w:instrText>
        </w:r>
        <w:r>
          <w:rPr>
            <w:noProof/>
            <w:webHidden/>
          </w:rPr>
        </w:r>
        <w:r>
          <w:rPr>
            <w:noProof/>
            <w:webHidden/>
          </w:rPr>
          <w:fldChar w:fldCharType="separate"/>
        </w:r>
        <w:r>
          <w:rPr>
            <w:noProof/>
            <w:webHidden/>
          </w:rPr>
          <w:t>23</w:t>
        </w:r>
        <w:r>
          <w:rPr>
            <w:noProof/>
            <w:webHidden/>
          </w:rPr>
          <w:fldChar w:fldCharType="end"/>
        </w:r>
      </w:hyperlink>
    </w:p>
    <w:p w14:paraId="08BB5BA0" w14:textId="70D09185" w:rsidR="00417F3F" w:rsidRDefault="00417F3F">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137555" w:history="1">
        <w:r w:rsidRPr="00A114D4">
          <w:rPr>
            <w:rStyle w:val="Hyperlink"/>
            <w:noProof/>
          </w:rPr>
          <w:t>4.6.1</w:t>
        </w:r>
        <w:r>
          <w:rPr>
            <w:rFonts w:asciiTheme="minorHAnsi" w:eastAsiaTheme="minorEastAsia" w:hAnsiTheme="minorHAnsi" w:cstheme="minorBidi"/>
            <w:noProof/>
            <w:sz w:val="22"/>
            <w:szCs w:val="22"/>
            <w:lang w:eastAsia="en-GB"/>
          </w:rPr>
          <w:tab/>
        </w:r>
        <w:r w:rsidRPr="00A114D4">
          <w:rPr>
            <w:rStyle w:val="Hyperlink"/>
            <w:noProof/>
          </w:rPr>
          <w:t>Feature 11 – Results Visualisation</w:t>
        </w:r>
        <w:r>
          <w:rPr>
            <w:noProof/>
            <w:webHidden/>
          </w:rPr>
          <w:tab/>
        </w:r>
        <w:r>
          <w:rPr>
            <w:noProof/>
            <w:webHidden/>
          </w:rPr>
          <w:fldChar w:fldCharType="begin"/>
        </w:r>
        <w:r>
          <w:rPr>
            <w:noProof/>
            <w:webHidden/>
          </w:rPr>
          <w:instrText xml:space="preserve"> PAGEREF _Toc71137555 \h </w:instrText>
        </w:r>
        <w:r>
          <w:rPr>
            <w:noProof/>
            <w:webHidden/>
          </w:rPr>
        </w:r>
        <w:r>
          <w:rPr>
            <w:noProof/>
            <w:webHidden/>
          </w:rPr>
          <w:fldChar w:fldCharType="separate"/>
        </w:r>
        <w:r>
          <w:rPr>
            <w:noProof/>
            <w:webHidden/>
          </w:rPr>
          <w:t>23</w:t>
        </w:r>
        <w:r>
          <w:rPr>
            <w:noProof/>
            <w:webHidden/>
          </w:rPr>
          <w:fldChar w:fldCharType="end"/>
        </w:r>
      </w:hyperlink>
    </w:p>
    <w:p w14:paraId="16B6BDCD" w14:textId="03593EF1" w:rsidR="00417F3F" w:rsidRDefault="00417F3F">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137556" w:history="1">
        <w:r w:rsidRPr="00A114D4">
          <w:rPr>
            <w:rStyle w:val="Hyperlink"/>
            <w:noProof/>
          </w:rPr>
          <w:t>4.6.2</w:t>
        </w:r>
        <w:r>
          <w:rPr>
            <w:rFonts w:asciiTheme="minorHAnsi" w:eastAsiaTheme="minorEastAsia" w:hAnsiTheme="minorHAnsi" w:cstheme="minorBidi"/>
            <w:noProof/>
            <w:sz w:val="22"/>
            <w:szCs w:val="22"/>
            <w:lang w:eastAsia="en-GB"/>
          </w:rPr>
          <w:tab/>
        </w:r>
        <w:r w:rsidRPr="00A114D4">
          <w:rPr>
            <w:rStyle w:val="Hyperlink"/>
            <w:noProof/>
          </w:rPr>
          <w:t>Reflection</w:t>
        </w:r>
        <w:r>
          <w:rPr>
            <w:noProof/>
            <w:webHidden/>
          </w:rPr>
          <w:tab/>
        </w:r>
        <w:r>
          <w:rPr>
            <w:noProof/>
            <w:webHidden/>
          </w:rPr>
          <w:fldChar w:fldCharType="begin"/>
        </w:r>
        <w:r>
          <w:rPr>
            <w:noProof/>
            <w:webHidden/>
          </w:rPr>
          <w:instrText xml:space="preserve"> PAGEREF _Toc71137556 \h </w:instrText>
        </w:r>
        <w:r>
          <w:rPr>
            <w:noProof/>
            <w:webHidden/>
          </w:rPr>
        </w:r>
        <w:r>
          <w:rPr>
            <w:noProof/>
            <w:webHidden/>
          </w:rPr>
          <w:fldChar w:fldCharType="separate"/>
        </w:r>
        <w:r>
          <w:rPr>
            <w:noProof/>
            <w:webHidden/>
          </w:rPr>
          <w:t>23</w:t>
        </w:r>
        <w:r>
          <w:rPr>
            <w:noProof/>
            <w:webHidden/>
          </w:rPr>
          <w:fldChar w:fldCharType="end"/>
        </w:r>
      </w:hyperlink>
    </w:p>
    <w:p w14:paraId="7B9C2F8B" w14:textId="7D1F9224" w:rsidR="00417F3F" w:rsidRDefault="00417F3F">
      <w:pPr>
        <w:pStyle w:val="TOC1"/>
        <w:tabs>
          <w:tab w:val="left" w:pos="440"/>
          <w:tab w:val="right" w:leader="dot" w:pos="8296"/>
        </w:tabs>
        <w:rPr>
          <w:rFonts w:asciiTheme="minorHAnsi" w:eastAsiaTheme="minorEastAsia" w:hAnsiTheme="minorHAnsi" w:cstheme="minorBidi"/>
          <w:b w:val="0"/>
          <w:bCs w:val="0"/>
          <w:caps w:val="0"/>
          <w:noProof/>
          <w:sz w:val="22"/>
          <w:szCs w:val="22"/>
          <w:lang w:eastAsia="en-GB"/>
        </w:rPr>
      </w:pPr>
      <w:hyperlink w:anchor="_Toc71137557" w:history="1">
        <w:r w:rsidRPr="00A114D4">
          <w:rPr>
            <w:rStyle w:val="Hyperlink"/>
            <w:noProof/>
          </w:rPr>
          <w:t>5</w:t>
        </w:r>
        <w:r>
          <w:rPr>
            <w:rFonts w:asciiTheme="minorHAnsi" w:eastAsiaTheme="minorEastAsia" w:hAnsiTheme="minorHAnsi" w:cstheme="minorBidi"/>
            <w:b w:val="0"/>
            <w:bCs w:val="0"/>
            <w:caps w:val="0"/>
            <w:noProof/>
            <w:sz w:val="22"/>
            <w:szCs w:val="22"/>
            <w:lang w:eastAsia="en-GB"/>
          </w:rPr>
          <w:tab/>
        </w:r>
        <w:r w:rsidRPr="00A114D4">
          <w:rPr>
            <w:rStyle w:val="Hyperlink"/>
            <w:noProof/>
          </w:rPr>
          <w:t>Testing</w:t>
        </w:r>
        <w:r>
          <w:rPr>
            <w:noProof/>
            <w:webHidden/>
          </w:rPr>
          <w:tab/>
        </w:r>
        <w:r>
          <w:rPr>
            <w:noProof/>
            <w:webHidden/>
          </w:rPr>
          <w:fldChar w:fldCharType="begin"/>
        </w:r>
        <w:r>
          <w:rPr>
            <w:noProof/>
            <w:webHidden/>
          </w:rPr>
          <w:instrText xml:space="preserve"> PAGEREF _Toc71137557 \h </w:instrText>
        </w:r>
        <w:r>
          <w:rPr>
            <w:noProof/>
            <w:webHidden/>
          </w:rPr>
        </w:r>
        <w:r>
          <w:rPr>
            <w:noProof/>
            <w:webHidden/>
          </w:rPr>
          <w:fldChar w:fldCharType="separate"/>
        </w:r>
        <w:r>
          <w:rPr>
            <w:noProof/>
            <w:webHidden/>
          </w:rPr>
          <w:t>24</w:t>
        </w:r>
        <w:r>
          <w:rPr>
            <w:noProof/>
            <w:webHidden/>
          </w:rPr>
          <w:fldChar w:fldCharType="end"/>
        </w:r>
      </w:hyperlink>
    </w:p>
    <w:p w14:paraId="31D8F20A" w14:textId="3CEF1EED" w:rsidR="00417F3F" w:rsidRDefault="00417F3F">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137558" w:history="1">
        <w:r w:rsidRPr="00A114D4">
          <w:rPr>
            <w:rStyle w:val="Hyperlink"/>
            <w:noProof/>
          </w:rPr>
          <w:t>5.1</w:t>
        </w:r>
        <w:r>
          <w:rPr>
            <w:rFonts w:asciiTheme="minorHAnsi" w:eastAsiaTheme="minorEastAsia" w:hAnsiTheme="minorHAnsi" w:cstheme="minorBidi"/>
            <w:b w:val="0"/>
            <w:bCs w:val="0"/>
            <w:noProof/>
            <w:sz w:val="22"/>
            <w:szCs w:val="22"/>
            <w:lang w:eastAsia="en-GB"/>
          </w:rPr>
          <w:tab/>
        </w:r>
        <w:r w:rsidRPr="00A114D4">
          <w:rPr>
            <w:rStyle w:val="Hyperlink"/>
            <w:noProof/>
          </w:rPr>
          <w:t>Overall Approach</w:t>
        </w:r>
        <w:r>
          <w:rPr>
            <w:noProof/>
            <w:webHidden/>
          </w:rPr>
          <w:tab/>
        </w:r>
        <w:r>
          <w:rPr>
            <w:noProof/>
            <w:webHidden/>
          </w:rPr>
          <w:fldChar w:fldCharType="begin"/>
        </w:r>
        <w:r>
          <w:rPr>
            <w:noProof/>
            <w:webHidden/>
          </w:rPr>
          <w:instrText xml:space="preserve"> PAGEREF _Toc71137558 \h </w:instrText>
        </w:r>
        <w:r>
          <w:rPr>
            <w:noProof/>
            <w:webHidden/>
          </w:rPr>
        </w:r>
        <w:r>
          <w:rPr>
            <w:noProof/>
            <w:webHidden/>
          </w:rPr>
          <w:fldChar w:fldCharType="separate"/>
        </w:r>
        <w:r>
          <w:rPr>
            <w:noProof/>
            <w:webHidden/>
          </w:rPr>
          <w:t>24</w:t>
        </w:r>
        <w:r>
          <w:rPr>
            <w:noProof/>
            <w:webHidden/>
          </w:rPr>
          <w:fldChar w:fldCharType="end"/>
        </w:r>
      </w:hyperlink>
    </w:p>
    <w:p w14:paraId="6ACA3DED" w14:textId="5DC6258C" w:rsidR="00417F3F" w:rsidRDefault="00417F3F">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137559" w:history="1">
        <w:r w:rsidRPr="00A114D4">
          <w:rPr>
            <w:rStyle w:val="Hyperlink"/>
            <w:noProof/>
          </w:rPr>
          <w:t>5.2</w:t>
        </w:r>
        <w:r>
          <w:rPr>
            <w:rFonts w:asciiTheme="minorHAnsi" w:eastAsiaTheme="minorEastAsia" w:hAnsiTheme="minorHAnsi" w:cstheme="minorBidi"/>
            <w:b w:val="0"/>
            <w:bCs w:val="0"/>
            <w:noProof/>
            <w:sz w:val="22"/>
            <w:szCs w:val="22"/>
            <w:lang w:eastAsia="en-GB"/>
          </w:rPr>
          <w:tab/>
        </w:r>
        <w:r w:rsidRPr="00A114D4">
          <w:rPr>
            <w:rStyle w:val="Hyperlink"/>
            <w:noProof/>
          </w:rPr>
          <w:t>Automated Testing</w:t>
        </w:r>
        <w:r>
          <w:rPr>
            <w:noProof/>
            <w:webHidden/>
          </w:rPr>
          <w:tab/>
        </w:r>
        <w:r>
          <w:rPr>
            <w:noProof/>
            <w:webHidden/>
          </w:rPr>
          <w:fldChar w:fldCharType="begin"/>
        </w:r>
        <w:r>
          <w:rPr>
            <w:noProof/>
            <w:webHidden/>
          </w:rPr>
          <w:instrText xml:space="preserve"> PAGEREF _Toc71137559 \h </w:instrText>
        </w:r>
        <w:r>
          <w:rPr>
            <w:noProof/>
            <w:webHidden/>
          </w:rPr>
        </w:r>
        <w:r>
          <w:rPr>
            <w:noProof/>
            <w:webHidden/>
          </w:rPr>
          <w:fldChar w:fldCharType="separate"/>
        </w:r>
        <w:r>
          <w:rPr>
            <w:noProof/>
            <w:webHidden/>
          </w:rPr>
          <w:t>24</w:t>
        </w:r>
        <w:r>
          <w:rPr>
            <w:noProof/>
            <w:webHidden/>
          </w:rPr>
          <w:fldChar w:fldCharType="end"/>
        </w:r>
      </w:hyperlink>
    </w:p>
    <w:p w14:paraId="6BB69432" w14:textId="7639A365" w:rsidR="00417F3F" w:rsidRDefault="00417F3F">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137560" w:history="1">
        <w:r w:rsidRPr="00A114D4">
          <w:rPr>
            <w:rStyle w:val="Hyperlink"/>
            <w:noProof/>
          </w:rPr>
          <w:t>5.3</w:t>
        </w:r>
        <w:r>
          <w:rPr>
            <w:rFonts w:asciiTheme="minorHAnsi" w:eastAsiaTheme="minorEastAsia" w:hAnsiTheme="minorHAnsi" w:cstheme="minorBidi"/>
            <w:b w:val="0"/>
            <w:bCs w:val="0"/>
            <w:noProof/>
            <w:sz w:val="22"/>
            <w:szCs w:val="22"/>
            <w:lang w:eastAsia="en-GB"/>
          </w:rPr>
          <w:tab/>
        </w:r>
        <w:r w:rsidRPr="00A114D4">
          <w:rPr>
            <w:rStyle w:val="Hyperlink"/>
            <w:noProof/>
          </w:rPr>
          <w:t>Visual Testing</w:t>
        </w:r>
        <w:r>
          <w:rPr>
            <w:noProof/>
            <w:webHidden/>
          </w:rPr>
          <w:tab/>
        </w:r>
        <w:r>
          <w:rPr>
            <w:noProof/>
            <w:webHidden/>
          </w:rPr>
          <w:fldChar w:fldCharType="begin"/>
        </w:r>
        <w:r>
          <w:rPr>
            <w:noProof/>
            <w:webHidden/>
          </w:rPr>
          <w:instrText xml:space="preserve"> PAGEREF _Toc71137560 \h </w:instrText>
        </w:r>
        <w:r>
          <w:rPr>
            <w:noProof/>
            <w:webHidden/>
          </w:rPr>
        </w:r>
        <w:r>
          <w:rPr>
            <w:noProof/>
            <w:webHidden/>
          </w:rPr>
          <w:fldChar w:fldCharType="separate"/>
        </w:r>
        <w:r>
          <w:rPr>
            <w:noProof/>
            <w:webHidden/>
          </w:rPr>
          <w:t>24</w:t>
        </w:r>
        <w:r>
          <w:rPr>
            <w:noProof/>
            <w:webHidden/>
          </w:rPr>
          <w:fldChar w:fldCharType="end"/>
        </w:r>
      </w:hyperlink>
    </w:p>
    <w:p w14:paraId="56603FF8" w14:textId="437D4644" w:rsidR="00417F3F" w:rsidRDefault="00417F3F">
      <w:pPr>
        <w:pStyle w:val="TOC1"/>
        <w:tabs>
          <w:tab w:val="left" w:pos="440"/>
          <w:tab w:val="right" w:leader="dot" w:pos="8296"/>
        </w:tabs>
        <w:rPr>
          <w:rFonts w:asciiTheme="minorHAnsi" w:eastAsiaTheme="minorEastAsia" w:hAnsiTheme="minorHAnsi" w:cstheme="minorBidi"/>
          <w:b w:val="0"/>
          <w:bCs w:val="0"/>
          <w:caps w:val="0"/>
          <w:noProof/>
          <w:sz w:val="22"/>
          <w:szCs w:val="22"/>
          <w:lang w:eastAsia="en-GB"/>
        </w:rPr>
      </w:pPr>
      <w:hyperlink w:anchor="_Toc71137561" w:history="1">
        <w:r w:rsidRPr="00A114D4">
          <w:rPr>
            <w:rStyle w:val="Hyperlink"/>
            <w:noProof/>
          </w:rPr>
          <w:t>6</w:t>
        </w:r>
        <w:r>
          <w:rPr>
            <w:rFonts w:asciiTheme="minorHAnsi" w:eastAsiaTheme="minorEastAsia" w:hAnsiTheme="minorHAnsi" w:cstheme="minorBidi"/>
            <w:b w:val="0"/>
            <w:bCs w:val="0"/>
            <w:caps w:val="0"/>
            <w:noProof/>
            <w:sz w:val="22"/>
            <w:szCs w:val="22"/>
            <w:lang w:eastAsia="en-GB"/>
          </w:rPr>
          <w:tab/>
        </w:r>
        <w:r w:rsidRPr="00A114D4">
          <w:rPr>
            <w:rStyle w:val="Hyperlink"/>
            <w:noProof/>
          </w:rPr>
          <w:t>Results and Conclusions</w:t>
        </w:r>
        <w:r>
          <w:rPr>
            <w:noProof/>
            <w:webHidden/>
          </w:rPr>
          <w:tab/>
        </w:r>
        <w:r>
          <w:rPr>
            <w:noProof/>
            <w:webHidden/>
          </w:rPr>
          <w:fldChar w:fldCharType="begin"/>
        </w:r>
        <w:r>
          <w:rPr>
            <w:noProof/>
            <w:webHidden/>
          </w:rPr>
          <w:instrText xml:space="preserve"> PAGEREF _Toc71137561 \h </w:instrText>
        </w:r>
        <w:r>
          <w:rPr>
            <w:noProof/>
            <w:webHidden/>
          </w:rPr>
        </w:r>
        <w:r>
          <w:rPr>
            <w:noProof/>
            <w:webHidden/>
          </w:rPr>
          <w:fldChar w:fldCharType="separate"/>
        </w:r>
        <w:r>
          <w:rPr>
            <w:noProof/>
            <w:webHidden/>
          </w:rPr>
          <w:t>25</w:t>
        </w:r>
        <w:r>
          <w:rPr>
            <w:noProof/>
            <w:webHidden/>
          </w:rPr>
          <w:fldChar w:fldCharType="end"/>
        </w:r>
      </w:hyperlink>
    </w:p>
    <w:p w14:paraId="4582E609" w14:textId="379152EE" w:rsidR="00417F3F" w:rsidRDefault="00417F3F">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137562" w:history="1">
        <w:r w:rsidRPr="00A114D4">
          <w:rPr>
            <w:rStyle w:val="Hyperlink"/>
            <w:noProof/>
          </w:rPr>
          <w:t>6.1</w:t>
        </w:r>
        <w:r>
          <w:rPr>
            <w:rFonts w:asciiTheme="minorHAnsi" w:eastAsiaTheme="minorEastAsia" w:hAnsiTheme="minorHAnsi" w:cstheme="minorBidi"/>
            <w:b w:val="0"/>
            <w:bCs w:val="0"/>
            <w:noProof/>
            <w:sz w:val="22"/>
            <w:szCs w:val="22"/>
            <w:lang w:eastAsia="en-GB"/>
          </w:rPr>
          <w:tab/>
        </w:r>
        <w:r w:rsidRPr="00A114D4">
          <w:rPr>
            <w:rStyle w:val="Hyperlink"/>
            <w:noProof/>
          </w:rPr>
          <w:t>Ground Truth Success</w:t>
        </w:r>
        <w:r>
          <w:rPr>
            <w:noProof/>
            <w:webHidden/>
          </w:rPr>
          <w:tab/>
        </w:r>
        <w:r>
          <w:rPr>
            <w:noProof/>
            <w:webHidden/>
          </w:rPr>
          <w:fldChar w:fldCharType="begin"/>
        </w:r>
        <w:r>
          <w:rPr>
            <w:noProof/>
            <w:webHidden/>
          </w:rPr>
          <w:instrText xml:space="preserve"> PAGEREF _Toc71137562 \h </w:instrText>
        </w:r>
        <w:r>
          <w:rPr>
            <w:noProof/>
            <w:webHidden/>
          </w:rPr>
        </w:r>
        <w:r>
          <w:rPr>
            <w:noProof/>
            <w:webHidden/>
          </w:rPr>
          <w:fldChar w:fldCharType="separate"/>
        </w:r>
        <w:r>
          <w:rPr>
            <w:noProof/>
            <w:webHidden/>
          </w:rPr>
          <w:t>25</w:t>
        </w:r>
        <w:r>
          <w:rPr>
            <w:noProof/>
            <w:webHidden/>
          </w:rPr>
          <w:fldChar w:fldCharType="end"/>
        </w:r>
      </w:hyperlink>
    </w:p>
    <w:p w14:paraId="49BFB20C" w14:textId="090809B3" w:rsidR="00417F3F" w:rsidRDefault="00417F3F">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137563" w:history="1">
        <w:r w:rsidRPr="00A114D4">
          <w:rPr>
            <w:rStyle w:val="Hyperlink"/>
            <w:noProof/>
          </w:rPr>
          <w:t>6.2</w:t>
        </w:r>
        <w:r>
          <w:rPr>
            <w:rFonts w:asciiTheme="minorHAnsi" w:eastAsiaTheme="minorEastAsia" w:hAnsiTheme="minorHAnsi" w:cstheme="minorBidi"/>
            <w:b w:val="0"/>
            <w:bCs w:val="0"/>
            <w:noProof/>
            <w:sz w:val="22"/>
            <w:szCs w:val="22"/>
            <w:lang w:eastAsia="en-GB"/>
          </w:rPr>
          <w:tab/>
        </w:r>
        <w:r w:rsidRPr="00A114D4">
          <w:rPr>
            <w:rStyle w:val="Hyperlink"/>
            <w:noProof/>
          </w:rPr>
          <w:t>Model Loss and Accuracy</w:t>
        </w:r>
        <w:r>
          <w:rPr>
            <w:noProof/>
            <w:webHidden/>
          </w:rPr>
          <w:tab/>
        </w:r>
        <w:r>
          <w:rPr>
            <w:noProof/>
            <w:webHidden/>
          </w:rPr>
          <w:fldChar w:fldCharType="begin"/>
        </w:r>
        <w:r>
          <w:rPr>
            <w:noProof/>
            <w:webHidden/>
          </w:rPr>
          <w:instrText xml:space="preserve"> PAGEREF _Toc71137563 \h </w:instrText>
        </w:r>
        <w:r>
          <w:rPr>
            <w:noProof/>
            <w:webHidden/>
          </w:rPr>
        </w:r>
        <w:r>
          <w:rPr>
            <w:noProof/>
            <w:webHidden/>
          </w:rPr>
          <w:fldChar w:fldCharType="separate"/>
        </w:r>
        <w:r>
          <w:rPr>
            <w:noProof/>
            <w:webHidden/>
          </w:rPr>
          <w:t>25</w:t>
        </w:r>
        <w:r>
          <w:rPr>
            <w:noProof/>
            <w:webHidden/>
          </w:rPr>
          <w:fldChar w:fldCharType="end"/>
        </w:r>
      </w:hyperlink>
    </w:p>
    <w:p w14:paraId="5A1E5AD6" w14:textId="36F0EFD5" w:rsidR="00417F3F" w:rsidRDefault="00417F3F">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137564" w:history="1">
        <w:r w:rsidRPr="00A114D4">
          <w:rPr>
            <w:rStyle w:val="Hyperlink"/>
            <w:noProof/>
          </w:rPr>
          <w:t>6.3</w:t>
        </w:r>
        <w:r>
          <w:rPr>
            <w:rFonts w:asciiTheme="minorHAnsi" w:eastAsiaTheme="minorEastAsia" w:hAnsiTheme="minorHAnsi" w:cstheme="minorBidi"/>
            <w:b w:val="0"/>
            <w:bCs w:val="0"/>
            <w:noProof/>
            <w:sz w:val="22"/>
            <w:szCs w:val="22"/>
            <w:lang w:eastAsia="en-GB"/>
          </w:rPr>
          <w:tab/>
        </w:r>
        <w:r w:rsidRPr="00A114D4">
          <w:rPr>
            <w:rStyle w:val="Hyperlink"/>
            <w:noProof/>
          </w:rPr>
          <w:t>Model Success in Simulation</w:t>
        </w:r>
        <w:r>
          <w:rPr>
            <w:noProof/>
            <w:webHidden/>
          </w:rPr>
          <w:tab/>
        </w:r>
        <w:r>
          <w:rPr>
            <w:noProof/>
            <w:webHidden/>
          </w:rPr>
          <w:fldChar w:fldCharType="begin"/>
        </w:r>
        <w:r>
          <w:rPr>
            <w:noProof/>
            <w:webHidden/>
          </w:rPr>
          <w:instrText xml:space="preserve"> PAGEREF _Toc71137564 \h </w:instrText>
        </w:r>
        <w:r>
          <w:rPr>
            <w:noProof/>
            <w:webHidden/>
          </w:rPr>
        </w:r>
        <w:r>
          <w:rPr>
            <w:noProof/>
            <w:webHidden/>
          </w:rPr>
          <w:fldChar w:fldCharType="separate"/>
        </w:r>
        <w:r>
          <w:rPr>
            <w:noProof/>
            <w:webHidden/>
          </w:rPr>
          <w:t>25</w:t>
        </w:r>
        <w:r>
          <w:rPr>
            <w:noProof/>
            <w:webHidden/>
          </w:rPr>
          <w:fldChar w:fldCharType="end"/>
        </w:r>
      </w:hyperlink>
    </w:p>
    <w:p w14:paraId="598FB3D5" w14:textId="69A4AA02" w:rsidR="00417F3F" w:rsidRDefault="00417F3F">
      <w:pPr>
        <w:pStyle w:val="TOC1"/>
        <w:tabs>
          <w:tab w:val="left" w:pos="440"/>
          <w:tab w:val="right" w:leader="dot" w:pos="8296"/>
        </w:tabs>
        <w:rPr>
          <w:rFonts w:asciiTheme="minorHAnsi" w:eastAsiaTheme="minorEastAsia" w:hAnsiTheme="minorHAnsi" w:cstheme="minorBidi"/>
          <w:b w:val="0"/>
          <w:bCs w:val="0"/>
          <w:caps w:val="0"/>
          <w:noProof/>
          <w:sz w:val="22"/>
          <w:szCs w:val="22"/>
          <w:lang w:eastAsia="en-GB"/>
        </w:rPr>
      </w:pPr>
      <w:hyperlink w:anchor="_Toc71137565" w:history="1">
        <w:r w:rsidRPr="00A114D4">
          <w:rPr>
            <w:rStyle w:val="Hyperlink"/>
            <w:noProof/>
          </w:rPr>
          <w:t>7</w:t>
        </w:r>
        <w:r>
          <w:rPr>
            <w:rFonts w:asciiTheme="minorHAnsi" w:eastAsiaTheme="minorEastAsia" w:hAnsiTheme="minorHAnsi" w:cstheme="minorBidi"/>
            <w:b w:val="0"/>
            <w:bCs w:val="0"/>
            <w:caps w:val="0"/>
            <w:noProof/>
            <w:sz w:val="22"/>
            <w:szCs w:val="22"/>
            <w:lang w:eastAsia="en-GB"/>
          </w:rPr>
          <w:tab/>
        </w:r>
        <w:r w:rsidRPr="00A114D4">
          <w:rPr>
            <w:rStyle w:val="Hyperlink"/>
            <w:noProof/>
          </w:rPr>
          <w:t>Critical Evaluation</w:t>
        </w:r>
        <w:r>
          <w:rPr>
            <w:noProof/>
            <w:webHidden/>
          </w:rPr>
          <w:tab/>
        </w:r>
        <w:r>
          <w:rPr>
            <w:noProof/>
            <w:webHidden/>
          </w:rPr>
          <w:fldChar w:fldCharType="begin"/>
        </w:r>
        <w:r>
          <w:rPr>
            <w:noProof/>
            <w:webHidden/>
          </w:rPr>
          <w:instrText xml:space="preserve"> PAGEREF _Toc71137565 \h </w:instrText>
        </w:r>
        <w:r>
          <w:rPr>
            <w:noProof/>
            <w:webHidden/>
          </w:rPr>
        </w:r>
        <w:r>
          <w:rPr>
            <w:noProof/>
            <w:webHidden/>
          </w:rPr>
          <w:fldChar w:fldCharType="separate"/>
        </w:r>
        <w:r>
          <w:rPr>
            <w:noProof/>
            <w:webHidden/>
          </w:rPr>
          <w:t>26</w:t>
        </w:r>
        <w:r>
          <w:rPr>
            <w:noProof/>
            <w:webHidden/>
          </w:rPr>
          <w:fldChar w:fldCharType="end"/>
        </w:r>
      </w:hyperlink>
    </w:p>
    <w:p w14:paraId="78F2E863" w14:textId="79EF4F7A" w:rsidR="00417F3F" w:rsidRDefault="00417F3F">
      <w:pPr>
        <w:pStyle w:val="TOC1"/>
        <w:tabs>
          <w:tab w:val="left" w:pos="440"/>
          <w:tab w:val="right" w:leader="dot" w:pos="8296"/>
        </w:tabs>
        <w:rPr>
          <w:rFonts w:asciiTheme="minorHAnsi" w:eastAsiaTheme="minorEastAsia" w:hAnsiTheme="minorHAnsi" w:cstheme="minorBidi"/>
          <w:b w:val="0"/>
          <w:bCs w:val="0"/>
          <w:caps w:val="0"/>
          <w:noProof/>
          <w:sz w:val="22"/>
          <w:szCs w:val="22"/>
          <w:lang w:eastAsia="en-GB"/>
        </w:rPr>
      </w:pPr>
      <w:hyperlink w:anchor="_Toc71137566" w:history="1">
        <w:r w:rsidRPr="00A114D4">
          <w:rPr>
            <w:rStyle w:val="Hyperlink"/>
            <w:noProof/>
          </w:rPr>
          <w:t>8</w:t>
        </w:r>
        <w:r>
          <w:rPr>
            <w:rFonts w:asciiTheme="minorHAnsi" w:eastAsiaTheme="minorEastAsia" w:hAnsiTheme="minorHAnsi" w:cstheme="minorBidi"/>
            <w:b w:val="0"/>
            <w:bCs w:val="0"/>
            <w:caps w:val="0"/>
            <w:noProof/>
            <w:sz w:val="22"/>
            <w:szCs w:val="22"/>
            <w:lang w:eastAsia="en-GB"/>
          </w:rPr>
          <w:tab/>
        </w:r>
        <w:r w:rsidRPr="00A114D4">
          <w:rPr>
            <w:rStyle w:val="Hyperlink"/>
            <w:noProof/>
          </w:rPr>
          <w:t>Annotated Bibliography</w:t>
        </w:r>
        <w:r>
          <w:rPr>
            <w:noProof/>
            <w:webHidden/>
          </w:rPr>
          <w:tab/>
        </w:r>
        <w:r>
          <w:rPr>
            <w:noProof/>
            <w:webHidden/>
          </w:rPr>
          <w:fldChar w:fldCharType="begin"/>
        </w:r>
        <w:r>
          <w:rPr>
            <w:noProof/>
            <w:webHidden/>
          </w:rPr>
          <w:instrText xml:space="preserve"> PAGEREF _Toc71137566 \h </w:instrText>
        </w:r>
        <w:r>
          <w:rPr>
            <w:noProof/>
            <w:webHidden/>
          </w:rPr>
        </w:r>
        <w:r>
          <w:rPr>
            <w:noProof/>
            <w:webHidden/>
          </w:rPr>
          <w:fldChar w:fldCharType="separate"/>
        </w:r>
        <w:r>
          <w:rPr>
            <w:noProof/>
            <w:webHidden/>
          </w:rPr>
          <w:t>27</w:t>
        </w:r>
        <w:r>
          <w:rPr>
            <w:noProof/>
            <w:webHidden/>
          </w:rPr>
          <w:fldChar w:fldCharType="end"/>
        </w:r>
      </w:hyperlink>
    </w:p>
    <w:p w14:paraId="19CA2164" w14:textId="306898D0" w:rsidR="00417F3F" w:rsidRDefault="00417F3F">
      <w:pPr>
        <w:pStyle w:val="TOC1"/>
        <w:tabs>
          <w:tab w:val="left" w:pos="440"/>
          <w:tab w:val="right" w:leader="dot" w:pos="8296"/>
        </w:tabs>
        <w:rPr>
          <w:rFonts w:asciiTheme="minorHAnsi" w:eastAsiaTheme="minorEastAsia" w:hAnsiTheme="minorHAnsi" w:cstheme="minorBidi"/>
          <w:b w:val="0"/>
          <w:bCs w:val="0"/>
          <w:caps w:val="0"/>
          <w:noProof/>
          <w:sz w:val="22"/>
          <w:szCs w:val="22"/>
          <w:lang w:eastAsia="en-GB"/>
        </w:rPr>
      </w:pPr>
      <w:hyperlink w:anchor="_Toc71137567" w:history="1">
        <w:r w:rsidRPr="00A114D4">
          <w:rPr>
            <w:rStyle w:val="Hyperlink"/>
            <w:noProof/>
          </w:rPr>
          <w:t>9</w:t>
        </w:r>
        <w:r>
          <w:rPr>
            <w:rFonts w:asciiTheme="minorHAnsi" w:eastAsiaTheme="minorEastAsia" w:hAnsiTheme="minorHAnsi" w:cstheme="minorBidi"/>
            <w:b w:val="0"/>
            <w:bCs w:val="0"/>
            <w:caps w:val="0"/>
            <w:noProof/>
            <w:sz w:val="22"/>
            <w:szCs w:val="22"/>
            <w:lang w:eastAsia="en-GB"/>
          </w:rPr>
          <w:tab/>
        </w:r>
        <w:r w:rsidRPr="00A114D4">
          <w:rPr>
            <w:rStyle w:val="Hyperlink"/>
            <w:noProof/>
          </w:rPr>
          <w:t>Appendices</w:t>
        </w:r>
        <w:r>
          <w:rPr>
            <w:noProof/>
            <w:webHidden/>
          </w:rPr>
          <w:tab/>
        </w:r>
        <w:r>
          <w:rPr>
            <w:noProof/>
            <w:webHidden/>
          </w:rPr>
          <w:fldChar w:fldCharType="begin"/>
        </w:r>
        <w:r>
          <w:rPr>
            <w:noProof/>
            <w:webHidden/>
          </w:rPr>
          <w:instrText xml:space="preserve"> PAGEREF _Toc71137567 \h </w:instrText>
        </w:r>
        <w:r>
          <w:rPr>
            <w:noProof/>
            <w:webHidden/>
          </w:rPr>
        </w:r>
        <w:r>
          <w:rPr>
            <w:noProof/>
            <w:webHidden/>
          </w:rPr>
          <w:fldChar w:fldCharType="separate"/>
        </w:r>
        <w:r>
          <w:rPr>
            <w:noProof/>
            <w:webHidden/>
          </w:rPr>
          <w:t>29</w:t>
        </w:r>
        <w:r>
          <w:rPr>
            <w:noProof/>
            <w:webHidden/>
          </w:rPr>
          <w:fldChar w:fldCharType="end"/>
        </w:r>
      </w:hyperlink>
    </w:p>
    <w:p w14:paraId="28D88295" w14:textId="7A6FC3E1" w:rsidR="00180ACA" w:rsidRPr="005D4752" w:rsidRDefault="008C63D8">
      <w:r w:rsidRPr="005D4752">
        <w:fldChar w:fldCharType="end"/>
      </w:r>
    </w:p>
    <w:p w14:paraId="151646DA" w14:textId="77777777" w:rsidR="00180ACA" w:rsidRPr="005D4752" w:rsidRDefault="00180ACA">
      <w:pPr>
        <w:pageBreakBefore/>
        <w:jc w:val="left"/>
      </w:pPr>
    </w:p>
    <w:p w14:paraId="12A8DFEE" w14:textId="77777777" w:rsidR="00180ACA" w:rsidRPr="005D4752" w:rsidRDefault="00180ACA">
      <w:pPr>
        <w:rPr>
          <w:b/>
          <w:bCs/>
          <w:caps/>
          <w:sz w:val="24"/>
        </w:rPr>
      </w:pPr>
    </w:p>
    <w:p w14:paraId="73A372EB" w14:textId="77777777" w:rsidR="00180ACA" w:rsidRPr="005D4752" w:rsidRDefault="00DC109E">
      <w:pPr>
        <w:pStyle w:val="FrontMatterHeader"/>
      </w:pPr>
      <w:r w:rsidRPr="005D4752">
        <w:t>Table of Figures</w:t>
      </w:r>
    </w:p>
    <w:p w14:paraId="67C7141C" w14:textId="77999E5B" w:rsidR="00180ACA" w:rsidRPr="005D4752" w:rsidRDefault="00180ACA"/>
    <w:p w14:paraId="42FF9A30" w14:textId="2DE4B8AA" w:rsidR="001F5E0F" w:rsidRDefault="006C10FB">
      <w:pPr>
        <w:pStyle w:val="TableofFigures"/>
        <w:tabs>
          <w:tab w:val="right" w:leader="dot" w:pos="8296"/>
        </w:tabs>
        <w:rPr>
          <w:rFonts w:asciiTheme="minorHAnsi" w:eastAsiaTheme="minorEastAsia" w:hAnsiTheme="minorHAnsi" w:cstheme="minorBidi"/>
          <w:noProof/>
          <w:szCs w:val="22"/>
          <w:lang w:eastAsia="en-GB"/>
        </w:rPr>
      </w:pPr>
      <w:r w:rsidRPr="005D4752">
        <w:fldChar w:fldCharType="begin"/>
      </w:r>
      <w:r w:rsidRPr="005D4752">
        <w:instrText xml:space="preserve"> TOC \h \z \c "Figure" </w:instrText>
      </w:r>
      <w:r w:rsidRPr="005D4752">
        <w:fldChar w:fldCharType="separate"/>
      </w:r>
      <w:hyperlink r:id="rId8" w:anchor="_Toc71137430" w:history="1">
        <w:r w:rsidR="001F5E0F" w:rsidRPr="00FA31AA">
          <w:rPr>
            <w:rStyle w:val="Hyperlink"/>
            <w:noProof/>
          </w:rPr>
          <w:t>Figure 1.1: The feature table for the project, as seen in week 11.</w:t>
        </w:r>
        <w:r w:rsidR="001F5E0F">
          <w:rPr>
            <w:noProof/>
            <w:webHidden/>
          </w:rPr>
          <w:tab/>
        </w:r>
        <w:r w:rsidR="001F5E0F">
          <w:rPr>
            <w:noProof/>
            <w:webHidden/>
          </w:rPr>
          <w:fldChar w:fldCharType="begin"/>
        </w:r>
        <w:r w:rsidR="001F5E0F">
          <w:rPr>
            <w:noProof/>
            <w:webHidden/>
          </w:rPr>
          <w:instrText xml:space="preserve"> PAGEREF _Toc71137430 \h </w:instrText>
        </w:r>
        <w:r w:rsidR="001F5E0F">
          <w:rPr>
            <w:noProof/>
            <w:webHidden/>
          </w:rPr>
        </w:r>
        <w:r w:rsidR="001F5E0F">
          <w:rPr>
            <w:noProof/>
            <w:webHidden/>
          </w:rPr>
          <w:fldChar w:fldCharType="separate"/>
        </w:r>
        <w:r w:rsidR="001F5E0F">
          <w:rPr>
            <w:noProof/>
            <w:webHidden/>
          </w:rPr>
          <w:t>v</w:t>
        </w:r>
        <w:r w:rsidR="001F5E0F">
          <w:rPr>
            <w:noProof/>
            <w:webHidden/>
          </w:rPr>
          <w:fldChar w:fldCharType="end"/>
        </w:r>
      </w:hyperlink>
    </w:p>
    <w:p w14:paraId="62CAE992" w14:textId="787EF5FF" w:rsidR="001F5E0F" w:rsidRDefault="001F5E0F">
      <w:pPr>
        <w:pStyle w:val="TableofFigures"/>
        <w:tabs>
          <w:tab w:val="right" w:leader="dot" w:pos="8296"/>
        </w:tabs>
        <w:rPr>
          <w:rFonts w:asciiTheme="minorHAnsi" w:eastAsiaTheme="minorEastAsia" w:hAnsiTheme="minorHAnsi" w:cstheme="minorBidi"/>
          <w:noProof/>
          <w:szCs w:val="22"/>
          <w:lang w:eastAsia="en-GB"/>
        </w:rPr>
      </w:pPr>
      <w:hyperlink r:id="rId9" w:anchor="_Toc71137431" w:history="1">
        <w:r w:rsidRPr="00FA31AA">
          <w:rPr>
            <w:rStyle w:val="Hyperlink"/>
            <w:noProof/>
          </w:rPr>
          <w:t>Figure 1.2: Initial Gantt chart to plan a rough timeline.</w:t>
        </w:r>
        <w:r>
          <w:rPr>
            <w:noProof/>
            <w:webHidden/>
          </w:rPr>
          <w:tab/>
        </w:r>
        <w:r>
          <w:rPr>
            <w:noProof/>
            <w:webHidden/>
          </w:rPr>
          <w:fldChar w:fldCharType="begin"/>
        </w:r>
        <w:r>
          <w:rPr>
            <w:noProof/>
            <w:webHidden/>
          </w:rPr>
          <w:instrText xml:space="preserve"> PAGEREF _Toc71137431 \h </w:instrText>
        </w:r>
        <w:r>
          <w:rPr>
            <w:noProof/>
            <w:webHidden/>
          </w:rPr>
        </w:r>
        <w:r>
          <w:rPr>
            <w:noProof/>
            <w:webHidden/>
          </w:rPr>
          <w:fldChar w:fldCharType="separate"/>
        </w:r>
        <w:r>
          <w:rPr>
            <w:noProof/>
            <w:webHidden/>
          </w:rPr>
          <w:t>v</w:t>
        </w:r>
        <w:r>
          <w:rPr>
            <w:noProof/>
            <w:webHidden/>
          </w:rPr>
          <w:fldChar w:fldCharType="end"/>
        </w:r>
      </w:hyperlink>
    </w:p>
    <w:p w14:paraId="1D6F607B" w14:textId="0CCF1B64" w:rsidR="001F5E0F" w:rsidRDefault="001F5E0F">
      <w:pPr>
        <w:pStyle w:val="TableofFigures"/>
        <w:tabs>
          <w:tab w:val="right" w:leader="dot" w:pos="8296"/>
        </w:tabs>
        <w:rPr>
          <w:rFonts w:asciiTheme="minorHAnsi" w:eastAsiaTheme="minorEastAsia" w:hAnsiTheme="minorHAnsi" w:cstheme="minorBidi"/>
          <w:noProof/>
          <w:szCs w:val="22"/>
          <w:lang w:eastAsia="en-GB"/>
        </w:rPr>
      </w:pPr>
      <w:hyperlink r:id="rId10" w:anchor="_Toc71137432" w:history="1">
        <w:r w:rsidRPr="00FA31AA">
          <w:rPr>
            <w:rStyle w:val="Hyperlink"/>
            <w:noProof/>
          </w:rPr>
          <w:t>Figure 2.1: Shows a receptive field (Gabor filter-type) typical for a simple cell. Source: []</w:t>
        </w:r>
        <w:r>
          <w:rPr>
            <w:noProof/>
            <w:webHidden/>
          </w:rPr>
          <w:tab/>
        </w:r>
        <w:r>
          <w:rPr>
            <w:noProof/>
            <w:webHidden/>
          </w:rPr>
          <w:fldChar w:fldCharType="begin"/>
        </w:r>
        <w:r>
          <w:rPr>
            <w:noProof/>
            <w:webHidden/>
          </w:rPr>
          <w:instrText xml:space="preserve"> PAGEREF _Toc71137432 \h </w:instrText>
        </w:r>
        <w:r>
          <w:rPr>
            <w:noProof/>
            <w:webHidden/>
          </w:rPr>
        </w:r>
        <w:r>
          <w:rPr>
            <w:noProof/>
            <w:webHidden/>
          </w:rPr>
          <w:fldChar w:fldCharType="separate"/>
        </w:r>
        <w:r>
          <w:rPr>
            <w:noProof/>
            <w:webHidden/>
          </w:rPr>
          <w:t>6</w:t>
        </w:r>
        <w:r>
          <w:rPr>
            <w:noProof/>
            <w:webHidden/>
          </w:rPr>
          <w:fldChar w:fldCharType="end"/>
        </w:r>
      </w:hyperlink>
    </w:p>
    <w:p w14:paraId="54D50B60" w14:textId="51F3418F" w:rsidR="001F5E0F" w:rsidRDefault="001F5E0F">
      <w:pPr>
        <w:pStyle w:val="TableofFigures"/>
        <w:tabs>
          <w:tab w:val="right" w:leader="dot" w:pos="8296"/>
        </w:tabs>
        <w:rPr>
          <w:rFonts w:asciiTheme="minorHAnsi" w:eastAsiaTheme="minorEastAsia" w:hAnsiTheme="minorHAnsi" w:cstheme="minorBidi"/>
          <w:noProof/>
          <w:szCs w:val="22"/>
          <w:lang w:eastAsia="en-GB"/>
        </w:rPr>
      </w:pPr>
      <w:hyperlink r:id="rId11" w:anchor="_Toc71137433" w:history="1">
        <w:r w:rsidRPr="00FA31AA">
          <w:rPr>
            <w:rStyle w:val="Hyperlink"/>
            <w:noProof/>
          </w:rPr>
          <w:t>Figure 2.2: Shows the process of convoluting and input to create a feature map. Source: []</w:t>
        </w:r>
        <w:r>
          <w:rPr>
            <w:noProof/>
            <w:webHidden/>
          </w:rPr>
          <w:tab/>
        </w:r>
        <w:r>
          <w:rPr>
            <w:noProof/>
            <w:webHidden/>
          </w:rPr>
          <w:fldChar w:fldCharType="begin"/>
        </w:r>
        <w:r>
          <w:rPr>
            <w:noProof/>
            <w:webHidden/>
          </w:rPr>
          <w:instrText xml:space="preserve"> PAGEREF _Toc71137433 \h </w:instrText>
        </w:r>
        <w:r>
          <w:rPr>
            <w:noProof/>
            <w:webHidden/>
          </w:rPr>
        </w:r>
        <w:r>
          <w:rPr>
            <w:noProof/>
            <w:webHidden/>
          </w:rPr>
          <w:fldChar w:fldCharType="separate"/>
        </w:r>
        <w:r>
          <w:rPr>
            <w:noProof/>
            <w:webHidden/>
          </w:rPr>
          <w:t>7</w:t>
        </w:r>
        <w:r>
          <w:rPr>
            <w:noProof/>
            <w:webHidden/>
          </w:rPr>
          <w:fldChar w:fldCharType="end"/>
        </w:r>
      </w:hyperlink>
    </w:p>
    <w:p w14:paraId="0C2240AA" w14:textId="7BBA0C94" w:rsidR="001F5E0F" w:rsidRDefault="001F5E0F">
      <w:pPr>
        <w:pStyle w:val="TableofFigures"/>
        <w:tabs>
          <w:tab w:val="right" w:leader="dot" w:pos="8296"/>
        </w:tabs>
        <w:rPr>
          <w:rFonts w:asciiTheme="minorHAnsi" w:eastAsiaTheme="minorEastAsia" w:hAnsiTheme="minorHAnsi" w:cstheme="minorBidi"/>
          <w:noProof/>
          <w:szCs w:val="22"/>
          <w:lang w:eastAsia="en-GB"/>
        </w:rPr>
      </w:pPr>
      <w:hyperlink r:id="rId12" w:anchor="_Toc71137434" w:history="1">
        <w:r w:rsidRPr="00FA31AA">
          <w:rPr>
            <w:rStyle w:val="Hyperlink"/>
            <w:noProof/>
          </w:rPr>
          <w:t>Figure 2.3: Max Pooling Diagram. Source: []</w:t>
        </w:r>
        <w:r>
          <w:rPr>
            <w:noProof/>
            <w:webHidden/>
          </w:rPr>
          <w:tab/>
        </w:r>
        <w:r>
          <w:rPr>
            <w:noProof/>
            <w:webHidden/>
          </w:rPr>
          <w:fldChar w:fldCharType="begin"/>
        </w:r>
        <w:r>
          <w:rPr>
            <w:noProof/>
            <w:webHidden/>
          </w:rPr>
          <w:instrText xml:space="preserve"> PAGEREF _Toc71137434 \h </w:instrText>
        </w:r>
        <w:r>
          <w:rPr>
            <w:noProof/>
            <w:webHidden/>
          </w:rPr>
        </w:r>
        <w:r>
          <w:rPr>
            <w:noProof/>
            <w:webHidden/>
          </w:rPr>
          <w:fldChar w:fldCharType="separate"/>
        </w:r>
        <w:r>
          <w:rPr>
            <w:noProof/>
            <w:webHidden/>
          </w:rPr>
          <w:t>8</w:t>
        </w:r>
        <w:r>
          <w:rPr>
            <w:noProof/>
            <w:webHidden/>
          </w:rPr>
          <w:fldChar w:fldCharType="end"/>
        </w:r>
      </w:hyperlink>
    </w:p>
    <w:p w14:paraId="1917649F" w14:textId="7E4A3E78" w:rsidR="001F5E0F" w:rsidRDefault="001F5E0F">
      <w:pPr>
        <w:pStyle w:val="TableofFigures"/>
        <w:tabs>
          <w:tab w:val="right" w:leader="dot" w:pos="8296"/>
        </w:tabs>
        <w:rPr>
          <w:rFonts w:asciiTheme="minorHAnsi" w:eastAsiaTheme="minorEastAsia" w:hAnsiTheme="minorHAnsi" w:cstheme="minorBidi"/>
          <w:noProof/>
          <w:szCs w:val="22"/>
          <w:lang w:eastAsia="en-GB"/>
        </w:rPr>
      </w:pPr>
      <w:hyperlink r:id="rId13" w:anchor="_Toc71137435" w:history="1">
        <w:r w:rsidRPr="00FA31AA">
          <w:rPr>
            <w:rStyle w:val="Hyperlink"/>
            <w:noProof/>
          </w:rPr>
          <w:t>Figure 3.1: The pipeline for evaluating the trained neural network in simulation.</w:t>
        </w:r>
        <w:r>
          <w:rPr>
            <w:noProof/>
            <w:webHidden/>
          </w:rPr>
          <w:tab/>
        </w:r>
        <w:r>
          <w:rPr>
            <w:noProof/>
            <w:webHidden/>
          </w:rPr>
          <w:fldChar w:fldCharType="begin"/>
        </w:r>
        <w:r>
          <w:rPr>
            <w:noProof/>
            <w:webHidden/>
          </w:rPr>
          <w:instrText xml:space="preserve"> PAGEREF _Toc71137435 \h </w:instrText>
        </w:r>
        <w:r>
          <w:rPr>
            <w:noProof/>
            <w:webHidden/>
          </w:rPr>
        </w:r>
        <w:r>
          <w:rPr>
            <w:noProof/>
            <w:webHidden/>
          </w:rPr>
          <w:fldChar w:fldCharType="separate"/>
        </w:r>
        <w:r>
          <w:rPr>
            <w:noProof/>
            <w:webHidden/>
          </w:rPr>
          <w:t>11</w:t>
        </w:r>
        <w:r>
          <w:rPr>
            <w:noProof/>
            <w:webHidden/>
          </w:rPr>
          <w:fldChar w:fldCharType="end"/>
        </w:r>
      </w:hyperlink>
    </w:p>
    <w:p w14:paraId="317BD758" w14:textId="4D57FD82" w:rsidR="001F5E0F" w:rsidRDefault="001F5E0F">
      <w:pPr>
        <w:pStyle w:val="TableofFigures"/>
        <w:tabs>
          <w:tab w:val="right" w:leader="dot" w:pos="8296"/>
        </w:tabs>
        <w:rPr>
          <w:rFonts w:asciiTheme="minorHAnsi" w:eastAsiaTheme="minorEastAsia" w:hAnsiTheme="minorHAnsi" w:cstheme="minorBidi"/>
          <w:noProof/>
          <w:szCs w:val="22"/>
          <w:lang w:eastAsia="en-GB"/>
        </w:rPr>
      </w:pPr>
      <w:hyperlink r:id="rId14" w:anchor="_Toc71137436" w:history="1">
        <w:r w:rsidRPr="00FA31AA">
          <w:rPr>
            <w:rStyle w:val="Hyperlink"/>
            <w:noProof/>
          </w:rPr>
          <w:t>Figure 4.1: UML Case diagram showing initial design.</w:t>
        </w:r>
        <w:r>
          <w:rPr>
            <w:noProof/>
            <w:webHidden/>
          </w:rPr>
          <w:tab/>
        </w:r>
        <w:r>
          <w:rPr>
            <w:noProof/>
            <w:webHidden/>
          </w:rPr>
          <w:fldChar w:fldCharType="begin"/>
        </w:r>
        <w:r>
          <w:rPr>
            <w:noProof/>
            <w:webHidden/>
          </w:rPr>
          <w:instrText xml:space="preserve"> PAGEREF _Toc71137436 \h </w:instrText>
        </w:r>
        <w:r>
          <w:rPr>
            <w:noProof/>
            <w:webHidden/>
          </w:rPr>
        </w:r>
        <w:r>
          <w:rPr>
            <w:noProof/>
            <w:webHidden/>
          </w:rPr>
          <w:fldChar w:fldCharType="separate"/>
        </w:r>
        <w:r>
          <w:rPr>
            <w:noProof/>
            <w:webHidden/>
          </w:rPr>
          <w:t>12</w:t>
        </w:r>
        <w:r>
          <w:rPr>
            <w:noProof/>
            <w:webHidden/>
          </w:rPr>
          <w:fldChar w:fldCharType="end"/>
        </w:r>
      </w:hyperlink>
    </w:p>
    <w:p w14:paraId="77010B8E" w14:textId="0A6EEDFF" w:rsidR="001F5E0F" w:rsidRDefault="001F5E0F">
      <w:pPr>
        <w:pStyle w:val="TableofFigures"/>
        <w:tabs>
          <w:tab w:val="right" w:leader="dot" w:pos="8296"/>
        </w:tabs>
        <w:rPr>
          <w:rFonts w:asciiTheme="minorHAnsi" w:eastAsiaTheme="minorEastAsia" w:hAnsiTheme="minorHAnsi" w:cstheme="minorBidi"/>
          <w:noProof/>
          <w:szCs w:val="22"/>
          <w:lang w:eastAsia="en-GB"/>
        </w:rPr>
      </w:pPr>
      <w:hyperlink r:id="rId15" w:anchor="_Toc71137437" w:history="1">
        <w:r w:rsidRPr="00FA31AA">
          <w:rPr>
            <w:rStyle w:val="Hyperlink"/>
            <w:noProof/>
          </w:rPr>
          <w:t>Figure 4.2: Initial ROS Graph.</w:t>
        </w:r>
        <w:r>
          <w:rPr>
            <w:noProof/>
            <w:webHidden/>
          </w:rPr>
          <w:tab/>
        </w:r>
        <w:r>
          <w:rPr>
            <w:noProof/>
            <w:webHidden/>
          </w:rPr>
          <w:fldChar w:fldCharType="begin"/>
        </w:r>
        <w:r>
          <w:rPr>
            <w:noProof/>
            <w:webHidden/>
          </w:rPr>
          <w:instrText xml:space="preserve"> PAGEREF _Toc71137437 \h </w:instrText>
        </w:r>
        <w:r>
          <w:rPr>
            <w:noProof/>
            <w:webHidden/>
          </w:rPr>
        </w:r>
        <w:r>
          <w:rPr>
            <w:noProof/>
            <w:webHidden/>
          </w:rPr>
          <w:fldChar w:fldCharType="separate"/>
        </w:r>
        <w:r>
          <w:rPr>
            <w:noProof/>
            <w:webHidden/>
          </w:rPr>
          <w:t>13</w:t>
        </w:r>
        <w:r>
          <w:rPr>
            <w:noProof/>
            <w:webHidden/>
          </w:rPr>
          <w:fldChar w:fldCharType="end"/>
        </w:r>
      </w:hyperlink>
    </w:p>
    <w:p w14:paraId="7E253673" w14:textId="58230385" w:rsidR="001F5E0F" w:rsidRDefault="001F5E0F">
      <w:pPr>
        <w:pStyle w:val="TableofFigures"/>
        <w:tabs>
          <w:tab w:val="right" w:leader="dot" w:pos="8296"/>
        </w:tabs>
        <w:rPr>
          <w:rFonts w:asciiTheme="minorHAnsi" w:eastAsiaTheme="minorEastAsia" w:hAnsiTheme="minorHAnsi" w:cstheme="minorBidi"/>
          <w:noProof/>
          <w:szCs w:val="22"/>
          <w:lang w:eastAsia="en-GB"/>
        </w:rPr>
      </w:pPr>
      <w:hyperlink r:id="rId16" w:anchor="_Toc71137438" w:history="1">
        <w:r w:rsidRPr="00FA31AA">
          <w:rPr>
            <w:rStyle w:val="Hyperlink"/>
            <w:noProof/>
          </w:rPr>
          <w:t>Figure 4.3: The visualisation of the data using ACRONYM scripts. Left to right: greyscale, depth, segmentation, grasp visualization.</w:t>
        </w:r>
        <w:r>
          <w:rPr>
            <w:noProof/>
            <w:webHidden/>
          </w:rPr>
          <w:tab/>
        </w:r>
        <w:r>
          <w:rPr>
            <w:noProof/>
            <w:webHidden/>
          </w:rPr>
          <w:fldChar w:fldCharType="begin"/>
        </w:r>
        <w:r>
          <w:rPr>
            <w:noProof/>
            <w:webHidden/>
          </w:rPr>
          <w:instrText xml:space="preserve"> PAGEREF _Toc71137438 \h </w:instrText>
        </w:r>
        <w:r>
          <w:rPr>
            <w:noProof/>
            <w:webHidden/>
          </w:rPr>
        </w:r>
        <w:r>
          <w:rPr>
            <w:noProof/>
            <w:webHidden/>
          </w:rPr>
          <w:fldChar w:fldCharType="separate"/>
        </w:r>
        <w:r>
          <w:rPr>
            <w:noProof/>
            <w:webHidden/>
          </w:rPr>
          <w:t>14</w:t>
        </w:r>
        <w:r>
          <w:rPr>
            <w:noProof/>
            <w:webHidden/>
          </w:rPr>
          <w:fldChar w:fldCharType="end"/>
        </w:r>
      </w:hyperlink>
    </w:p>
    <w:p w14:paraId="74A6E152" w14:textId="23ACC2FA" w:rsidR="001F5E0F" w:rsidRDefault="001F5E0F">
      <w:pPr>
        <w:pStyle w:val="TableofFigures"/>
        <w:tabs>
          <w:tab w:val="right" w:leader="dot" w:pos="8296"/>
        </w:tabs>
        <w:rPr>
          <w:rFonts w:asciiTheme="minorHAnsi" w:eastAsiaTheme="minorEastAsia" w:hAnsiTheme="minorHAnsi" w:cstheme="minorBidi"/>
          <w:noProof/>
          <w:szCs w:val="22"/>
          <w:lang w:eastAsia="en-GB"/>
        </w:rPr>
      </w:pPr>
      <w:hyperlink r:id="rId17" w:anchor="_Toc71137439" w:history="1">
        <w:r w:rsidRPr="00FA31AA">
          <w:rPr>
            <w:rStyle w:val="Hyperlink"/>
            <w:noProof/>
          </w:rPr>
          <w:t>Figure 4.4: Two diagrams - first a simple break down of the feature - second a UML Sequence diagram showing the interaction between the scripts.</w:t>
        </w:r>
        <w:r>
          <w:rPr>
            <w:noProof/>
            <w:webHidden/>
          </w:rPr>
          <w:tab/>
        </w:r>
        <w:r>
          <w:rPr>
            <w:noProof/>
            <w:webHidden/>
          </w:rPr>
          <w:fldChar w:fldCharType="begin"/>
        </w:r>
        <w:r>
          <w:rPr>
            <w:noProof/>
            <w:webHidden/>
          </w:rPr>
          <w:instrText xml:space="preserve"> PAGEREF _Toc71137439 \h </w:instrText>
        </w:r>
        <w:r>
          <w:rPr>
            <w:noProof/>
            <w:webHidden/>
          </w:rPr>
        </w:r>
        <w:r>
          <w:rPr>
            <w:noProof/>
            <w:webHidden/>
          </w:rPr>
          <w:fldChar w:fldCharType="separate"/>
        </w:r>
        <w:r>
          <w:rPr>
            <w:noProof/>
            <w:webHidden/>
          </w:rPr>
          <w:t>15</w:t>
        </w:r>
        <w:r>
          <w:rPr>
            <w:noProof/>
            <w:webHidden/>
          </w:rPr>
          <w:fldChar w:fldCharType="end"/>
        </w:r>
      </w:hyperlink>
    </w:p>
    <w:p w14:paraId="411EF742" w14:textId="6759E911" w:rsidR="001F5E0F" w:rsidRDefault="001F5E0F">
      <w:pPr>
        <w:pStyle w:val="TableofFigures"/>
        <w:tabs>
          <w:tab w:val="right" w:leader="dot" w:pos="8296"/>
        </w:tabs>
        <w:rPr>
          <w:rFonts w:asciiTheme="minorHAnsi" w:eastAsiaTheme="minorEastAsia" w:hAnsiTheme="minorHAnsi" w:cstheme="minorBidi"/>
          <w:noProof/>
          <w:szCs w:val="22"/>
          <w:lang w:eastAsia="en-GB"/>
        </w:rPr>
      </w:pPr>
      <w:hyperlink r:id="rId18" w:anchor="_Toc71137440" w:history="1">
        <w:r w:rsidRPr="00FA31AA">
          <w:rPr>
            <w:rStyle w:val="Hyperlink"/>
            <w:noProof/>
          </w:rPr>
          <w:t>Figure 4.5: Design of the Gazebo model generation script.</w:t>
        </w:r>
        <w:r>
          <w:rPr>
            <w:noProof/>
            <w:webHidden/>
          </w:rPr>
          <w:tab/>
        </w:r>
        <w:r>
          <w:rPr>
            <w:noProof/>
            <w:webHidden/>
          </w:rPr>
          <w:fldChar w:fldCharType="begin"/>
        </w:r>
        <w:r>
          <w:rPr>
            <w:noProof/>
            <w:webHidden/>
          </w:rPr>
          <w:instrText xml:space="preserve"> PAGEREF _Toc71137440 \h </w:instrText>
        </w:r>
        <w:r>
          <w:rPr>
            <w:noProof/>
            <w:webHidden/>
          </w:rPr>
        </w:r>
        <w:r>
          <w:rPr>
            <w:noProof/>
            <w:webHidden/>
          </w:rPr>
          <w:fldChar w:fldCharType="separate"/>
        </w:r>
        <w:r>
          <w:rPr>
            <w:noProof/>
            <w:webHidden/>
          </w:rPr>
          <w:t>17</w:t>
        </w:r>
        <w:r>
          <w:rPr>
            <w:noProof/>
            <w:webHidden/>
          </w:rPr>
          <w:fldChar w:fldCharType="end"/>
        </w:r>
      </w:hyperlink>
    </w:p>
    <w:p w14:paraId="5C006B2D" w14:textId="658EA4DB" w:rsidR="001F5E0F" w:rsidRDefault="001F5E0F">
      <w:pPr>
        <w:pStyle w:val="TableofFigures"/>
        <w:tabs>
          <w:tab w:val="right" w:leader="dot" w:pos="8296"/>
        </w:tabs>
        <w:rPr>
          <w:rFonts w:asciiTheme="minorHAnsi" w:eastAsiaTheme="minorEastAsia" w:hAnsiTheme="minorHAnsi" w:cstheme="minorBidi"/>
          <w:noProof/>
          <w:szCs w:val="22"/>
          <w:lang w:eastAsia="en-GB"/>
        </w:rPr>
      </w:pPr>
      <w:hyperlink r:id="rId19" w:anchor="_Toc71137441" w:history="1">
        <w:r w:rsidRPr="00FA31AA">
          <w:rPr>
            <w:rStyle w:val="Hyperlink"/>
            <w:noProof/>
          </w:rPr>
          <w:t>Figure 4.6: The deigned configuration for the CNN.</w:t>
        </w:r>
        <w:r>
          <w:rPr>
            <w:noProof/>
            <w:webHidden/>
          </w:rPr>
          <w:tab/>
        </w:r>
        <w:r>
          <w:rPr>
            <w:noProof/>
            <w:webHidden/>
          </w:rPr>
          <w:fldChar w:fldCharType="begin"/>
        </w:r>
        <w:r>
          <w:rPr>
            <w:noProof/>
            <w:webHidden/>
          </w:rPr>
          <w:instrText xml:space="preserve"> PAGEREF _Toc71137441 \h </w:instrText>
        </w:r>
        <w:r>
          <w:rPr>
            <w:noProof/>
            <w:webHidden/>
          </w:rPr>
        </w:r>
        <w:r>
          <w:rPr>
            <w:noProof/>
            <w:webHidden/>
          </w:rPr>
          <w:fldChar w:fldCharType="separate"/>
        </w:r>
        <w:r>
          <w:rPr>
            <w:noProof/>
            <w:webHidden/>
          </w:rPr>
          <w:t>19</w:t>
        </w:r>
        <w:r>
          <w:rPr>
            <w:noProof/>
            <w:webHidden/>
          </w:rPr>
          <w:fldChar w:fldCharType="end"/>
        </w:r>
      </w:hyperlink>
    </w:p>
    <w:p w14:paraId="171C9323" w14:textId="630B1F87" w:rsidR="001F5E0F" w:rsidRDefault="001F5E0F">
      <w:pPr>
        <w:pStyle w:val="TableofFigures"/>
        <w:tabs>
          <w:tab w:val="right" w:leader="dot" w:pos="8296"/>
        </w:tabs>
        <w:rPr>
          <w:rFonts w:asciiTheme="minorHAnsi" w:eastAsiaTheme="minorEastAsia" w:hAnsiTheme="minorHAnsi" w:cstheme="minorBidi"/>
          <w:noProof/>
          <w:szCs w:val="22"/>
          <w:lang w:eastAsia="en-GB"/>
        </w:rPr>
      </w:pPr>
      <w:hyperlink r:id="rId20" w:anchor="_Toc71137442" w:history="1">
        <w:r w:rsidRPr="00FA31AA">
          <w:rPr>
            <w:rStyle w:val="Hyperlink"/>
            <w:noProof/>
          </w:rPr>
          <w:t>Figure 4.7: A plot of the loss metric decreasing after each epoch.</w:t>
        </w:r>
        <w:r>
          <w:rPr>
            <w:noProof/>
            <w:webHidden/>
          </w:rPr>
          <w:tab/>
        </w:r>
        <w:r>
          <w:rPr>
            <w:noProof/>
            <w:webHidden/>
          </w:rPr>
          <w:fldChar w:fldCharType="begin"/>
        </w:r>
        <w:r>
          <w:rPr>
            <w:noProof/>
            <w:webHidden/>
          </w:rPr>
          <w:instrText xml:space="preserve"> PAGEREF _Toc71137442 \h </w:instrText>
        </w:r>
        <w:r>
          <w:rPr>
            <w:noProof/>
            <w:webHidden/>
          </w:rPr>
        </w:r>
        <w:r>
          <w:rPr>
            <w:noProof/>
            <w:webHidden/>
          </w:rPr>
          <w:fldChar w:fldCharType="separate"/>
        </w:r>
        <w:r>
          <w:rPr>
            <w:noProof/>
            <w:webHidden/>
          </w:rPr>
          <w:t>20</w:t>
        </w:r>
        <w:r>
          <w:rPr>
            <w:noProof/>
            <w:webHidden/>
          </w:rPr>
          <w:fldChar w:fldCharType="end"/>
        </w:r>
      </w:hyperlink>
    </w:p>
    <w:p w14:paraId="3E456DDF" w14:textId="63839341" w:rsidR="001F5E0F" w:rsidRDefault="001F5E0F">
      <w:pPr>
        <w:pStyle w:val="TableofFigures"/>
        <w:tabs>
          <w:tab w:val="right" w:leader="dot" w:pos="8296"/>
        </w:tabs>
        <w:rPr>
          <w:rFonts w:asciiTheme="minorHAnsi" w:eastAsiaTheme="minorEastAsia" w:hAnsiTheme="minorHAnsi" w:cstheme="minorBidi"/>
          <w:noProof/>
          <w:szCs w:val="22"/>
          <w:lang w:eastAsia="en-GB"/>
        </w:rPr>
      </w:pPr>
      <w:hyperlink r:id="rId21" w:anchor="_Toc71137443" w:history="1">
        <w:r w:rsidRPr="00FA31AA">
          <w:rPr>
            <w:rStyle w:val="Hyperlink"/>
            <w:noProof/>
          </w:rPr>
          <w:t>Figure 4.8: Design for collating results into one dataset.</w:t>
        </w:r>
        <w:r>
          <w:rPr>
            <w:noProof/>
            <w:webHidden/>
          </w:rPr>
          <w:tab/>
        </w:r>
        <w:r>
          <w:rPr>
            <w:noProof/>
            <w:webHidden/>
          </w:rPr>
          <w:fldChar w:fldCharType="begin"/>
        </w:r>
        <w:r>
          <w:rPr>
            <w:noProof/>
            <w:webHidden/>
          </w:rPr>
          <w:instrText xml:space="preserve"> PAGEREF _Toc71137443 \h </w:instrText>
        </w:r>
        <w:r>
          <w:rPr>
            <w:noProof/>
            <w:webHidden/>
          </w:rPr>
        </w:r>
        <w:r>
          <w:rPr>
            <w:noProof/>
            <w:webHidden/>
          </w:rPr>
          <w:fldChar w:fldCharType="separate"/>
        </w:r>
        <w:r>
          <w:rPr>
            <w:noProof/>
            <w:webHidden/>
          </w:rPr>
          <w:t>23</w:t>
        </w:r>
        <w:r>
          <w:rPr>
            <w:noProof/>
            <w:webHidden/>
          </w:rPr>
          <w:fldChar w:fldCharType="end"/>
        </w:r>
      </w:hyperlink>
    </w:p>
    <w:p w14:paraId="5B5CF4F4" w14:textId="0894DAC8" w:rsidR="00473674" w:rsidRPr="005D4752" w:rsidRDefault="006C10FB">
      <w:r w:rsidRPr="005D4752">
        <w:fldChar w:fldCharType="end"/>
      </w:r>
    </w:p>
    <w:p w14:paraId="5B5B6F1B" w14:textId="77777777" w:rsidR="00180ACA" w:rsidRPr="005D4752" w:rsidRDefault="00180ACA" w:rsidP="00C2417F"/>
    <w:p w14:paraId="0C8910F8" w14:textId="77777777" w:rsidR="00C2417F" w:rsidRPr="005D4752" w:rsidRDefault="00C2417F">
      <w:pPr>
        <w:suppressAutoHyphens w:val="0"/>
        <w:jc w:val="left"/>
        <w:rPr>
          <w:rFonts w:eastAsia="MS Gothic"/>
          <w:b/>
          <w:bCs/>
          <w:color w:val="365F91"/>
          <w:sz w:val="32"/>
          <w:szCs w:val="32"/>
        </w:rPr>
      </w:pPr>
      <w:bookmarkStart w:id="0" w:name="_Toc192777705"/>
      <w:bookmarkStart w:id="1" w:name="_Toc222978592"/>
      <w:bookmarkStart w:id="2" w:name="_Toc70975934"/>
      <w:bookmarkEnd w:id="0"/>
      <w:bookmarkEnd w:id="1"/>
      <w:r w:rsidRPr="005D4752">
        <w:br w:type="page"/>
      </w:r>
    </w:p>
    <w:p w14:paraId="6A6B761A" w14:textId="77777777" w:rsidR="00C2417F" w:rsidRPr="005D4752" w:rsidRDefault="00C2417F">
      <w:pPr>
        <w:pStyle w:val="Heading1"/>
        <w:sectPr w:rsidR="00C2417F" w:rsidRPr="005D4752">
          <w:headerReference w:type="default" r:id="rId22"/>
          <w:footerReference w:type="default" r:id="rId23"/>
          <w:pgSz w:w="11906" w:h="16838"/>
          <w:pgMar w:top="1428" w:right="1800" w:bottom="1440" w:left="1800" w:header="708" w:footer="708" w:gutter="0"/>
          <w:pgNumType w:fmt="lowerRoman" w:start="1"/>
          <w:cols w:space="720"/>
        </w:sectPr>
      </w:pPr>
    </w:p>
    <w:p w14:paraId="5DC23F17" w14:textId="6E41B937" w:rsidR="00180ACA" w:rsidRPr="005D4752" w:rsidRDefault="00DC109E">
      <w:pPr>
        <w:pStyle w:val="Heading1"/>
      </w:pPr>
      <w:bookmarkStart w:id="3" w:name="_Toc71112307"/>
      <w:bookmarkStart w:id="4" w:name="_Toc71137506"/>
      <w:r w:rsidRPr="005D4752">
        <w:lastRenderedPageBreak/>
        <w:t>Project Background, Analysis &amp; Process</w:t>
      </w:r>
      <w:bookmarkEnd w:id="2"/>
      <w:bookmarkEnd w:id="3"/>
      <w:bookmarkEnd w:id="4"/>
    </w:p>
    <w:p w14:paraId="7FFB3EDA" w14:textId="77777777" w:rsidR="00180ACA" w:rsidRPr="005D4752" w:rsidRDefault="00DC109E">
      <w:pPr>
        <w:pStyle w:val="Heading2"/>
      </w:pPr>
      <w:bookmarkStart w:id="5" w:name="_Toc70975935"/>
      <w:bookmarkStart w:id="6" w:name="_Toc71112308"/>
      <w:bookmarkStart w:id="7" w:name="_Toc192777706"/>
      <w:bookmarkStart w:id="8" w:name="_Toc71137507"/>
      <w:r w:rsidRPr="005D4752">
        <w:t>Project Description</w:t>
      </w:r>
      <w:bookmarkEnd w:id="5"/>
      <w:bookmarkEnd w:id="6"/>
      <w:bookmarkEnd w:id="8"/>
    </w:p>
    <w:p w14:paraId="64A727CE" w14:textId="77777777" w:rsidR="00180ACA" w:rsidRPr="005D4752" w:rsidRDefault="00DC109E">
      <w:pPr>
        <w:rPr>
          <w:color w:val="7030A0"/>
        </w:rPr>
      </w:pPr>
      <w:r w:rsidRPr="005D4752">
        <w:rPr>
          <w:color w:val="7030A0"/>
        </w:rPr>
        <w:t>The aim of this project is to research and apply (in simulation) a deep convolutional neural network for the purpose of detecting successful grasp poses of objects. The project utilises many interesting technologies, from machine learning libraries to robotic middleware. This report’s main job is to explore these technologies in more depth, but it will also cover both the experimental and software engineering processes involved in completing the project.</w:t>
      </w:r>
    </w:p>
    <w:p w14:paraId="7BAEF85A" w14:textId="77777777" w:rsidR="00180ACA" w:rsidRPr="005D4752" w:rsidRDefault="00DC109E">
      <w:pPr>
        <w:pStyle w:val="Heading2"/>
      </w:pPr>
      <w:bookmarkStart w:id="9" w:name="_Toc70975936"/>
      <w:bookmarkStart w:id="10" w:name="_Toc71112309"/>
      <w:bookmarkStart w:id="11" w:name="_Toc71137508"/>
      <w:r w:rsidRPr="005D4752">
        <w:t>Background &amp; Motivation</w:t>
      </w:r>
      <w:bookmarkEnd w:id="9"/>
      <w:bookmarkEnd w:id="10"/>
      <w:bookmarkEnd w:id="11"/>
    </w:p>
    <w:p w14:paraId="027A91D4" w14:textId="46E14C1F" w:rsidR="00180ACA" w:rsidRPr="005D4752" w:rsidRDefault="00DC109E">
      <w:pPr>
        <w:rPr>
          <w:color w:val="7030A0"/>
        </w:rPr>
      </w:pPr>
      <w:r w:rsidRPr="005D4752">
        <w:rPr>
          <w:color w:val="7030A0"/>
        </w:rPr>
        <w:t xml:space="preserve">Over the last five to ten years, much work and research has gone into the field of robotics. Perhaps most significant is the work in the field of robotic manipulation and grasping. Despite this, robotic grasping is still a challenging topic due to the many environmental inputs that effect how a grasp can be accomplished. One company at the forefront of robot research is Boston Dynamics </w:t>
      </w:r>
      <w:r w:rsidR="00140C75" w:rsidRPr="005D4752">
        <w:fldChar w:fldCharType="begin"/>
      </w:r>
      <w:r w:rsidR="00140C75" w:rsidRPr="005D4752">
        <w:instrText xml:space="preserve"> ADDIN ZOTERO_ITEM CSL_CITATION {"citationID":"l4A0aQsq","properties":{"formattedCitation":"[1]","plainCitation":"[1]","noteIndex":0},"citationItems":[{"id":83,"uris":["http://zotero.org/users/7475840/items/3MPXL2FE"],"uri":["http://zotero.org/users/7475840/items/3MPXL2FE"],"itemData":{"id":83,"type":"webpage","title":"Spot | Boston Dynamics","URL":"https://www.bostondynamics.com/spot","accessed":{"date-parts":[["2021",5,5]]}}}],"schema":"https://github.com/citation-style-language/schema/raw/master/csl-citation.json"} </w:instrText>
      </w:r>
      <w:r w:rsidR="00140C75" w:rsidRPr="005D4752">
        <w:fldChar w:fldCharType="separate"/>
      </w:r>
      <w:r w:rsidR="00140C75" w:rsidRPr="005D4752">
        <w:t>[1]</w:t>
      </w:r>
      <w:r w:rsidR="00140C75" w:rsidRPr="005D4752">
        <w:fldChar w:fldCharType="end"/>
      </w:r>
      <w:r w:rsidRPr="005D4752">
        <w:rPr>
          <w:color w:val="7030A0"/>
        </w:rPr>
        <w:t>, who have produced many new and exciting robots; including a dog-like robot that can open doors. However, though this may appear like the robot has successfully tackled the grasping problem, it is still very complex. Robots that are designed to perform grasp still typically use a database that contains information on how to grip specific objects that the robot will come across. However, this method does not work well in a constantly changing environment, in which a robot may find many novel objects.</w:t>
      </w:r>
    </w:p>
    <w:p w14:paraId="333932AE" w14:textId="77777777" w:rsidR="00180ACA" w:rsidRPr="005D4752" w:rsidRDefault="00180ACA">
      <w:pPr>
        <w:rPr>
          <w:color w:val="7030A0"/>
        </w:rPr>
      </w:pPr>
    </w:p>
    <w:p w14:paraId="345A0DB0" w14:textId="41729766" w:rsidR="00180ACA" w:rsidRPr="005D4752" w:rsidRDefault="00DC109E">
      <w:r w:rsidRPr="005D4752">
        <w:rPr>
          <w:color w:val="7030A0"/>
        </w:rPr>
        <w:t xml:space="preserve">This project was inspired by reading the Review of Deep Learning Methods in Robotics Grasp Detection </w:t>
      </w:r>
      <w:r w:rsidR="00140C75" w:rsidRPr="005D4752">
        <w:fldChar w:fldCharType="begin"/>
      </w:r>
      <w:r w:rsidR="00140C75" w:rsidRPr="005D4752">
        <w:instrText xml:space="preserve"> ADDIN ZOTERO_ITEM CSL_CITATION {"citationID":"gGuYWt7Z","properties":{"formattedCitation":"[2]","plainCitation":"[2]","noteIndex":0},"citationItems":[{"id":42,"uris":["http://zotero.org/users/7475840/items/MKS8DH4E"],"uri":["http://zotero.org/users/7475840/items/MKS8DH4E"],"itemData":{"id":42,"type":"article-journal","abstract":"For robots to attain more general-purpose utility, grasping is a necessary skill to master. Such general-purpose robots may use their perception abilities to visually identify grasps for a given object. A grasp describes how a robotic end-effector can be arranged to securely grab an object and successfully lift it without slippage. Traditionally, grasp detection requires expert human knowledge to analytically form the task-specific algorithm, but this is an arduous and time-consuming approach. During the last five years, deep learning methods have enabled significant advancements in robotic vision, natural language processing, and automated driving applications. The successful results of these methods have driven robotics researchers to explore the use of deep learning methods in task-generalised robotic applications. This paper reviews the current state-of-the-art in regards to the application of deep learning methods to generalised robotic grasping and discusses how each element of the deep learning approach has improved the overall performance of robotic grasp detection. Several of the most promising approaches are evaluated and the most suitable for real-time grasp detection is identified as the one-shot detection method. The availability of suitable volumes of appropriate training data is identified as a major obstacle for effective utilisation of the deep learning approaches, and the use of transfer learning techniques is proposed as a potential mechanism to address this. Finally, current trends in the field and future potential research directions are discussed.","container-title":"Multimodal Technologies and Interaction","DOI":"10.3390/mti2030057","issue":"3","language":"en","note":"number: 3\npublisher: Multidisciplinary Digital Publishing Institute","page":"57","source":"www.mdpi.com","title":"Review of Deep Learning Methods in Robotic Grasp Detection","volume":"2","author":[{"family":"Caldera","given":"Shehan"},{"family":"Rassau","given":"Alexander"},{"family":"Chai","given":"Douglas"}],"issued":{"date-parts":[["2018",9]]}}}],"schema":"https://github.com/citation-style-language/schema/raw/master/csl-citation.json"} </w:instrText>
      </w:r>
      <w:r w:rsidR="00140C75" w:rsidRPr="005D4752">
        <w:fldChar w:fldCharType="separate"/>
      </w:r>
      <w:r w:rsidR="00140C75" w:rsidRPr="005D4752">
        <w:t>[2]</w:t>
      </w:r>
      <w:r w:rsidR="00140C75" w:rsidRPr="005D4752">
        <w:fldChar w:fldCharType="end"/>
      </w:r>
      <w:r w:rsidRPr="005D4752">
        <w:rPr>
          <w:color w:val="7030A0"/>
        </w:rPr>
        <w:t xml:space="preserve">. This paper discusses the “current state-of-the-art in regard to the application of deep learning methods to generalised robotic grasping”, which fascinated me. Further reading of the review led to the decision to research more into the topic of deep learning in connection with robotic grasp. This was followed by reading many other papers discussing the topic, such as </w:t>
      </w:r>
      <w:r w:rsidR="00654D49" w:rsidRPr="005D4752">
        <w:rPr>
          <w:color w:val="7030A0"/>
        </w:rPr>
        <w:t>Len</w:t>
      </w:r>
      <w:r w:rsidR="00416CC9" w:rsidRPr="005D4752">
        <w:rPr>
          <w:color w:val="7030A0"/>
        </w:rPr>
        <w:t>z</w:t>
      </w:r>
      <w:r w:rsidR="0000487F" w:rsidRPr="005D4752">
        <w:rPr>
          <w:color w:val="7030A0"/>
        </w:rPr>
        <w:t xml:space="preserve"> et al.</w:t>
      </w:r>
      <w:r w:rsidR="00416CC9" w:rsidRPr="005D4752">
        <w:rPr>
          <w:color w:val="7030A0"/>
        </w:rPr>
        <w:t xml:space="preserve"> ‘Deep Learning for Detecting Robotic Grasps’</w:t>
      </w:r>
      <w:r w:rsidRPr="005D4752">
        <w:rPr>
          <w:color w:val="7030A0"/>
        </w:rPr>
        <w:t xml:space="preserve"> </w:t>
      </w:r>
      <w:r w:rsidR="00140C75" w:rsidRPr="005D4752">
        <w:fldChar w:fldCharType="begin"/>
      </w:r>
      <w:r w:rsidR="00140C75" w:rsidRPr="005D4752">
        <w:instrText xml:space="preserve"> ADDIN ZOTERO_ITEM CSL_CITATION {"citationID":"2RHdb694","properties":{"formattedCitation":"[3]","plainCitation":"[3]","noteIndex":0},"citationItems":[{"id":35,"uris":["http://zotero.org/users/7475840/items/VGHYMJRB"],"uri":["http://zotero.org/users/7475840/items/VGHYMJRB"],"itemData":{"id":35,"type":"article-journal","abstract":"We consider the problem of detecting robotic grasps in an RGB-D view of a scene containing objects. In this work, we apply a deep learning approach to solve this problem, which avoids time-consuming hand-design of features. This presents two main challenges. First, we need to evaluate a huge number of candidate grasps. In order to make detection fast, as well as robust, we present a two-step cascaded structure with two deep networks, where the top detections from the first are re-evaluated by the second. The first network has fewer features, is faster to run, and can effectively prune out unlikely candidate grasps. The second, with more features, is slower but has to run only on the top few detections. Second, we need to handle multimodal inputs well, for which we present a method to apply structured regularization on the weights based on multimodal group regularization. We demonstrate that our method outperforms the previous state-of-the-art methods in robotic grasp detection, and can be used to successfully execute grasps on two different robotic platforms.","container-title":"arXiv:1301.3592 [cs]","note":"arXiv: 1301.3592","source":"arXiv.org","title":"Deep Learning for Detecting Robotic Grasps","URL":"http://arxiv.org/abs/1301.3592","author":[{"family":"Lenz","given":"Ian"},{"family":"Lee","given":"Honglak"},{"family":"Saxena","given":"Ashutosh"}],"accessed":{"date-parts":[["2021",2,4]]},"issued":{"date-parts":[["2014",8,21]]}}}],"schema":"https://github.com/citation-style-language/schema/raw/master/csl-citation.json"} </w:instrText>
      </w:r>
      <w:r w:rsidR="00140C75" w:rsidRPr="005D4752">
        <w:fldChar w:fldCharType="separate"/>
      </w:r>
      <w:r w:rsidR="00140C75" w:rsidRPr="005D4752">
        <w:t>[3]</w:t>
      </w:r>
      <w:r w:rsidR="00140C75" w:rsidRPr="005D4752">
        <w:fldChar w:fldCharType="end"/>
      </w:r>
      <w:r w:rsidR="00E24D75" w:rsidRPr="005D4752">
        <w:rPr>
          <w:color w:val="7030A0"/>
        </w:rPr>
        <w:t xml:space="preserve"> (others shown in the Annotated Bibliography</w:t>
      </w:r>
      <w:r w:rsidR="00201CCC" w:rsidRPr="005D4752">
        <w:rPr>
          <w:color w:val="7030A0"/>
        </w:rPr>
        <w:t xml:space="preserve"> </w:t>
      </w:r>
      <w:r w:rsidR="00140C75" w:rsidRPr="005D4752">
        <w:rPr>
          <w:rFonts w:cs="Times New Roman"/>
        </w:rPr>
        <w:fldChar w:fldCharType="begin"/>
      </w:r>
      <w:r w:rsidR="00140C75" w:rsidRPr="005D4752">
        <w:rPr>
          <w:rFonts w:cs="Times New Roman"/>
        </w:rPr>
        <w:instrText xml:space="preserve"> ADDIN ZOTERO_ITEM CSL_CITATION {"citationID":"TJF6AKGb","properties":{"formattedCitation":"[4]\\uc0\\u8211{}[8]","plainCitation":"[4]–[8]","noteIndex":0},"citationItems":[{"id":76,"uris":["http://zotero.org/users/7475840/items/68E5MHZA"],"uri":["http://zotero.org/users/7475840/items/68E5MHZA"],"itemData":{"id":76,"type":"article-journal","language":"en","page":"116","source":"Zotero","title":"Grasp Quality Deep Neural Networks for Robotic Object Grasping","author":[{"family":"Sapora","given":"Silvia"},{"family":"Johns","given":"Edward"},{"family":"Cully","given":"Antoine"}]},"label":"page"},{"id":28,"uris":["http://zotero.org/users/7475840/items/JBJ26DWT"],"uri":["http://zotero.org/users/7475840/items/JBJ26DWT"],"itemData":{"id":28,"type":"article-journal","abstract":"Recent research on grasp detection has focused on improving accuracy through deep CNN models, but at the cost of large memory and computational resources. In this paper, we propose an efﬁcient CNN architecture which produces high grasp detection accuracy in real-time while maintaining a compact model design. To achieve this, we introduce a CNN architecture termed GraspNet which has two main branches: i) An encoder branch which downsamples an input image using our novel Dilated Dense Fire (DDF) modules − squeeze and dilated convolutions with dense residual connections. ii) A decoder branch which upsamples the output of the encoder branch to the original image size using deconvolutions and fuse connections. We evaluated GraspNet for grasp detection using ofﬂine datasets and a real-world robotic grasping setup. In experiments, we show that GraspNet achieves competitive grasp detection accuracy compared to the stateof-the-art computation-efﬁcient CNN models with real-time inference speed on embedded GPU hardware (Nvidia Jetson TX1), making it suitable for low-powered devices.","language":"en","source":"Zotero","title":"GraspNet: An Efficient Convolutional Neural Network for Real-time Grasp Detection for Low-powered Devices","author":[{"family":"Asif","given":"Umar"},{"family":"Tang","given":"Jianbin"},{"family":"Harrer","given":"Stefan"}]},"label":"page"},{"id":22,"uris":["http://zotero.org/users/7475840/items/U4GCKPH5"],"uri":["http://zotero.org/users/7475840/items/U4GCKPH5"],"itemData":{"id":22,"type":"article-journal","abstract":"The method of deep learning has achieved excellent results in improving the performance of robotic grasping detection. However, the deep learning methods used in general object detection are not suitable for robotic grasping detection. Current modern object detectors are difficult to strike a balance between high accuracy and fast inference speed. In this paper, we present an efficient and robust fully convolutional neural network model to perform robotic grasping pose estimation from an n-channel input image of the real grasping scene. The proposed network is a lightweight generative architecture for grasping detection in one stage. Specifically, a grasping representation based on Gaussian kernel is introduced to encode training samples, which embodies the principle of maximum central point grasping confidence. Meanwhile, to extract multi-scale information and enhance the feature discriminability, a receptive field block (RFB) is assembled to the bottleneck of our grasping detection architecture. Besides, pixel attention and channel attention are combined to automatically learn to focus on fusing context information of varying shapes and sizes by suppressing the noise feature and highlighting the grasping object feature. Extensive experiments on two public grasping datasets, Cornell and Jacquard demonstrate the state-of-the-art performance of our method in balancing accuracy and inference speed. The network is an order of magnitude smaller than other excellent algorithms while achieving better performance with an accuracy of 98.9$\\%$ and 95.6$\\%$ on the Cornell and Jacquard datasets, respectively.","container-title":"arXiv:2101.10226 [cs]","note":"arXiv: 2101.10226","source":"arXiv.org","title":"Lightweight Convolutional Neural Network with Gaussian-based Grasping Representation for Robotic Grasping Detection","URL":"http://arxiv.org/abs/2101.10226","author":[{"family":"Cao","given":"Hu"},{"family":"Chen","given":"Guang"},{"family":"Li","given":"Zhijun"},{"family":"Lin","given":"Jianjie"},{"family":"Knoll","given":"Alois"}],"accessed":{"date-parts":[["2021",2,4]]},"issued":{"date-parts":[["2021",1,25]]}},"label":"page"},{"id":45,"uris":["http://zotero.org/users/7475840/items/9U9AS735"],"uri":["http://zotero.org/users/7475840/items/9U9AS735"],"itemData":{"id":45,"type":"paper-conference","abstract":"Adapting to uncertain environments is a key obstacle in the development of robust robotic object manipulation systems, as there is a trade-off between the computationally expensive methods of handling the surrounding complexity, and the real-time requirement for practical operation. We investigate the use of Deep Learning to develop a real-time scheme on a physical robot. Using a Baxter Research Robot and Kinect sensor, a convolutional neural network (CNN) was trained in a supervised manner to regress grasping coordinates from RGB-D data. Compared to existing methods, regression via deep learning offered an efficient process that learnt generalised grasping features and processed the scene in real-time. The system achieved a successful grasp rate of 62% and a successful detection rate of 78% on a diverse set of physical objects across varying position and orientation, executing grasp detection in 1.8 s on a CPU machine and a complete physical grasp and move in 60 s on the robot.","DOI":"10.1007/978-3-319-64107-2_50","ISBN":"978-3-319-64106-5","page":"617-626","source":"ResearchGate","title":"Real-World, Real-Time Robotic Grasping with Convolutional Neural Networks","author":[{"family":"Watson","given":"Joe"},{"family":"Hughes","given":"Josie"},{"family":"Iida","given":"Fumiya"}],"issued":{"date-parts":[["2017",7,20]]}},"label":"page"},{"id":18,"uris":["http://zotero.org/users/7475840/items/SCWFANWN"],"uri":["http://zotero.org/users/7475840/items/SCWFANWN"],"itemData":{"id":18,"type":"article-journal","abstract":"Deep learning has significantly advanced computer vision and natural language processing. While there have been some successes in robotics using deep learning, it has not been widely adopted. In this paper, we present a novel robotic grasp detection system that predicts the best grasping pose of a parallel-plate robotic gripper for novel objects using the RGB-D image of the scene. The proposed model uses a deep convolutional neural network to extract features from the scene and then uses a shallow convolutional neural network to predict the grasp configuration for the object of interest. Our multi-modal model achieved an accuracy of 89.21% on the standard Cornell Grasp Dataset and runs at real-time speeds. This redefines the state-of-the-art for robotic grasp detection.","container-title":"arXiv:1611.08036 [cs]","note":"arXiv: 1611.08036","source":"arXiv.org","title":"Robotic Grasp Detection using Deep Convolutional Neural Networks","URL":"http://arxiv.org/abs/1611.08036","author":[{"family":"Kumra","given":"Sulabh"},{"family":"Kanan","given":"Christopher"}],"accessed":{"date-parts":[["2021",2,4]]},"issued":{"date-parts":[["2017",7,21]]}},"label":"page"}],"schema":"https://github.com/citation-style-language/schema/raw/master/csl-citation.json"} </w:instrText>
      </w:r>
      <w:r w:rsidR="00140C75" w:rsidRPr="005D4752">
        <w:rPr>
          <w:rFonts w:cs="Times New Roman"/>
        </w:rPr>
        <w:fldChar w:fldCharType="separate"/>
      </w:r>
      <w:r w:rsidR="00140C75" w:rsidRPr="005D4752">
        <w:rPr>
          <w:rFonts w:cs="Times New Roman"/>
        </w:rPr>
        <w:t>[4]–[8]</w:t>
      </w:r>
      <w:r w:rsidR="00140C75" w:rsidRPr="005D4752">
        <w:rPr>
          <w:rFonts w:cs="Times New Roman"/>
        </w:rPr>
        <w:fldChar w:fldCharType="end"/>
      </w:r>
      <w:r w:rsidR="00E24D75" w:rsidRPr="005D4752">
        <w:rPr>
          <w:color w:val="7030A0"/>
        </w:rPr>
        <w:t>)</w:t>
      </w:r>
      <w:r w:rsidRPr="005D4752">
        <w:rPr>
          <w:color w:val="7030A0"/>
        </w:rPr>
        <w:t xml:space="preserve">, to ascertain the more details about what the project would entail. They also gave more detailed information about certain design issues that will be discussed in </w:t>
      </w:r>
      <w:r w:rsidRPr="005D4752">
        <w:rPr>
          <w:i/>
          <w:iCs/>
          <w:color w:val="7030A0"/>
        </w:rPr>
        <w:t>Chapter 4.1</w:t>
      </w:r>
      <w:r w:rsidRPr="005D4752">
        <w:rPr>
          <w:color w:val="7030A0"/>
        </w:rPr>
        <w:t>. For instance</w:t>
      </w:r>
      <w:r w:rsidR="00842DD3" w:rsidRPr="005D4752">
        <w:rPr>
          <w:color w:val="7030A0"/>
        </w:rPr>
        <w:t xml:space="preserve">, Schmidt et al. </w:t>
      </w:r>
      <w:r w:rsidR="001B4C1F" w:rsidRPr="005D4752">
        <w:rPr>
          <w:color w:val="7030A0"/>
        </w:rPr>
        <w:t>paper on ‘Grasping unknown objects’</w:t>
      </w:r>
      <w:r w:rsidRPr="005D4752">
        <w:rPr>
          <w:color w:val="7030A0"/>
        </w:rPr>
        <w:t xml:space="preserve"> </w:t>
      </w:r>
      <w:r w:rsidR="00140C75" w:rsidRPr="005D4752">
        <w:fldChar w:fldCharType="begin"/>
      </w:r>
      <w:r w:rsidR="00140C75" w:rsidRPr="005D4752">
        <w:instrText xml:space="preserve"> ADDIN ZOTERO_ITEM CSL_CITATION {"citationID":"p34opkyY","properties":{"formattedCitation":"[9]","plainCitation":"[9]","noteIndex":0},"citationItems":[{"id":29,"uris":["http://zotero.org/users/7475840/items/W6PCVCID"],"uri":["http://zotero.org/users/7475840/items/W6PCVCID"],"itemData":{"id":29,"type":"paper-conference","abstract":"We present a data-driven, bottom-up, deep learning approach to robotic grasping of unknown objects using Deep Convolutional Neural Networks (DCNNs). The approach uses depth images of the scene as its sole input for synthesis of a single-grasp solution during execution, adequately portraying the robot's visual perception during exploration of a scene. The training input consists of precomputed high-quality grasps, generated by analytical grasp planners, accompanied with rendered depth images of the training objects. In contrast to previous work on applying deep learning techniques to robotic grasping, our approach is able to handle full end-effector poses and therefore approach directions other than the view direction of the camera. Furthermore, the approach is not limited to a certain grasping setup (e. g. parallel jaw gripper) by design. We evaluate the method regarding its force-closure performance in simulation using the KIT and YCB object model datasets as well as a big data grasping database. We demonstrate the performance of our approach in qualitative grasping experiments on the humanoid robot ARMAR-III.","container-title":"2018 IEEE International Conference on Robotics and Automation (ICRA)","DOI":"10.1109/ICRA.2018.8463204","event":"2018 IEEE International Conference on Robotics and Automation (ICRA)","note":"ISSN: 2577-087X","page":"6831-6838","source":"IEEE Xplore","title":"Grasping of Unknown Objects Using Deep Convolutional Neural Networks Based on Depth Images","author":[{"family":"Schmidt","given":"P."},{"family":"Vahrenkamp","given":"N."},{"family":"Wächter","given":"M."},{"family":"Asfour","given":"T."}],"issued":{"date-parts":[["2018",5]]}}}],"schema":"https://github.com/citation-style-language/schema/raw/master/csl-citation.json"} </w:instrText>
      </w:r>
      <w:r w:rsidR="00140C75" w:rsidRPr="005D4752">
        <w:fldChar w:fldCharType="separate"/>
      </w:r>
      <w:r w:rsidR="00140C75" w:rsidRPr="005D4752">
        <w:t>[9]</w:t>
      </w:r>
      <w:r w:rsidR="00140C75" w:rsidRPr="005D4752">
        <w:fldChar w:fldCharType="end"/>
      </w:r>
      <w:r w:rsidRPr="005D4752">
        <w:rPr>
          <w:color w:val="7030A0"/>
        </w:rPr>
        <w:t xml:space="preserve"> provided details on a basic Convolutional Neural Network (CNN) structure to build off of for this project.</w:t>
      </w:r>
    </w:p>
    <w:p w14:paraId="7DCBE68F" w14:textId="77777777" w:rsidR="00180ACA" w:rsidRPr="005D4752" w:rsidRDefault="00DC109E">
      <w:pPr>
        <w:pStyle w:val="Heading2"/>
      </w:pPr>
      <w:bookmarkStart w:id="12" w:name="_Toc70975937"/>
      <w:bookmarkStart w:id="13" w:name="_Toc71112310"/>
      <w:bookmarkStart w:id="14" w:name="_Toc71137509"/>
      <w:r w:rsidRPr="005D4752">
        <w:t>Analysis</w:t>
      </w:r>
      <w:bookmarkEnd w:id="12"/>
      <w:bookmarkEnd w:id="13"/>
      <w:bookmarkEnd w:id="14"/>
    </w:p>
    <w:p w14:paraId="1259030C" w14:textId="77777777" w:rsidR="00180ACA" w:rsidRPr="005D4752" w:rsidRDefault="00DC109E">
      <w:pPr>
        <w:pStyle w:val="Heading3"/>
      </w:pPr>
      <w:bookmarkStart w:id="15" w:name="_Toc70975938"/>
      <w:bookmarkStart w:id="16" w:name="_Toc71112311"/>
      <w:bookmarkStart w:id="17" w:name="_Toc71137510"/>
      <w:r w:rsidRPr="005D4752">
        <w:t>General Analysis</w:t>
      </w:r>
      <w:bookmarkEnd w:id="15"/>
      <w:bookmarkEnd w:id="16"/>
      <w:bookmarkEnd w:id="17"/>
    </w:p>
    <w:p w14:paraId="7BD6AA03" w14:textId="77777777" w:rsidR="00180ACA" w:rsidRPr="005D4752" w:rsidRDefault="00DC109E">
      <w:r w:rsidRPr="005D4752">
        <w:rPr>
          <w:color w:val="7030A0"/>
        </w:rPr>
        <w:t xml:space="preserve">The nature of this project is research based; therefore, research questions that the project aims to answer need to be defined before the problem can be properly analysed. The main question to be researched is – is it possible for a CNN to learn grasp patterns for specific objects? It is clear from the extensive research that has been done into this area that this should be possible; however, there may be technical limitations in place that prevent this project to produce the most accurate model. The limitations to the implementation of this project will be discussed further in </w:t>
      </w:r>
      <w:r w:rsidRPr="005D4752">
        <w:rPr>
          <w:i/>
          <w:iCs/>
          <w:color w:val="7030A0"/>
        </w:rPr>
        <w:t>Chapters 4.2 and</w:t>
      </w:r>
      <w:r w:rsidRPr="005D4752">
        <w:rPr>
          <w:color w:val="7030A0"/>
        </w:rPr>
        <w:t xml:space="preserve"> </w:t>
      </w:r>
      <w:r w:rsidRPr="005D4752">
        <w:rPr>
          <w:i/>
          <w:iCs/>
          <w:color w:val="7030A0"/>
        </w:rPr>
        <w:t>6</w:t>
      </w:r>
      <w:r w:rsidRPr="005D4752">
        <w:rPr>
          <w:color w:val="7030A0"/>
        </w:rPr>
        <w:t>. This question will be evaluated by using metrics during the model training pipeline, with results coming from the model loss function.</w:t>
      </w:r>
    </w:p>
    <w:p w14:paraId="7545404E" w14:textId="77777777" w:rsidR="00180ACA" w:rsidRPr="005D4752" w:rsidRDefault="00180ACA">
      <w:pPr>
        <w:rPr>
          <w:color w:val="7030A0"/>
        </w:rPr>
      </w:pPr>
    </w:p>
    <w:p w14:paraId="7CC0DD0E" w14:textId="77777777" w:rsidR="00180ACA" w:rsidRPr="005D4752" w:rsidRDefault="00DC109E">
      <w:r w:rsidRPr="005D4752">
        <w:rPr>
          <w:color w:val="7030A0"/>
        </w:rPr>
        <w:lastRenderedPageBreak/>
        <w:t xml:space="preserve">The next question to be answered is – will the trained model produced be able to be applied to novel objects? In other words, has the model been able to get a generalised view of grasping? The answer to this question will be found through simulation – the results of which will be used to evaluate the efficacy of the model and the success of the research. The design of the experiments will be shown in </w:t>
      </w:r>
      <w:r w:rsidRPr="005D4752">
        <w:rPr>
          <w:i/>
          <w:iCs/>
          <w:color w:val="7030A0"/>
        </w:rPr>
        <w:t xml:space="preserve">Chapter 3 </w:t>
      </w:r>
      <w:r w:rsidRPr="005D4752">
        <w:rPr>
          <w:color w:val="7030A0"/>
        </w:rPr>
        <w:t>along with a statement of the project hypothesis.</w:t>
      </w:r>
    </w:p>
    <w:p w14:paraId="0DED5182" w14:textId="77777777" w:rsidR="00180ACA" w:rsidRPr="005D4752" w:rsidRDefault="00180ACA">
      <w:pPr>
        <w:rPr>
          <w:color w:val="7030A0"/>
        </w:rPr>
      </w:pPr>
    </w:p>
    <w:p w14:paraId="645C9F99" w14:textId="77777777" w:rsidR="00180ACA" w:rsidRPr="005D4752" w:rsidRDefault="00DC109E">
      <w:pPr>
        <w:rPr>
          <w:color w:val="7030A0"/>
        </w:rPr>
      </w:pPr>
      <w:r w:rsidRPr="005D4752">
        <w:rPr>
          <w:color w:val="7030A0"/>
        </w:rPr>
        <w:t>Upon analysis of this project, it became clear from the beginning that there would be three major component elements to conduct the experiments. These components for the basis for the technical objectives and are as follows:</w:t>
      </w:r>
    </w:p>
    <w:p w14:paraId="50639356" w14:textId="77777777" w:rsidR="00180ACA" w:rsidRPr="005D4752" w:rsidRDefault="00180ACA">
      <w:pPr>
        <w:rPr>
          <w:color w:val="7030A0"/>
        </w:rPr>
      </w:pPr>
    </w:p>
    <w:p w14:paraId="17183385" w14:textId="77777777" w:rsidR="00180ACA" w:rsidRPr="005D4752" w:rsidRDefault="00DC109E">
      <w:pPr>
        <w:pStyle w:val="ListParagraph"/>
        <w:numPr>
          <w:ilvl w:val="0"/>
          <w:numId w:val="3"/>
        </w:numPr>
        <w:rPr>
          <w:color w:val="7030A0"/>
        </w:rPr>
      </w:pPr>
      <w:r w:rsidRPr="005D4752">
        <w:rPr>
          <w:color w:val="7030A0"/>
        </w:rPr>
        <w:t>Generating an image – grasp dataset.</w:t>
      </w:r>
    </w:p>
    <w:p w14:paraId="167D30AA" w14:textId="77777777" w:rsidR="00180ACA" w:rsidRPr="005D4752" w:rsidRDefault="00DC109E">
      <w:pPr>
        <w:pStyle w:val="ListParagraph"/>
        <w:numPr>
          <w:ilvl w:val="0"/>
          <w:numId w:val="3"/>
        </w:numPr>
        <w:rPr>
          <w:color w:val="7030A0"/>
        </w:rPr>
      </w:pPr>
      <w:r w:rsidRPr="005D4752">
        <w:rPr>
          <w:color w:val="7030A0"/>
        </w:rPr>
        <w:t>Training a CNN to predict grasps from images.</w:t>
      </w:r>
    </w:p>
    <w:p w14:paraId="5BC097D6" w14:textId="77777777" w:rsidR="00180ACA" w:rsidRPr="005D4752" w:rsidRDefault="00DC109E">
      <w:pPr>
        <w:pStyle w:val="ListParagraph"/>
        <w:numPr>
          <w:ilvl w:val="0"/>
          <w:numId w:val="3"/>
        </w:numPr>
        <w:rPr>
          <w:color w:val="7030A0"/>
        </w:rPr>
      </w:pPr>
      <w:r w:rsidRPr="005D4752">
        <w:rPr>
          <w:color w:val="7030A0"/>
        </w:rPr>
        <w:t>Building a simulation environment that will be used to run experiments.</w:t>
      </w:r>
    </w:p>
    <w:p w14:paraId="068DE1C9" w14:textId="77777777" w:rsidR="00180ACA" w:rsidRPr="005D4752" w:rsidRDefault="00180ACA">
      <w:pPr>
        <w:rPr>
          <w:color w:val="7030A0"/>
        </w:rPr>
      </w:pPr>
    </w:p>
    <w:p w14:paraId="0C1B84DC" w14:textId="77777777" w:rsidR="00180ACA" w:rsidRPr="005D4752" w:rsidRDefault="00DC109E">
      <w:r w:rsidRPr="005D4752">
        <w:rPr>
          <w:color w:val="7030A0"/>
        </w:rPr>
        <w:t xml:space="preserve">The next few sections will analyse each of these objectives, breaking down the possible technologies that could be used, plus a brief description of possible challenges that may arise (though this will be discussed in more detail in the </w:t>
      </w:r>
      <w:r w:rsidRPr="005D4752">
        <w:rPr>
          <w:i/>
          <w:iCs/>
          <w:color w:val="7030A0"/>
        </w:rPr>
        <w:t xml:space="preserve">Design </w:t>
      </w:r>
      <w:r w:rsidRPr="005D4752">
        <w:rPr>
          <w:color w:val="7030A0"/>
        </w:rPr>
        <w:t xml:space="preserve">and </w:t>
      </w:r>
      <w:r w:rsidRPr="005D4752">
        <w:rPr>
          <w:i/>
          <w:iCs/>
          <w:color w:val="7030A0"/>
        </w:rPr>
        <w:t>Implementation</w:t>
      </w:r>
      <w:r w:rsidRPr="005D4752">
        <w:rPr>
          <w:color w:val="7030A0"/>
        </w:rPr>
        <w:t xml:space="preserve"> sections).</w:t>
      </w:r>
    </w:p>
    <w:p w14:paraId="16C49F2D" w14:textId="77777777" w:rsidR="00180ACA" w:rsidRPr="005D4752" w:rsidRDefault="00180ACA">
      <w:pPr>
        <w:rPr>
          <w:color w:val="7030A0"/>
        </w:rPr>
      </w:pPr>
    </w:p>
    <w:p w14:paraId="101B3E1E" w14:textId="77777777" w:rsidR="00180ACA" w:rsidRPr="005D4752" w:rsidRDefault="00DC109E">
      <w:pPr>
        <w:pStyle w:val="Heading3"/>
      </w:pPr>
      <w:bookmarkStart w:id="18" w:name="_Toc70975939"/>
      <w:bookmarkStart w:id="19" w:name="_Toc71112312"/>
      <w:bookmarkStart w:id="20" w:name="_Toc71137511"/>
      <w:r w:rsidRPr="005D4752">
        <w:t>Grasp Dataset</w:t>
      </w:r>
      <w:bookmarkEnd w:id="18"/>
      <w:bookmarkEnd w:id="19"/>
      <w:bookmarkEnd w:id="20"/>
    </w:p>
    <w:p w14:paraId="002AC44B" w14:textId="1FE1B9BB" w:rsidR="00180ACA" w:rsidRPr="005D4752" w:rsidRDefault="00DC109E">
      <w:pPr>
        <w:rPr>
          <w:color w:val="7030A0"/>
        </w:rPr>
      </w:pPr>
      <w:r w:rsidRPr="005D4752">
        <w:rPr>
          <w:color w:val="7030A0"/>
        </w:rPr>
        <w:t xml:space="preserve">By reading Caldera’s review into the subject of deep learning for robotic grasping and </w:t>
      </w:r>
      <w:r w:rsidR="00E06CC2" w:rsidRPr="005D4752">
        <w:rPr>
          <w:color w:val="7030A0"/>
        </w:rPr>
        <w:t xml:space="preserve">the </w:t>
      </w:r>
      <w:r w:rsidRPr="005D4752">
        <w:rPr>
          <w:color w:val="7030A0"/>
        </w:rPr>
        <w:t>other papers</w:t>
      </w:r>
      <w:r w:rsidR="00E06CC2" w:rsidRPr="005D4752">
        <w:rPr>
          <w:color w:val="7030A0"/>
        </w:rPr>
        <w:t xml:space="preserve"> discussed earlier</w:t>
      </w:r>
      <w:r w:rsidRPr="005D4752">
        <w:rPr>
          <w:color w:val="7030A0"/>
        </w:rPr>
        <w:t xml:space="preserve">, it became readily apparent that there was a main grasp dataset that was standard. This was known as the Cornell Grasp Dataset [] and seemed to include everything that was required for the purposes of this projects research – a dataset of images with labelled grasps. However, unfortunately when trying to obtain the data from the referenced links, the data seemed to have been taken down from the public domain. Hence, more research was required to find data suitable for the project. During this research, two other datasets were found that seemed to meet the requirements – the Jacquard dataset </w:t>
      </w:r>
      <w:r w:rsidR="00140C75" w:rsidRPr="005D4752">
        <w:fldChar w:fldCharType="begin"/>
      </w:r>
      <w:r w:rsidR="00140C75" w:rsidRPr="005D4752">
        <w:instrText xml:space="preserve"> ADDIN ZOTERO_ITEM CSL_CITATION {"citationID":"qrMotcxA","properties":{"formattedCitation":"[10]","plainCitation":"[10]","noteIndex":0},"citationItems":[{"id":32,"uris":["http://zotero.org/users/7475840/items/6V9676X5"],"uri":["http://zotero.org/users/7475840/items/6V9676X5"],"itemData":{"id":32,"type":"article-journal","abstract":"Grasping skill is a major ability that a wide number of real-life applications require for robotisation. State-of-the-art robotic grasping methods perform prediction of object grasp locations based on deep neural networks. However, such networks require huge amount of labeled data for training making this approach often impracticable in robotics. In this paper, we propose a method to generate a large scale synthetic dataset with ground truth, which we refer to as the Jacquard grasping dataset. Jacquard is built on a subset of ShapeNet, a large CAD models dataset, and contains both RGB-D images and annotations of successful grasping positions based on grasp attempts performed in a simulated environment. We carried out experiments using an off-the-shelf CNN, with three different evaluation metrics, including real grasping robot trials. The results show that Jacquard enables much better generalization skills than a human labeled dataset thanks to its diversity of objects and grasping positions. For the purpose of reproducible research in robotics, we are releasing along with the Jacquard dataset a web interface for researchers to evaluate the successfulness of their grasping position detections using our dataset.","container-title":"arXiv:1803.11469 [cs]","note":"arXiv: 1803.11469","source":"arXiv.org","title":"Jacquard: A Large Scale Dataset for Robotic Grasp Detection","title-short":"Jacquard","URL":"http://arxiv.org/abs/1803.11469","author":[{"family":"Depierre","given":"Amaury"},{"family":"Dellandréa","given":"Emmanuel"},{"family":"Chen","given":"Liming"}],"accessed":{"date-parts":[["2021",2,4]]},"issued":{"date-parts":[["2018",9,28]]}}}],"schema":"https://github.com/citation-style-language/schema/raw/master/csl-citation.json"} </w:instrText>
      </w:r>
      <w:r w:rsidR="00140C75" w:rsidRPr="005D4752">
        <w:fldChar w:fldCharType="separate"/>
      </w:r>
      <w:r w:rsidR="00140C75" w:rsidRPr="005D4752">
        <w:t>[10]</w:t>
      </w:r>
      <w:r w:rsidR="00140C75" w:rsidRPr="005D4752">
        <w:fldChar w:fldCharType="end"/>
      </w:r>
      <w:r w:rsidRPr="005D4752">
        <w:rPr>
          <w:color w:val="7030A0"/>
        </w:rPr>
        <w:t xml:space="preserve">, and the ACRONYM dataset </w:t>
      </w:r>
      <w:r w:rsidR="00140C75" w:rsidRPr="005D4752">
        <w:fldChar w:fldCharType="begin"/>
      </w:r>
      <w:r w:rsidR="00140C75" w:rsidRPr="005D4752">
        <w:instrText xml:space="preserve"> ADDIN ZOTERO_ITEM CSL_CITATION {"citationID":"ukngOi0B","properties":{"formattedCitation":"[11], [12]","plainCitation":"[11], [12]","noteIndex":0},"citationItems":[{"id":60,"uris":["http://zotero.org/users/7475840/items/UMV3AVQG"],"uri":["http://zotero.org/users/7475840/items/UMV3AVQG"],"itemData":{"id":60,"type":"article-journal","abstract":"We introduce ACRONYM, a dataset for robot grasp planning based on physics simulation. The dataset contains 17.7M parallel-jaw grasps, spanning 8872 objects from 262 different categories, each labeled with the grasp result obtained from a physics simulator. We show the value of this large and diverse dataset by using it to train two state-of-the-art learning-based grasp planning algorithms. Grasp performance improves significantly when compared to the original smaller dataset. Data and tools can be accessed at https://sites.google.com/nvidia.com/graspdataset.","container-title":"arXiv:2011.09584 [cs]","note":"arXiv: 2011.09584","source":"arXiv.org","title":"ACRONYM: A Large-Scale Grasp Dataset Based on Simulation","title-short":"ACRONYM","URL":"http://arxiv.org/abs/2011.09584","author":[{"family":"Eppner","given":"Clemens"},{"family":"Mousavian","given":"Arsalan"},{"family":"Fox","given":"Dieter"}],"accessed":{"date-parts":[["2021",2,4]]},"issued":{"date-parts":[["2020",11,18]]}}},{"id":58,"uris":["http://zotero.org/users/7475840/items/5ZQVDSTL"],"uri":["http://zotero.org/users/7475840/items/5ZQVDSTL"],"itemData":{"id":58,"type":"webpage","abstract":"We introduce ACRONYM, a dataset for robot grasp planning based on physics simulation. The dataset contains 17.7M parallel-jaw grasps, spanning 8872 objects from 262 different categories, each labeled with the grasp result obtained from a physics simulator. We show the value of this large and","language":"en","title":"ACRONYM: A Large-Scale Grasp Dataset Based on Simulation","title-short":"ACRONYM","URL":"https://sites.google.com/nvidia.com/graspdataset","accessed":{"date-parts":[["2021",2,4]]}}}],"schema":"https://github.com/citation-style-language/schema/raw/master/csl-citation.json"} </w:instrText>
      </w:r>
      <w:r w:rsidR="00140C75" w:rsidRPr="005D4752">
        <w:fldChar w:fldCharType="separate"/>
      </w:r>
      <w:r w:rsidR="00140C75" w:rsidRPr="005D4752">
        <w:t>[11], [12]</w:t>
      </w:r>
      <w:r w:rsidR="00140C75" w:rsidRPr="005D4752">
        <w:fldChar w:fldCharType="end"/>
      </w:r>
      <w:r w:rsidRPr="005D4752">
        <w:rPr>
          <w:color w:val="7030A0"/>
        </w:rPr>
        <w:t xml:space="preserve">. After more analysis of what was on offer from the two options, the ACRONYM dataset was decided upon, mainly due to the fact it is linked to the </w:t>
      </w:r>
      <w:proofErr w:type="spellStart"/>
      <w:r w:rsidRPr="005D4752">
        <w:rPr>
          <w:color w:val="7030A0"/>
        </w:rPr>
        <w:t>ShapeNetSem</w:t>
      </w:r>
      <w:proofErr w:type="spellEnd"/>
      <w:r w:rsidR="00F037B1" w:rsidRPr="005D4752">
        <w:rPr>
          <w:color w:val="7030A0"/>
        </w:rPr>
        <w:t xml:space="preserve"> </w:t>
      </w:r>
      <w:r w:rsidR="00F037B1" w:rsidRPr="005D4752">
        <w:rPr>
          <w:color w:val="7030A0"/>
        </w:rPr>
        <w:fldChar w:fldCharType="begin"/>
      </w:r>
      <w:r w:rsidR="00F037B1" w:rsidRPr="005D4752">
        <w:rPr>
          <w:color w:val="7030A0"/>
        </w:rPr>
        <w:instrText xml:space="preserve"> ADDIN ZOTERO_ITEM CSL_CITATION {"citationID":"SzuH2IXU","properties":{"formattedCitation":"[13]","plainCitation":"[13]","noteIndex":0},"citationItems":[{"id":73,"uris":["http://zotero.org/users/7475840/items/3ESS3GRD"],"uri":["http://zotero.org/users/7475840/items/3ESS3GRD"],"itemData":{"id":73,"type":"webpage","title":"ShapeNet","URL":"https://www.shapenet.org/","accessed":{"date-parts":[["2021",2,7]]}}}],"schema":"https://github.com/citation-style-language/schema/raw/master/csl-citation.json"} </w:instrText>
      </w:r>
      <w:r w:rsidR="00F037B1" w:rsidRPr="005D4752">
        <w:rPr>
          <w:color w:val="7030A0"/>
        </w:rPr>
        <w:fldChar w:fldCharType="separate"/>
      </w:r>
      <w:r w:rsidR="00F037B1" w:rsidRPr="005D4752">
        <w:t>[13]</w:t>
      </w:r>
      <w:r w:rsidR="00F037B1" w:rsidRPr="005D4752">
        <w:rPr>
          <w:color w:val="7030A0"/>
        </w:rPr>
        <w:fldChar w:fldCharType="end"/>
      </w:r>
      <w:r w:rsidRPr="005D4752">
        <w:rPr>
          <w:color w:val="7030A0"/>
        </w:rPr>
        <w:t xml:space="preserve"> object database, which could easily be used within the simulation environment. In addition to this, the ACORNYM dataset is provided with access to Python scripts to manipulate the data. This task may be the most important part of the project, as the data used in machine learning is fundamental to the usefulness of the output.</w:t>
      </w:r>
    </w:p>
    <w:p w14:paraId="03B917FD" w14:textId="77777777" w:rsidR="00180ACA" w:rsidRPr="005D4752" w:rsidRDefault="00DC109E">
      <w:pPr>
        <w:pStyle w:val="Heading3"/>
      </w:pPr>
      <w:bookmarkStart w:id="21" w:name="_Toc70975940"/>
      <w:bookmarkStart w:id="22" w:name="_Toc71112313"/>
      <w:bookmarkStart w:id="23" w:name="_Toc71137512"/>
      <w:r w:rsidRPr="005D4752">
        <w:t>Simulation Environment</w:t>
      </w:r>
      <w:bookmarkEnd w:id="21"/>
      <w:bookmarkEnd w:id="22"/>
      <w:bookmarkEnd w:id="23"/>
    </w:p>
    <w:p w14:paraId="258FEA14" w14:textId="507508D3" w:rsidR="00090A61" w:rsidRPr="005D4752" w:rsidRDefault="00DC109E">
      <w:pPr>
        <w:rPr>
          <w:color w:val="7030A0"/>
        </w:rPr>
      </w:pPr>
      <w:r w:rsidRPr="005D4752">
        <w:rPr>
          <w:color w:val="7030A0"/>
        </w:rPr>
        <w:t>Due to previous experience, the simulation side of the project is based in ROS</w:t>
      </w:r>
      <w:r w:rsidR="000C2805" w:rsidRPr="005D4752">
        <w:rPr>
          <w:color w:val="7030A0"/>
        </w:rPr>
        <w:t xml:space="preserve"> </w:t>
      </w:r>
      <w:r w:rsidR="000C2805" w:rsidRPr="005D4752">
        <w:rPr>
          <w:color w:val="7030A0"/>
        </w:rPr>
        <w:fldChar w:fldCharType="begin"/>
      </w:r>
      <w:r w:rsidR="00F037B1" w:rsidRPr="005D4752">
        <w:rPr>
          <w:color w:val="7030A0"/>
        </w:rPr>
        <w:instrText xml:space="preserve"> ADDIN ZOTERO_ITEM CSL_CITATION {"citationID":"SaFpbcgf","properties":{"formattedCitation":"[14]","plainCitation":"[14]","noteIndex":0},"citationItems":[{"id":63,"uris":["http://zotero.org/users/7475840/items/8M3F33IF"],"uri":["http://zotero.org/users/7475840/items/8M3F33IF"],"itemData":{"id":63,"type":"post-weblog","language":"en-US","title":"ROS.org | Powering the world's robots","URL":"https://www.ros.org/","accessed":{"date-parts":[["2021",2,6]]}}}],"schema":"https://github.com/citation-style-language/schema/raw/master/csl-citation.json"} </w:instrText>
      </w:r>
      <w:r w:rsidR="000C2805" w:rsidRPr="005D4752">
        <w:rPr>
          <w:color w:val="7030A0"/>
        </w:rPr>
        <w:fldChar w:fldCharType="separate"/>
      </w:r>
      <w:r w:rsidR="00F037B1" w:rsidRPr="005D4752">
        <w:t>[14]</w:t>
      </w:r>
      <w:r w:rsidR="000C2805" w:rsidRPr="005D4752">
        <w:rPr>
          <w:color w:val="7030A0"/>
        </w:rPr>
        <w:fldChar w:fldCharType="end"/>
      </w:r>
      <w:r w:rsidRPr="005D4752">
        <w:rPr>
          <w:color w:val="7030A0"/>
        </w:rPr>
        <w:t xml:space="preserve">; however, research was required for which simulator was going to be used. The obvious choice was Gazebo </w:t>
      </w:r>
      <w:r w:rsidR="001467A8" w:rsidRPr="005D4752">
        <w:rPr>
          <w:color w:val="7030A0"/>
        </w:rPr>
        <w:fldChar w:fldCharType="begin"/>
      </w:r>
      <w:r w:rsidR="00F037B1" w:rsidRPr="005D4752">
        <w:rPr>
          <w:color w:val="7030A0"/>
        </w:rPr>
        <w:instrText xml:space="preserve"> ADDIN ZOTERO_ITEM CSL_CITATION {"citationID":"Ihp0MFjA","properties":{"formattedCitation":"[15]","plainCitation":"[15]","noteIndex":0},"citationItems":[{"id":69,"uris":["http://zotero.org/users/7475840/items/4WMRWMLU"],"uri":["http://zotero.org/users/7475840/items/4WMRWMLU"],"itemData":{"id":69,"type":"webpage","title":"Gazebo","URL":"http://gazebosim.org/","accessed":{"date-parts":[["2021",2,7]]}}}],"schema":"https://github.com/citation-style-language/schema/raw/master/csl-citation.json"} </w:instrText>
      </w:r>
      <w:r w:rsidR="001467A8" w:rsidRPr="005D4752">
        <w:rPr>
          <w:color w:val="7030A0"/>
        </w:rPr>
        <w:fldChar w:fldCharType="separate"/>
      </w:r>
      <w:r w:rsidR="00F037B1" w:rsidRPr="005D4752">
        <w:t>[15]</w:t>
      </w:r>
      <w:r w:rsidR="001467A8" w:rsidRPr="005D4752">
        <w:rPr>
          <w:color w:val="7030A0"/>
        </w:rPr>
        <w:fldChar w:fldCharType="end"/>
      </w:r>
      <w:r w:rsidRPr="005D4752">
        <w:rPr>
          <w:color w:val="7030A0"/>
        </w:rPr>
        <w:t xml:space="preserve">, but other options included the </w:t>
      </w:r>
      <w:proofErr w:type="spellStart"/>
      <w:r w:rsidRPr="005D4752">
        <w:rPr>
          <w:color w:val="7030A0"/>
        </w:rPr>
        <w:t>OpenRave</w:t>
      </w:r>
      <w:proofErr w:type="spellEnd"/>
      <w:r w:rsidR="001467A8" w:rsidRPr="005D4752">
        <w:rPr>
          <w:color w:val="7030A0"/>
        </w:rPr>
        <w:t xml:space="preserve"> </w:t>
      </w:r>
      <w:r w:rsidR="001467A8" w:rsidRPr="005D4752">
        <w:rPr>
          <w:color w:val="7030A0"/>
        </w:rPr>
        <w:fldChar w:fldCharType="begin"/>
      </w:r>
      <w:r w:rsidR="00F037B1" w:rsidRPr="005D4752">
        <w:rPr>
          <w:color w:val="7030A0"/>
        </w:rPr>
        <w:instrText xml:space="preserve"> ADDIN ZOTERO_ITEM CSL_CITATION {"citationID":"un9C28bE","properties":{"formattedCitation":"[16]","plainCitation":"[16]","noteIndex":0},"citationItems":[{"id":53,"uris":["http://zotero.org/users/7475840/items/QQDMVZC7"],"uri":["http://zotero.org/users/7475840/items/QQDMVZC7"],"itemData":{"id":53,"type":"webpage","title":"OpenRAVE | Welcome to Open Robotics Automation Virtual Environment | OpenRAVE Documentation","URL":"http://openrave.org/docs/latest_stable/","accessed":{"date-parts":[["2021",2,4]]}}}],"schema":"https://github.com/citation-style-language/schema/raw/master/csl-citation.json"} </w:instrText>
      </w:r>
      <w:r w:rsidR="001467A8" w:rsidRPr="005D4752">
        <w:rPr>
          <w:color w:val="7030A0"/>
        </w:rPr>
        <w:fldChar w:fldCharType="separate"/>
      </w:r>
      <w:r w:rsidR="00F037B1" w:rsidRPr="005D4752">
        <w:t>[16]</w:t>
      </w:r>
      <w:r w:rsidR="001467A8" w:rsidRPr="005D4752">
        <w:rPr>
          <w:color w:val="7030A0"/>
        </w:rPr>
        <w:fldChar w:fldCharType="end"/>
      </w:r>
      <w:r w:rsidRPr="005D4752">
        <w:rPr>
          <w:color w:val="7030A0"/>
        </w:rPr>
        <w:t xml:space="preserve"> and the </w:t>
      </w:r>
      <w:proofErr w:type="spellStart"/>
      <w:r w:rsidRPr="005D4752">
        <w:rPr>
          <w:color w:val="7030A0"/>
        </w:rPr>
        <w:t>GraspIt</w:t>
      </w:r>
      <w:proofErr w:type="spellEnd"/>
      <w:r w:rsidRPr="005D4752">
        <w:rPr>
          <w:color w:val="7030A0"/>
        </w:rPr>
        <w:t>!</w:t>
      </w:r>
      <w:r w:rsidR="00F037B1" w:rsidRPr="005D4752">
        <w:rPr>
          <w:color w:val="7030A0"/>
        </w:rPr>
        <w:t xml:space="preserve"> </w:t>
      </w:r>
      <w:r w:rsidR="00F037B1" w:rsidRPr="005D4752">
        <w:rPr>
          <w:color w:val="7030A0"/>
        </w:rPr>
        <w:fldChar w:fldCharType="begin"/>
      </w:r>
      <w:r w:rsidR="00F037B1" w:rsidRPr="005D4752">
        <w:rPr>
          <w:color w:val="7030A0"/>
        </w:rPr>
        <w:instrText xml:space="preserve"> ADDIN ZOTERO_ITEM CSL_CITATION {"citationID":"a8PRE0sh","properties":{"formattedCitation":"[17]","plainCitation":"[17]","noteIndex":0},"citationItems":[{"id":50,"uris":["http://zotero.org/users/7475840/items/GB66P4F6"],"uri":["http://zotero.org/users/7475840/items/GB66P4F6"],"itemData":{"id":50,"type":"webpage","title":"GraspIt!","URL":"https://graspit-simulator.github.io/","accessed":{"date-parts":[["2021",2,4]]}}}],"schema":"https://github.com/citation-style-language/schema/raw/master/csl-citation.json"} </w:instrText>
      </w:r>
      <w:r w:rsidR="00F037B1" w:rsidRPr="005D4752">
        <w:rPr>
          <w:color w:val="7030A0"/>
        </w:rPr>
        <w:fldChar w:fldCharType="separate"/>
      </w:r>
      <w:r w:rsidR="00F037B1" w:rsidRPr="005D4752">
        <w:t>[17]</w:t>
      </w:r>
      <w:r w:rsidR="00F037B1" w:rsidRPr="005D4752">
        <w:rPr>
          <w:color w:val="7030A0"/>
        </w:rPr>
        <w:fldChar w:fldCharType="end"/>
      </w:r>
      <w:r w:rsidRPr="005D4752">
        <w:rPr>
          <w:color w:val="7030A0"/>
        </w:rPr>
        <w:t xml:space="preserve"> simulators. After analysing the strengths and weaknesses of each option, Gazebo was agreed on. This is mainly due to its ease of use, experience with the software, and compatibility with the </w:t>
      </w:r>
      <w:proofErr w:type="spellStart"/>
      <w:r w:rsidRPr="005D4752">
        <w:rPr>
          <w:color w:val="7030A0"/>
        </w:rPr>
        <w:t>ShapeNetSem</w:t>
      </w:r>
      <w:proofErr w:type="spellEnd"/>
      <w:r w:rsidRPr="005D4752">
        <w:rPr>
          <w:color w:val="7030A0"/>
        </w:rPr>
        <w:t xml:space="preserve"> models.</w:t>
      </w:r>
      <w:r w:rsidR="008A7827" w:rsidRPr="005D4752">
        <w:rPr>
          <w:color w:val="7030A0"/>
        </w:rPr>
        <w:t xml:space="preserve"> </w:t>
      </w:r>
      <w:r w:rsidR="0071345E" w:rsidRPr="005D4752">
        <w:rPr>
          <w:color w:val="7030A0"/>
        </w:rPr>
        <w:t>S</w:t>
      </w:r>
      <w:r w:rsidR="008A7827" w:rsidRPr="005D4752">
        <w:rPr>
          <w:color w:val="7030A0"/>
        </w:rPr>
        <w:t xml:space="preserve">oftware </w:t>
      </w:r>
      <w:r w:rsidR="0071345E" w:rsidRPr="005D4752">
        <w:rPr>
          <w:color w:val="7030A0"/>
        </w:rPr>
        <w:t xml:space="preserve">for ROS Melodic </w:t>
      </w:r>
      <w:r w:rsidR="008A7827" w:rsidRPr="005D4752">
        <w:rPr>
          <w:color w:val="7030A0"/>
        </w:rPr>
        <w:t xml:space="preserve">can be developed in either C++ </w:t>
      </w:r>
      <w:r w:rsidR="008A7827" w:rsidRPr="005D4752">
        <w:rPr>
          <w:color w:val="7030A0"/>
        </w:rPr>
        <w:fldChar w:fldCharType="begin"/>
      </w:r>
      <w:r w:rsidR="008A7827" w:rsidRPr="005D4752">
        <w:rPr>
          <w:color w:val="7030A0"/>
        </w:rPr>
        <w:instrText xml:space="preserve"> ADDIN ZOTERO_ITEM CSL_CITATION {"citationID":"BQRJMKOG","properties":{"formattedCitation":"[18]","plainCitation":"[18]","noteIndex":0},"citationItems":[{"id":81,"uris":["http://zotero.org/users/7475840/items/KSYWXJ9U"],"uri":["http://zotero.org/users/7475840/items/KSYWXJ9U"],"itemData":{"id":81,"type":"webpage","abstract":"C++ API documentation with instant search, offline support, keyboard shortcuts, mobile version, and more.","language":"en","title":"C++ documentation — DevDocs","URL":"https://devdocs.io/cpp/","accessed":{"date-parts":[["2021",5,5]]}}}],"schema":"https://github.com/citation-style-language/schema/raw/master/csl-citation.json"} </w:instrText>
      </w:r>
      <w:r w:rsidR="008A7827" w:rsidRPr="005D4752">
        <w:rPr>
          <w:color w:val="7030A0"/>
        </w:rPr>
        <w:fldChar w:fldCharType="separate"/>
      </w:r>
      <w:r w:rsidR="008A7827" w:rsidRPr="005D4752">
        <w:t>[18]</w:t>
      </w:r>
      <w:r w:rsidR="008A7827" w:rsidRPr="005D4752">
        <w:rPr>
          <w:color w:val="7030A0"/>
        </w:rPr>
        <w:fldChar w:fldCharType="end"/>
      </w:r>
      <w:r w:rsidR="0071345E" w:rsidRPr="005D4752">
        <w:rPr>
          <w:color w:val="7030A0"/>
        </w:rPr>
        <w:t xml:space="preserve"> or Python 2 </w:t>
      </w:r>
      <w:r w:rsidR="0071345E" w:rsidRPr="005D4752">
        <w:rPr>
          <w:color w:val="7030A0"/>
        </w:rPr>
        <w:fldChar w:fldCharType="begin"/>
      </w:r>
      <w:r w:rsidR="0071345E" w:rsidRPr="005D4752">
        <w:rPr>
          <w:color w:val="7030A0"/>
        </w:rPr>
        <w:instrText xml:space="preserve"> ADDIN ZOTERO_ITEM CSL_CITATION {"citationID":"aqA5vfdP","properties":{"formattedCitation":"[19]","plainCitation":"[19]","noteIndex":0},"citationItems":[{"id":71,"uris":["http://zotero.org/users/7475840/items/7RT9PRV6"],"uri":["http://zotero.org/users/7475840/items/7RT9PRV6"],"itemData":{"id":71,"type":"webpage","abstract":"The official home of the Python Programming Language","container-title":"Python.org","language":"en","title":"Python","URL":"https://www.python.org/","accessed":{"date-parts":[["2021",2,7]]}}}],"schema":"https://github.com/citation-style-language/schema/raw/master/csl-citation.json"} </w:instrText>
      </w:r>
      <w:r w:rsidR="0071345E" w:rsidRPr="005D4752">
        <w:rPr>
          <w:color w:val="7030A0"/>
        </w:rPr>
        <w:fldChar w:fldCharType="separate"/>
      </w:r>
      <w:r w:rsidR="0071345E" w:rsidRPr="005D4752">
        <w:t>[19]</w:t>
      </w:r>
      <w:r w:rsidR="0071345E" w:rsidRPr="005D4752">
        <w:rPr>
          <w:color w:val="7030A0"/>
        </w:rPr>
        <w:fldChar w:fldCharType="end"/>
      </w:r>
      <w:r w:rsidR="003A1C63" w:rsidRPr="005D4752">
        <w:rPr>
          <w:color w:val="7030A0"/>
        </w:rPr>
        <w:t xml:space="preserve"> and it is likely that a combination of both will be used </w:t>
      </w:r>
      <w:r w:rsidR="00583AB6" w:rsidRPr="005D4752">
        <w:rPr>
          <w:color w:val="7030A0"/>
        </w:rPr>
        <w:t>for this project.</w:t>
      </w:r>
    </w:p>
    <w:p w14:paraId="34E058C6" w14:textId="77777777" w:rsidR="00090A61" w:rsidRPr="005D4752" w:rsidRDefault="00090A61">
      <w:pPr>
        <w:rPr>
          <w:color w:val="7030A0"/>
        </w:rPr>
      </w:pPr>
    </w:p>
    <w:p w14:paraId="1DB0091F" w14:textId="03A6A7B4" w:rsidR="001753F7" w:rsidRPr="005D4752" w:rsidRDefault="00090A61">
      <w:pPr>
        <w:rPr>
          <w:color w:val="7030A0"/>
        </w:rPr>
      </w:pPr>
      <w:r w:rsidRPr="005D4752">
        <w:rPr>
          <w:color w:val="7030A0"/>
        </w:rPr>
        <w:t xml:space="preserve">The main decision to make regarding the </w:t>
      </w:r>
      <w:r w:rsidR="00CF10AF" w:rsidRPr="005D4752">
        <w:rPr>
          <w:color w:val="7030A0"/>
        </w:rPr>
        <w:t>simulation other than the simulator is which manipulator will be used.</w:t>
      </w:r>
      <w:r w:rsidR="003E5F1E" w:rsidRPr="005D4752">
        <w:rPr>
          <w:color w:val="7030A0"/>
        </w:rPr>
        <w:t xml:space="preserve"> Upon initial analysis there are two options, </w:t>
      </w:r>
      <w:r w:rsidR="00EB42DF" w:rsidRPr="005D4752">
        <w:rPr>
          <w:color w:val="7030A0"/>
        </w:rPr>
        <w:t>t</w:t>
      </w:r>
      <w:r w:rsidR="003E5F1E" w:rsidRPr="005D4752">
        <w:rPr>
          <w:color w:val="7030A0"/>
        </w:rPr>
        <w:t xml:space="preserve">he </w:t>
      </w:r>
      <w:proofErr w:type="spellStart"/>
      <w:r w:rsidR="00EB42DF" w:rsidRPr="005D4752">
        <w:rPr>
          <w:color w:val="7030A0"/>
        </w:rPr>
        <w:t>Franka</w:t>
      </w:r>
      <w:proofErr w:type="spellEnd"/>
      <w:r w:rsidR="00EB42DF" w:rsidRPr="005D4752">
        <w:rPr>
          <w:color w:val="7030A0"/>
        </w:rPr>
        <w:t xml:space="preserve"> </w:t>
      </w:r>
      <w:proofErr w:type="spellStart"/>
      <w:r w:rsidR="00EB42DF" w:rsidRPr="005D4752">
        <w:rPr>
          <w:color w:val="7030A0"/>
        </w:rPr>
        <w:t>Emika</w:t>
      </w:r>
      <w:proofErr w:type="spellEnd"/>
      <w:r w:rsidR="00EB42DF" w:rsidRPr="005D4752">
        <w:rPr>
          <w:color w:val="7030A0"/>
        </w:rPr>
        <w:t xml:space="preserve"> Panda arm </w:t>
      </w:r>
      <w:r w:rsidR="00EB42DF" w:rsidRPr="005D4752">
        <w:rPr>
          <w:color w:val="7030A0"/>
        </w:rPr>
        <w:fldChar w:fldCharType="begin"/>
      </w:r>
      <w:r w:rsidR="00EB42DF" w:rsidRPr="005D4752">
        <w:rPr>
          <w:color w:val="7030A0"/>
        </w:rPr>
        <w:instrText xml:space="preserve"> ADDIN ZOTERO_ITEM CSL_CITATION {"citationID":"RBZQgEzZ","properties":{"formattedCitation":"[20]","plainCitation":"[20]","noteIndex":0},"citationItems":[{"id":67,"uris":["http://zotero.org/users/7475840/items/P26BVSY3"],"uri":["http://zotero.org/users/7475840/items/P26BVSY3"],"itemData":{"id":67,"type":"webpage","container-title":"Franka Emika","title":"Franka Panda Arm","URL":"https://www.franka.de/technology","accessed":{"date-parts":[["2021",2,7]]}}}],"schema":"https://github.com/citation-style-language/schema/raw/master/csl-citation.json"} </w:instrText>
      </w:r>
      <w:r w:rsidR="00EB42DF" w:rsidRPr="005D4752">
        <w:rPr>
          <w:color w:val="7030A0"/>
        </w:rPr>
        <w:fldChar w:fldCharType="separate"/>
      </w:r>
      <w:r w:rsidR="00EB42DF" w:rsidRPr="005D4752">
        <w:t>[20]</w:t>
      </w:r>
      <w:r w:rsidR="00EB42DF" w:rsidRPr="005D4752">
        <w:rPr>
          <w:color w:val="7030A0"/>
        </w:rPr>
        <w:fldChar w:fldCharType="end"/>
      </w:r>
      <w:r w:rsidR="00EB42DF" w:rsidRPr="005D4752">
        <w:rPr>
          <w:color w:val="7030A0"/>
        </w:rPr>
        <w:t xml:space="preserve"> or the </w:t>
      </w:r>
      <w:r w:rsidR="00E97BC1" w:rsidRPr="005D4752">
        <w:rPr>
          <w:color w:val="7030A0"/>
        </w:rPr>
        <w:t>F</w:t>
      </w:r>
      <w:r w:rsidR="00EB42DF" w:rsidRPr="005D4752">
        <w:rPr>
          <w:color w:val="7030A0"/>
        </w:rPr>
        <w:t>etch robot</w:t>
      </w:r>
      <w:r w:rsidR="003D35A7" w:rsidRPr="005D4752">
        <w:rPr>
          <w:color w:val="7030A0"/>
        </w:rPr>
        <w:t xml:space="preserve"> </w:t>
      </w:r>
      <w:r w:rsidR="003D35A7" w:rsidRPr="005D4752">
        <w:rPr>
          <w:color w:val="7030A0"/>
        </w:rPr>
        <w:fldChar w:fldCharType="begin"/>
      </w:r>
      <w:r w:rsidR="003D35A7" w:rsidRPr="005D4752">
        <w:rPr>
          <w:color w:val="7030A0"/>
        </w:rPr>
        <w:instrText xml:space="preserve"> ADDIN ZOTERO_ITEM CSL_CITATION {"citationID":"GlPVCFge","properties":{"formattedCitation":"[21]","plainCitation":"[21]","noteIndex":0},"citationItems":[{"id":103,"uris":["http://zotero.org/users/7475840/items/GF3WEM86"],"uri":["http://zotero.org/users/7475840/items/GF3WEM86"],"itemData":{"id":103,"type":"webpage","title":"Autonomous Mobile Robots That Improve Productivity | Fetch Robotics","URL":"https://fetchrobotics.com/","accessed":{"date-parts":[["2021",5,5]]}}}],"schema":"https://github.com/citation-style-language/schema/raw/master/csl-citation.json"} </w:instrText>
      </w:r>
      <w:r w:rsidR="003D35A7" w:rsidRPr="005D4752">
        <w:rPr>
          <w:color w:val="7030A0"/>
        </w:rPr>
        <w:fldChar w:fldCharType="separate"/>
      </w:r>
      <w:r w:rsidR="003D35A7" w:rsidRPr="005D4752">
        <w:t>[21]</w:t>
      </w:r>
      <w:r w:rsidR="003D35A7" w:rsidRPr="005D4752">
        <w:rPr>
          <w:color w:val="7030A0"/>
        </w:rPr>
        <w:fldChar w:fldCharType="end"/>
      </w:r>
      <w:r w:rsidR="00E97BC1" w:rsidRPr="005D4752">
        <w:rPr>
          <w:color w:val="7030A0"/>
        </w:rPr>
        <w:t xml:space="preserve">. The Panda arm was </w:t>
      </w:r>
      <w:r w:rsidR="00216D9C" w:rsidRPr="005D4752">
        <w:rPr>
          <w:color w:val="7030A0"/>
        </w:rPr>
        <w:t xml:space="preserve">chosen </w:t>
      </w:r>
      <w:r w:rsidR="002517A7" w:rsidRPr="005D4752">
        <w:rPr>
          <w:color w:val="7030A0"/>
        </w:rPr>
        <w:t xml:space="preserve">over the Fetch robot for two reasons, the main being that the ACRONYM dataset was </w:t>
      </w:r>
      <w:r w:rsidR="002517A7" w:rsidRPr="005D4752">
        <w:rPr>
          <w:color w:val="7030A0"/>
        </w:rPr>
        <w:lastRenderedPageBreak/>
        <w:t>generated using the Panda arm</w:t>
      </w:r>
      <w:r w:rsidR="00EC3F7D" w:rsidRPr="005D4752">
        <w:rPr>
          <w:color w:val="7030A0"/>
        </w:rPr>
        <w:t xml:space="preserve"> and the continuity would be beneficial. The Panda arm</w:t>
      </w:r>
      <w:r w:rsidR="00014373" w:rsidRPr="005D4752">
        <w:rPr>
          <w:color w:val="7030A0"/>
        </w:rPr>
        <w:t xml:space="preserve"> would</w:t>
      </w:r>
      <w:r w:rsidR="001753F7" w:rsidRPr="005D4752">
        <w:rPr>
          <w:color w:val="7030A0"/>
        </w:rPr>
        <w:t xml:space="preserve"> </w:t>
      </w:r>
      <w:r w:rsidR="001753F7" w:rsidRPr="005D4752">
        <w:rPr>
          <w:color w:val="7030A0"/>
        </w:rPr>
        <w:t>also</w:t>
      </w:r>
      <w:r w:rsidR="00014373" w:rsidRPr="005D4752">
        <w:rPr>
          <w:color w:val="7030A0"/>
        </w:rPr>
        <w:t xml:space="preserve"> be simpler</w:t>
      </w:r>
      <w:r w:rsidR="001753F7" w:rsidRPr="005D4752">
        <w:rPr>
          <w:color w:val="7030A0"/>
        </w:rPr>
        <w:t xml:space="preserve"> to simulate</w:t>
      </w:r>
      <w:r w:rsidR="00014373" w:rsidRPr="005D4752">
        <w:rPr>
          <w:color w:val="7030A0"/>
        </w:rPr>
        <w:t xml:space="preserve"> due to it only being an arm, rather than an arm connected to a bigger robot.</w:t>
      </w:r>
    </w:p>
    <w:p w14:paraId="2B7C4D74" w14:textId="77777777" w:rsidR="001753F7" w:rsidRPr="005D4752" w:rsidRDefault="001753F7">
      <w:pPr>
        <w:rPr>
          <w:color w:val="7030A0"/>
        </w:rPr>
      </w:pPr>
    </w:p>
    <w:p w14:paraId="65765E3C" w14:textId="2C12E119" w:rsidR="00090A61" w:rsidRPr="005D4752" w:rsidRDefault="001753F7">
      <w:pPr>
        <w:rPr>
          <w:color w:val="7030A0"/>
        </w:rPr>
      </w:pPr>
      <w:r w:rsidRPr="005D4752">
        <w:rPr>
          <w:color w:val="7030A0"/>
        </w:rPr>
        <w:t xml:space="preserve">To plan and move the arm to </w:t>
      </w:r>
      <w:r w:rsidR="001F0BD8" w:rsidRPr="005D4752">
        <w:rPr>
          <w:color w:val="7030A0"/>
        </w:rPr>
        <w:t>specific points, a library is needed to calculate the inverse kinematics and the relevant joint positions</w:t>
      </w:r>
      <w:r w:rsidR="00084243" w:rsidRPr="005D4752">
        <w:rPr>
          <w:color w:val="7030A0"/>
        </w:rPr>
        <w:t xml:space="preserve">. The plan for this project is to use the </w:t>
      </w:r>
      <w:proofErr w:type="spellStart"/>
      <w:r w:rsidR="00084243" w:rsidRPr="005D4752">
        <w:rPr>
          <w:color w:val="7030A0"/>
        </w:rPr>
        <w:t>MoveIt</w:t>
      </w:r>
      <w:proofErr w:type="spellEnd"/>
      <w:r w:rsidR="00084243" w:rsidRPr="005D4752">
        <w:rPr>
          <w:color w:val="7030A0"/>
        </w:rPr>
        <w:t>! framework</w:t>
      </w:r>
      <w:r w:rsidR="008921C6" w:rsidRPr="005D4752">
        <w:rPr>
          <w:color w:val="7030A0"/>
        </w:rPr>
        <w:t xml:space="preserve"> </w:t>
      </w:r>
      <w:r w:rsidR="008921C6" w:rsidRPr="005D4752">
        <w:rPr>
          <w:color w:val="7030A0"/>
        </w:rPr>
        <w:fldChar w:fldCharType="begin"/>
      </w:r>
      <w:r w:rsidR="008921C6" w:rsidRPr="005D4752">
        <w:rPr>
          <w:color w:val="7030A0"/>
        </w:rPr>
        <w:instrText xml:space="preserve"> ADDIN ZOTERO_ITEM CSL_CITATION {"citationID":"9LN71Ubc","properties":{"formattedCitation":"[22]","plainCitation":"[22]","noteIndex":0},"citationItems":[{"id":65,"uris":["http://zotero.org/users/7475840/items/93XTIQP8"],"uri":["http://zotero.org/users/7475840/items/93XTIQP8"],"itemData":{"id":65,"type":"webpage","title":"MoveIt Motion Planning Framework","URL":"https://moveit.ros.org/","accessed":{"date-parts":[["2021",2,7]]}}}],"schema":"https://github.com/citation-style-language/schema/raw/master/csl-citation.json"} </w:instrText>
      </w:r>
      <w:r w:rsidR="008921C6" w:rsidRPr="005D4752">
        <w:rPr>
          <w:color w:val="7030A0"/>
        </w:rPr>
        <w:fldChar w:fldCharType="separate"/>
      </w:r>
      <w:r w:rsidR="008921C6" w:rsidRPr="005D4752">
        <w:t>[22]</w:t>
      </w:r>
      <w:r w:rsidR="008921C6" w:rsidRPr="005D4752">
        <w:rPr>
          <w:color w:val="7030A0"/>
        </w:rPr>
        <w:fldChar w:fldCharType="end"/>
      </w:r>
      <w:r w:rsidR="00084243" w:rsidRPr="005D4752">
        <w:rPr>
          <w:color w:val="7030A0"/>
        </w:rPr>
        <w:t xml:space="preserve"> for this purpose. Due to experience with working with this framework, no other </w:t>
      </w:r>
      <w:r w:rsidR="00F5225E" w:rsidRPr="005D4752">
        <w:rPr>
          <w:color w:val="7030A0"/>
        </w:rPr>
        <w:t>library was considered for this project.</w:t>
      </w:r>
    </w:p>
    <w:p w14:paraId="0A70E64B" w14:textId="77777777" w:rsidR="00090A61" w:rsidRPr="005D4752" w:rsidRDefault="00090A61">
      <w:pPr>
        <w:rPr>
          <w:color w:val="7030A0"/>
        </w:rPr>
      </w:pPr>
    </w:p>
    <w:p w14:paraId="126D0867" w14:textId="0BE9DB54" w:rsidR="00180ACA" w:rsidRPr="005D4752" w:rsidRDefault="00DC109E">
      <w:pPr>
        <w:rPr>
          <w:color w:val="7030A0"/>
        </w:rPr>
      </w:pPr>
      <w:r w:rsidRPr="005D4752">
        <w:rPr>
          <w:color w:val="7030A0"/>
        </w:rPr>
        <w:t xml:space="preserve">Another consideration to make when designing the environment, is to make the scene within the camera as </w:t>
      </w:r>
      <w:proofErr w:type="gramStart"/>
      <w:r w:rsidRPr="005D4752">
        <w:rPr>
          <w:color w:val="7030A0"/>
        </w:rPr>
        <w:t>similar to</w:t>
      </w:r>
      <w:proofErr w:type="gramEnd"/>
      <w:r w:rsidRPr="005D4752">
        <w:rPr>
          <w:color w:val="7030A0"/>
        </w:rPr>
        <w:t xml:space="preserve"> that produced by the grasp dataset. This will help when integrating the trained network into the simulation.</w:t>
      </w:r>
    </w:p>
    <w:p w14:paraId="7BE8159B" w14:textId="77777777" w:rsidR="00180ACA" w:rsidRPr="005D4752" w:rsidRDefault="00DC109E">
      <w:pPr>
        <w:pStyle w:val="Heading3"/>
      </w:pPr>
      <w:bookmarkStart w:id="24" w:name="_Toc70975941"/>
      <w:bookmarkStart w:id="25" w:name="_Toc71112314"/>
      <w:bookmarkStart w:id="26" w:name="_Toc71137513"/>
      <w:r w:rsidRPr="005D4752">
        <w:t>Convolutional Neural Network</w:t>
      </w:r>
      <w:bookmarkEnd w:id="24"/>
      <w:bookmarkEnd w:id="25"/>
      <w:bookmarkEnd w:id="26"/>
    </w:p>
    <w:p w14:paraId="1191D25F" w14:textId="1329B867" w:rsidR="00180ACA" w:rsidRPr="005D4752" w:rsidRDefault="00DC109E">
      <w:pPr>
        <w:rPr>
          <w:color w:val="7030A0"/>
        </w:rPr>
      </w:pPr>
      <w:r w:rsidRPr="005D4752">
        <w:rPr>
          <w:color w:val="7030A0"/>
        </w:rPr>
        <w:t xml:space="preserve">Convolutional Neural Networks (CNNs) are tricky to implement efficiently; however, libraries and platforms such as, Tensorflow </w:t>
      </w:r>
      <w:r w:rsidR="00140C75" w:rsidRPr="005D4752">
        <w:fldChar w:fldCharType="begin"/>
      </w:r>
      <w:r w:rsidR="008921C6" w:rsidRPr="005D4752">
        <w:instrText xml:space="preserve"> ADDIN ZOTERO_ITEM CSL_CITATION {"citationID":"8yNJ2J5h","properties":{"formattedCitation":"[23]","plainCitation":"[23]","noteIndex":0},"citationItems":[{"id":48,"uris":["http://zotero.org/users/7475840/items/PATRVZDW"],"uri":["http://zotero.org/users/7475840/items/PATRVZDW"],"itemData":{"id":48,"type":"webpage","abstract":"An end-to-end open source machine learning platform for everyone. Discover TensorFlow's flexible ecosystem of tools, libraries and community resources.","container-title":"TensorFlow","language":"en","title":"TensorFlow","URL":"https://www.tensorflow.org/","accessed":{"date-parts":[["2021",2,4]]}}}],"schema":"https://github.com/citation-style-language/schema/raw/master/csl-citation.json"} </w:instrText>
      </w:r>
      <w:r w:rsidR="00140C75" w:rsidRPr="005D4752">
        <w:fldChar w:fldCharType="separate"/>
      </w:r>
      <w:r w:rsidR="008921C6" w:rsidRPr="005D4752">
        <w:t>[23]</w:t>
      </w:r>
      <w:r w:rsidR="00140C75" w:rsidRPr="005D4752">
        <w:fldChar w:fldCharType="end"/>
      </w:r>
      <w:r w:rsidRPr="005D4752">
        <w:rPr>
          <w:color w:val="7030A0"/>
        </w:rPr>
        <w:t xml:space="preserve"> and </w:t>
      </w:r>
      <w:proofErr w:type="spellStart"/>
      <w:r w:rsidRPr="005D4752">
        <w:rPr>
          <w:color w:val="7030A0"/>
        </w:rPr>
        <w:t>PyTorch</w:t>
      </w:r>
      <w:proofErr w:type="spellEnd"/>
      <w:r w:rsidRPr="005D4752">
        <w:rPr>
          <w:color w:val="7030A0"/>
        </w:rPr>
        <w:t xml:space="preserve"> </w:t>
      </w:r>
      <w:r w:rsidR="00F658D2" w:rsidRPr="005D4752">
        <w:rPr>
          <w:color w:val="7030A0"/>
        </w:rPr>
        <w:fldChar w:fldCharType="begin"/>
      </w:r>
      <w:r w:rsidR="008921C6" w:rsidRPr="005D4752">
        <w:rPr>
          <w:color w:val="7030A0"/>
        </w:rPr>
        <w:instrText xml:space="preserve"> ADDIN ZOTERO_ITEM CSL_CITATION {"citationID":"oJfM3i8r","properties":{"formattedCitation":"[24]","plainCitation":"[24]","noteIndex":0},"citationItems":[{"id":89,"uris":["http://zotero.org/users/7475840/items/AMWS4CMB"],"uri":["http://zotero.org/users/7475840/items/AMWS4CMB"],"itemData":{"id":89,"type":"webpage","abstract":"An open source machine learning framework that accelerates the path from research prototyping to production deployment.","language":"en","title":"PyTorch","URL":"https://www.pytorch.org","accessed":{"date-parts":[["2021",5,5]]}}}],"schema":"https://github.com/citation-style-language/schema/raw/master/csl-citation.json"} </w:instrText>
      </w:r>
      <w:r w:rsidR="00F658D2" w:rsidRPr="005D4752">
        <w:rPr>
          <w:color w:val="7030A0"/>
        </w:rPr>
        <w:fldChar w:fldCharType="separate"/>
      </w:r>
      <w:r w:rsidR="008921C6" w:rsidRPr="005D4752">
        <w:t>[24]</w:t>
      </w:r>
      <w:r w:rsidR="00F658D2" w:rsidRPr="005D4752">
        <w:rPr>
          <w:color w:val="7030A0"/>
        </w:rPr>
        <w:fldChar w:fldCharType="end"/>
      </w:r>
      <w:r w:rsidRPr="005D4752">
        <w:rPr>
          <w:color w:val="7030A0"/>
        </w:rPr>
        <w:t>, enable the implementation of machine learning algorithms such as CNNs easy. They also support customisation (such as with loss metrics or training loops) and optimisation. Tensorflow is the library of choice for this project</w:t>
      </w:r>
      <w:r w:rsidR="009F318B" w:rsidRPr="005D4752">
        <w:rPr>
          <w:color w:val="7030A0"/>
        </w:rPr>
        <w:t xml:space="preserve"> alongside Python 3 </w:t>
      </w:r>
      <w:r w:rsidR="009F318B" w:rsidRPr="005D4752">
        <w:rPr>
          <w:color w:val="7030A0"/>
        </w:rPr>
        <w:fldChar w:fldCharType="begin"/>
      </w:r>
      <w:r w:rsidR="0071345E" w:rsidRPr="005D4752">
        <w:rPr>
          <w:color w:val="7030A0"/>
        </w:rPr>
        <w:instrText xml:space="preserve"> ADDIN ZOTERO_ITEM CSL_CITATION {"citationID":"0ww1OavN","properties":{"formattedCitation":"[19]","plainCitation":"[19]","noteIndex":0},"citationItems":[{"id":71,"uris":["http://zotero.org/users/7475840/items/7RT9PRV6"],"uri":["http://zotero.org/users/7475840/items/7RT9PRV6"],"itemData":{"id":71,"type":"webpage","abstract":"The official home of the Python Programming Language","container-title":"Python.org","language":"en","title":"Python","URL":"https://www.python.org/","accessed":{"date-parts":[["2021",2,7]]}}}],"schema":"https://github.com/citation-style-language/schema/raw/master/csl-citation.json"} </w:instrText>
      </w:r>
      <w:r w:rsidR="009F318B" w:rsidRPr="005D4752">
        <w:rPr>
          <w:color w:val="7030A0"/>
        </w:rPr>
        <w:fldChar w:fldCharType="separate"/>
      </w:r>
      <w:r w:rsidR="0071345E" w:rsidRPr="005D4752">
        <w:t>[19]</w:t>
      </w:r>
      <w:r w:rsidR="009F318B" w:rsidRPr="005D4752">
        <w:rPr>
          <w:color w:val="7030A0"/>
        </w:rPr>
        <w:fldChar w:fldCharType="end"/>
      </w:r>
      <w:r w:rsidRPr="005D4752">
        <w:rPr>
          <w:color w:val="7030A0"/>
        </w:rPr>
        <w:t xml:space="preserve">, due to some previous experience and the interest in developing these skills further. Initial analysis of the problem shows that the project may need to implement a custom loss function to improve the network for this purpose; however, the standard libraries will likely be used to begin with, </w:t>
      </w:r>
      <w:proofErr w:type="gramStart"/>
      <w:r w:rsidRPr="005D4752">
        <w:rPr>
          <w:color w:val="7030A0"/>
        </w:rPr>
        <w:t>in order to</w:t>
      </w:r>
      <w:proofErr w:type="gramEnd"/>
      <w:r w:rsidRPr="005D4752">
        <w:rPr>
          <w:color w:val="7030A0"/>
        </w:rPr>
        <w:t xml:space="preserve"> create a working prototype.</w:t>
      </w:r>
      <w:r w:rsidR="002E227A" w:rsidRPr="005D4752">
        <w:rPr>
          <w:color w:val="7030A0"/>
        </w:rPr>
        <w:t xml:space="preserve"> Th</w:t>
      </w:r>
      <w:r w:rsidR="0030709E" w:rsidRPr="005D4752">
        <w:rPr>
          <w:color w:val="7030A0"/>
        </w:rPr>
        <w:t xml:space="preserve">e CNN will likely be the biggest technological </w:t>
      </w:r>
      <w:r w:rsidR="008E2075" w:rsidRPr="005D4752">
        <w:rPr>
          <w:color w:val="7030A0"/>
        </w:rPr>
        <w:t xml:space="preserve">limitation of this project, as they require a lot of time </w:t>
      </w:r>
      <w:r w:rsidR="00E0187E" w:rsidRPr="005D4752">
        <w:rPr>
          <w:color w:val="7030A0"/>
        </w:rPr>
        <w:t>to fully train</w:t>
      </w:r>
      <w:r w:rsidR="008E2075" w:rsidRPr="005D4752">
        <w:rPr>
          <w:color w:val="7030A0"/>
        </w:rPr>
        <w:t>.</w:t>
      </w:r>
    </w:p>
    <w:p w14:paraId="2240521E" w14:textId="77777777" w:rsidR="00180ACA" w:rsidRPr="005D4752" w:rsidRDefault="00DC109E">
      <w:pPr>
        <w:pStyle w:val="Heading2"/>
      </w:pPr>
      <w:bookmarkStart w:id="27" w:name="_Toc70975942"/>
      <w:bookmarkStart w:id="28" w:name="_Toc71112315"/>
      <w:bookmarkStart w:id="29" w:name="_Toc71137514"/>
      <w:r w:rsidRPr="005D4752">
        <w:t>Process</w:t>
      </w:r>
      <w:bookmarkEnd w:id="27"/>
      <w:bookmarkEnd w:id="28"/>
      <w:bookmarkEnd w:id="29"/>
      <w:r w:rsidRPr="005D4752">
        <w:t xml:space="preserve"> </w:t>
      </w:r>
      <w:bookmarkEnd w:id="7"/>
    </w:p>
    <w:p w14:paraId="189B06F1" w14:textId="77777777" w:rsidR="00180ACA" w:rsidRPr="005D4752" w:rsidRDefault="00DC109E">
      <w:pPr>
        <w:pStyle w:val="Heading3"/>
      </w:pPr>
      <w:bookmarkStart w:id="30" w:name="_Toc70975943"/>
      <w:bookmarkStart w:id="31" w:name="_Toc71112316"/>
      <w:bookmarkStart w:id="32" w:name="_Toc71137515"/>
      <w:r w:rsidRPr="005D4752">
        <w:t>Feature-Driven Development</w:t>
      </w:r>
      <w:bookmarkEnd w:id="30"/>
      <w:bookmarkEnd w:id="31"/>
      <w:bookmarkEnd w:id="32"/>
    </w:p>
    <w:p w14:paraId="0E660E51" w14:textId="77777777" w:rsidR="00180ACA" w:rsidRPr="005D4752" w:rsidRDefault="00DC109E">
      <w:pPr>
        <w:rPr>
          <w:color w:val="7030A0"/>
        </w:rPr>
      </w:pPr>
      <w:r w:rsidRPr="005D4752">
        <w:rPr>
          <w:color w:val="7030A0"/>
        </w:rPr>
        <w:t>During the initial analysis of the project, several different software development methodologies were researched. It was decided that this project will use an agile Feature-Driven Development (FDD) methodology for planning and time management. The FDD process followed over the course of the project has been adapted to make it suitable for an individual developer. The main change is the removal of team roles and feature teams, as it is a solo project. The FDD process can be considered a plan-driven approach that incorporates agile elements. It was designed to follow five fundamental development steps that build around the features of the intended program over several one-to-two-week iterations. The FDD workflow steps are:</w:t>
      </w:r>
    </w:p>
    <w:p w14:paraId="7C3FE6D4" w14:textId="77777777" w:rsidR="00180ACA" w:rsidRPr="005D4752" w:rsidRDefault="00180ACA">
      <w:pPr>
        <w:rPr>
          <w:color w:val="7030A0"/>
        </w:rPr>
      </w:pPr>
    </w:p>
    <w:p w14:paraId="3A875611" w14:textId="77777777" w:rsidR="00180ACA" w:rsidRPr="007E2BE4" w:rsidRDefault="00DC109E">
      <w:pPr>
        <w:pStyle w:val="ListParagraph"/>
        <w:numPr>
          <w:ilvl w:val="0"/>
          <w:numId w:val="4"/>
        </w:numPr>
        <w:rPr>
          <w:color w:val="7030A0"/>
        </w:rPr>
      </w:pPr>
      <w:r w:rsidRPr="005D4752">
        <w:rPr>
          <w:color w:val="7030A0"/>
        </w:rPr>
        <w:t xml:space="preserve">Develop an overall model of the software and write the project outline. This model is the basis for the initial planning of the project onto which each iteration’s designs are built upon. This can be done through updating existing diagrams or adding new diagrams that give more detail about specific </w:t>
      </w:r>
      <w:r w:rsidRPr="007E2BE4">
        <w:rPr>
          <w:color w:val="7030A0"/>
        </w:rPr>
        <w:t>features.</w:t>
      </w:r>
    </w:p>
    <w:p w14:paraId="74FD982C" w14:textId="77777777" w:rsidR="00180ACA" w:rsidRPr="007E2BE4" w:rsidRDefault="00DC109E">
      <w:pPr>
        <w:pStyle w:val="ListParagraph"/>
        <w:numPr>
          <w:ilvl w:val="0"/>
          <w:numId w:val="4"/>
        </w:numPr>
        <w:rPr>
          <w:color w:val="7030A0"/>
        </w:rPr>
      </w:pPr>
      <w:r w:rsidRPr="007E2BE4">
        <w:rPr>
          <w:color w:val="7030A0"/>
        </w:rPr>
        <w:t xml:space="preserve">Build a feature list of all the requirements by breaking up the target functionality into smaller features. Due to the agile nature of FDD, this list is not necessarily final; however, the small nature of the project makes it likely that the list shown in </w:t>
      </w:r>
      <w:r w:rsidRPr="007E2BE4">
        <w:rPr>
          <w:i/>
          <w:iCs/>
          <w:color w:val="7030A0"/>
        </w:rPr>
        <w:t>Figure 1.1</w:t>
      </w:r>
      <w:r w:rsidRPr="007E2BE4">
        <w:rPr>
          <w:color w:val="7030A0"/>
        </w:rPr>
        <w:t xml:space="preserve"> will be.</w:t>
      </w:r>
    </w:p>
    <w:p w14:paraId="3FC3D38F" w14:textId="77777777" w:rsidR="00180ACA" w:rsidRPr="005D4752" w:rsidRDefault="00DC109E">
      <w:pPr>
        <w:pStyle w:val="ListParagraph"/>
        <w:numPr>
          <w:ilvl w:val="0"/>
          <w:numId w:val="4"/>
        </w:numPr>
      </w:pPr>
      <w:r w:rsidRPr="007E2BE4">
        <w:rPr>
          <w:color w:val="7030A0"/>
        </w:rPr>
        <w:t xml:space="preserve">Plan the development of the features – determine the order in which the features </w:t>
      </w:r>
      <w:r w:rsidRPr="005D4752">
        <w:rPr>
          <w:color w:val="7030A0"/>
        </w:rPr>
        <w:t xml:space="preserve">will be developed and who will oversee developing them. A rough timeline for developing the features is shown in </w:t>
      </w:r>
      <w:r w:rsidRPr="005D4752">
        <w:rPr>
          <w:i/>
          <w:iCs/>
          <w:color w:val="7030A0"/>
        </w:rPr>
        <w:t>Figure 1.2</w:t>
      </w:r>
      <w:r w:rsidRPr="005D4752">
        <w:rPr>
          <w:color w:val="7030A0"/>
        </w:rPr>
        <w:t>.</w:t>
      </w:r>
    </w:p>
    <w:p w14:paraId="5697ED4A" w14:textId="77777777" w:rsidR="00180ACA" w:rsidRPr="005D4752" w:rsidRDefault="00DC109E">
      <w:pPr>
        <w:pStyle w:val="ListParagraph"/>
        <w:numPr>
          <w:ilvl w:val="0"/>
          <w:numId w:val="4"/>
        </w:numPr>
        <w:rPr>
          <w:color w:val="7030A0"/>
        </w:rPr>
      </w:pPr>
      <w:r w:rsidRPr="005D4752">
        <w:rPr>
          <w:color w:val="7030A0"/>
        </w:rPr>
        <w:lastRenderedPageBreak/>
        <w:t>Design by feature – features are selected for the next iteration and assigned to different teams (though not in this case). The features are designed and added to the overall model of the system.</w:t>
      </w:r>
    </w:p>
    <w:p w14:paraId="1D770FA5" w14:textId="151F2DCC" w:rsidR="00180ACA" w:rsidRPr="005D4752" w:rsidRDefault="00DC109E">
      <w:pPr>
        <w:pStyle w:val="ListParagraph"/>
        <w:numPr>
          <w:ilvl w:val="0"/>
          <w:numId w:val="4"/>
        </w:numPr>
        <w:rPr>
          <w:color w:val="7030A0"/>
        </w:rPr>
      </w:pPr>
      <w:r w:rsidRPr="005D4752">
        <w:rPr>
          <w:color w:val="7030A0"/>
        </w:rPr>
        <w:t>Build by feature – once the designs are inspected, the feature is then implemented to that design. Usually, unit and acceptance testing are applied at this stage in the project process. However, due to the time constraints placed on the project, most of the testing was left to the end of the process.</w:t>
      </w:r>
    </w:p>
    <w:p w14:paraId="7B9FE5A9" w14:textId="77777777" w:rsidR="00180ACA" w:rsidRPr="005D4752" w:rsidRDefault="00180ACA">
      <w:pPr>
        <w:rPr>
          <w:color w:val="7030A0"/>
        </w:rPr>
      </w:pPr>
    </w:p>
    <w:p w14:paraId="403A717E" w14:textId="14522A3A" w:rsidR="00180ACA" w:rsidRPr="005D4752" w:rsidRDefault="00DC109E">
      <w:pPr>
        <w:rPr>
          <w:color w:val="7030A0"/>
        </w:rPr>
      </w:pPr>
      <w:r w:rsidRPr="005D4752">
        <w:rPr>
          <w:color w:val="7030A0"/>
        </w:rPr>
        <w:t>Steps 4 and 5 are repeated until all the features have been designed, implemented, and tested. Once that is completed, the software produced should comprehensively fulfil the functional requirements set out as the features at the beginning.</w:t>
      </w:r>
    </w:p>
    <w:p w14:paraId="7B1AD49C" w14:textId="16BE0F00" w:rsidR="00E5152E" w:rsidRPr="005D4752" w:rsidRDefault="00E5152E">
      <w:pPr>
        <w:rPr>
          <w:color w:val="7030A0"/>
        </w:rPr>
      </w:pPr>
    </w:p>
    <w:p w14:paraId="61A72710" w14:textId="685698A8" w:rsidR="00E5152E" w:rsidRPr="005D4752" w:rsidRDefault="00E5152E">
      <w:pPr>
        <w:rPr>
          <w:color w:val="7030A0"/>
        </w:rPr>
      </w:pPr>
    </w:p>
    <w:p w14:paraId="6508E12D" w14:textId="3CE32B76" w:rsidR="00E5152E" w:rsidRPr="005D4752" w:rsidRDefault="00E5152E">
      <w:pPr>
        <w:rPr>
          <w:color w:val="7030A0"/>
        </w:rPr>
      </w:pPr>
    </w:p>
    <w:p w14:paraId="1D20B43C" w14:textId="51499824" w:rsidR="00180ACA" w:rsidRPr="005D4752" w:rsidRDefault="00DC109E">
      <w:pPr>
        <w:pStyle w:val="Heading3"/>
      </w:pPr>
      <w:bookmarkStart w:id="33" w:name="_Toc70975944"/>
      <w:bookmarkStart w:id="34" w:name="_Toc71112317"/>
      <w:bookmarkStart w:id="35" w:name="_Toc71137516"/>
      <w:bookmarkEnd w:id="33"/>
      <w:r w:rsidRPr="005D4752">
        <w:lastRenderedPageBreak/>
        <w:t>Feature Table and Initial Timeline</w:t>
      </w:r>
      <w:bookmarkEnd w:id="34"/>
      <w:bookmarkEnd w:id="35"/>
    </w:p>
    <w:p w14:paraId="0AAF23E3" w14:textId="60FFD2DF" w:rsidR="00180ACA" w:rsidRPr="005D4752" w:rsidRDefault="00A83693">
      <w:pPr>
        <w:sectPr w:rsidR="00180ACA" w:rsidRPr="005D4752">
          <w:headerReference w:type="default" r:id="rId24"/>
          <w:footerReference w:type="default" r:id="rId25"/>
          <w:pgSz w:w="11906" w:h="16838"/>
          <w:pgMar w:top="1428" w:right="1800" w:bottom="1440" w:left="1800" w:header="708" w:footer="708" w:gutter="0"/>
          <w:pgNumType w:fmt="lowerRoman" w:start="1"/>
          <w:cols w:space="720"/>
        </w:sectPr>
      </w:pPr>
      <w:r w:rsidRPr="005D4752">
        <w:rPr>
          <w:noProof/>
        </w:rPr>
        <mc:AlternateContent>
          <mc:Choice Requires="wpg">
            <w:drawing>
              <wp:anchor distT="0" distB="0" distL="114300" distR="114300" simplePos="0" relativeHeight="251656192" behindDoc="0" locked="0" layoutInCell="1" allowOverlap="1" wp14:anchorId="17F72C08" wp14:editId="2146ED6F">
                <wp:simplePos x="0" y="0"/>
                <wp:positionH relativeFrom="column">
                  <wp:posOffset>-441960</wp:posOffset>
                </wp:positionH>
                <wp:positionV relativeFrom="paragraph">
                  <wp:posOffset>-49530</wp:posOffset>
                </wp:positionV>
                <wp:extent cx="6146165" cy="5365750"/>
                <wp:effectExtent l="0" t="0" r="6985" b="6350"/>
                <wp:wrapTopAndBottom/>
                <wp:docPr id="62" name="Group 62"/>
                <wp:cNvGraphicFramePr/>
                <a:graphic xmlns:a="http://schemas.openxmlformats.org/drawingml/2006/main">
                  <a:graphicData uri="http://schemas.microsoft.com/office/word/2010/wordprocessingGroup">
                    <wpg:wgp>
                      <wpg:cNvGrpSpPr/>
                      <wpg:grpSpPr>
                        <a:xfrm>
                          <a:off x="0" y="0"/>
                          <a:ext cx="6146165" cy="5365750"/>
                          <a:chOff x="0" y="0"/>
                          <a:chExt cx="6146165" cy="5365750"/>
                        </a:xfrm>
                      </wpg:grpSpPr>
                      <wps:wsp>
                        <wps:cNvPr id="1" name="Text Box 1"/>
                        <wps:cNvSpPr txBox="1"/>
                        <wps:spPr>
                          <a:xfrm>
                            <a:off x="0" y="5106035"/>
                            <a:ext cx="6146165" cy="259715"/>
                          </a:xfrm>
                          <a:prstGeom prst="rect">
                            <a:avLst/>
                          </a:prstGeom>
                          <a:solidFill>
                            <a:prstClr val="white"/>
                          </a:solidFill>
                          <a:ln>
                            <a:noFill/>
                          </a:ln>
                        </wps:spPr>
                        <wps:txbx>
                          <w:txbxContent>
                            <w:p w14:paraId="5CB43A6F" w14:textId="63E33312" w:rsidR="004739E4" w:rsidRPr="00BF68C8" w:rsidRDefault="004739E4" w:rsidP="004739E4">
                              <w:pPr>
                                <w:pStyle w:val="Caption"/>
                                <w:jc w:val="center"/>
                                <w:rPr>
                                  <w:rFonts w:eastAsia="MS Gothic"/>
                                  <w:b/>
                                  <w:bCs/>
                                  <w:noProof/>
                                  <w:color w:val="365F91"/>
                                  <w:sz w:val="22"/>
                                </w:rPr>
                              </w:pPr>
                              <w:bookmarkStart w:id="36" w:name="_Toc71137430"/>
                              <w:r>
                                <w:t xml:space="preserve">Figure </w:t>
                              </w:r>
                              <w:fldSimple w:instr=" STYLEREF 1 \s ">
                                <w:r w:rsidR="00A001F6">
                                  <w:rPr>
                                    <w:noProof/>
                                  </w:rPr>
                                  <w:t>1</w:t>
                                </w:r>
                              </w:fldSimple>
                              <w:r w:rsidR="00A001F6">
                                <w:t>.</w:t>
                              </w:r>
                              <w:fldSimple w:instr=" SEQ Figure \* ARABIC \s 1 ">
                                <w:r w:rsidR="00A001F6">
                                  <w:rPr>
                                    <w:noProof/>
                                  </w:rPr>
                                  <w:t>1</w:t>
                                </w:r>
                              </w:fldSimple>
                              <w:r w:rsidRPr="00914736">
                                <w:t>: The feature table for the project, as seen in week 11.</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2" name="Picture 6"/>
                          <pic:cNvPicPr>
                            <a:picLocks noChangeAspect="1"/>
                          </pic:cNvPicPr>
                        </pic:nvPicPr>
                        <pic:blipFill>
                          <a:blip r:embed="rId26">
                            <a:extLst>
                              <a:ext uri="{28A0092B-C50C-407E-A947-70E740481C1C}">
                                <a14:useLocalDpi xmlns:a14="http://schemas.microsoft.com/office/drawing/2010/main" val="0"/>
                              </a:ext>
                            </a:extLst>
                          </a:blip>
                          <a:srcRect l="248" r="248"/>
                          <a:stretch/>
                        </pic:blipFill>
                        <pic:spPr>
                          <a:xfrm>
                            <a:off x="0" y="0"/>
                            <a:ext cx="6146165" cy="5052060"/>
                          </a:xfrm>
                          <a:prstGeom prst="rect">
                            <a:avLst/>
                          </a:prstGeom>
                          <a:noFill/>
                          <a:ln>
                            <a:noFill/>
                            <a:prstDash/>
                          </a:ln>
                        </pic:spPr>
                      </pic:pic>
                    </wpg:wgp>
                  </a:graphicData>
                </a:graphic>
                <wp14:sizeRelH relativeFrom="margin">
                  <wp14:pctWidth>0</wp14:pctWidth>
                </wp14:sizeRelH>
                <wp14:sizeRelV relativeFrom="margin">
                  <wp14:pctHeight>0</wp14:pctHeight>
                </wp14:sizeRelV>
              </wp:anchor>
            </w:drawing>
          </mc:Choice>
          <mc:Fallback>
            <w:pict>
              <v:group w14:anchorId="17F72C08" id="Group 62" o:spid="_x0000_s1026" style="position:absolute;left:0;text-align:left;margin-left:-34.8pt;margin-top:-3.9pt;width:483.95pt;height:422.5pt;z-index:251656192;mso-width-relative:margin;mso-height-relative:margin" coordsize="61461,536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">
                <v:shapetype id="_x0000_t202" coordsize="21600,21600" o:spt="202" path="m,l,21600r21600,l21600,xe">
                  <v:stroke joinstyle="miter"/>
                  <v:path gradientshapeok="t" o:connecttype="rect"/>
                </v:shapetype>
                <v:shape id="Text Box 1" o:spid="_x0000_s1027" type="#_x0000_t202" style="position:absolute;top:51060;width:61461;height:25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" stroked="f">
                  <v:textbox style="mso-fit-shape-to-text:t" inset="0,0,0,0">
                    <w:txbxContent>
                      <w:p w14:paraId="5CB43A6F" w14:textId="63E33312" w:rsidR="004739E4" w:rsidRPr="00BF68C8" w:rsidRDefault="004739E4" w:rsidP="004739E4">
                        <w:pPr>
                          <w:pStyle w:val="Caption"/>
                          <w:jc w:val="center"/>
                          <w:rPr>
                            <w:rFonts w:eastAsia="MS Gothic"/>
                            <w:b/>
                            <w:bCs/>
                            <w:noProof/>
                            <w:color w:val="365F91"/>
                            <w:sz w:val="22"/>
                          </w:rPr>
                        </w:pPr>
                        <w:bookmarkStart w:id="37" w:name="_Toc71137430"/>
                        <w:r>
                          <w:t xml:space="preserve">Figure </w:t>
                        </w:r>
                        <w:fldSimple w:instr=" STYLEREF 1 \s ">
                          <w:r w:rsidR="00A001F6">
                            <w:rPr>
                              <w:noProof/>
                            </w:rPr>
                            <w:t>1</w:t>
                          </w:r>
                        </w:fldSimple>
                        <w:r w:rsidR="00A001F6">
                          <w:t>.</w:t>
                        </w:r>
                        <w:fldSimple w:instr=" SEQ Figure \* ARABIC \s 1 ">
                          <w:r w:rsidR="00A001F6">
                            <w:rPr>
                              <w:noProof/>
                            </w:rPr>
                            <w:t>1</w:t>
                          </w:r>
                        </w:fldSimple>
                        <w:r w:rsidRPr="00914736">
                          <w:t>: The feature table for the project, as seen in week 11.</w:t>
                        </w:r>
                        <w:bookmarkEnd w:id="37"/>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8" type="#_x0000_t75" style="position:absolute;width:61461;height:505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">
                  <v:imagedata r:id="rId27" o:title="" cropleft="163f" cropright="163f"/>
                </v:shape>
                <w10:wrap type="topAndBottom"/>
              </v:group>
            </w:pict>
          </mc:Fallback>
        </mc:AlternateContent>
      </w:r>
      <w:r w:rsidRPr="005D4752">
        <w:rPr>
          <w:noProof/>
        </w:rPr>
        <mc:AlternateContent>
          <mc:Choice Requires="wpg">
            <w:drawing>
              <wp:anchor distT="0" distB="0" distL="114300" distR="114300" simplePos="0" relativeHeight="251656193" behindDoc="0" locked="0" layoutInCell="1" allowOverlap="1" wp14:anchorId="5142627D" wp14:editId="390F7D30">
                <wp:simplePos x="0" y="0"/>
                <wp:positionH relativeFrom="column">
                  <wp:posOffset>-673925</wp:posOffset>
                </wp:positionH>
                <wp:positionV relativeFrom="paragraph">
                  <wp:posOffset>5567292</wp:posOffset>
                </wp:positionV>
                <wp:extent cx="6641465" cy="2468245"/>
                <wp:effectExtent l="0" t="0" r="6985" b="8255"/>
                <wp:wrapTopAndBottom/>
                <wp:docPr id="61" name="Group 61"/>
                <wp:cNvGraphicFramePr/>
                <a:graphic xmlns:a="http://schemas.openxmlformats.org/drawingml/2006/main">
                  <a:graphicData uri="http://schemas.microsoft.com/office/word/2010/wordprocessingGroup">
                    <wpg:wgp>
                      <wpg:cNvGrpSpPr/>
                      <wpg:grpSpPr>
                        <a:xfrm>
                          <a:off x="0" y="0"/>
                          <a:ext cx="6641465" cy="2468245"/>
                          <a:chOff x="0" y="0"/>
                          <a:chExt cx="6641465" cy="2468245"/>
                        </a:xfrm>
                      </wpg:grpSpPr>
                      <wps:wsp>
                        <wps:cNvPr id="60" name="Text Box 60"/>
                        <wps:cNvSpPr txBox="1"/>
                        <wps:spPr>
                          <a:xfrm>
                            <a:off x="0" y="2208530"/>
                            <a:ext cx="6641465" cy="259715"/>
                          </a:xfrm>
                          <a:prstGeom prst="rect">
                            <a:avLst/>
                          </a:prstGeom>
                          <a:solidFill>
                            <a:prstClr val="white"/>
                          </a:solidFill>
                          <a:ln>
                            <a:noFill/>
                          </a:ln>
                        </wps:spPr>
                        <wps:txbx>
                          <w:txbxContent>
                            <w:p w14:paraId="2A9F0628" w14:textId="73E0E3FC" w:rsidR="004739E4" w:rsidRPr="002303B6" w:rsidRDefault="004739E4" w:rsidP="004739E4">
                              <w:pPr>
                                <w:pStyle w:val="Caption"/>
                                <w:jc w:val="center"/>
                                <w:rPr>
                                  <w:noProof/>
                                  <w:szCs w:val="24"/>
                                </w:rPr>
                              </w:pPr>
                              <w:bookmarkStart w:id="38" w:name="_Toc71137431"/>
                              <w:r>
                                <w:t xml:space="preserve">Figure </w:t>
                              </w:r>
                              <w:fldSimple w:instr=" STYLEREF 1 \s ">
                                <w:r w:rsidR="00A001F6">
                                  <w:rPr>
                                    <w:noProof/>
                                  </w:rPr>
                                  <w:t>1</w:t>
                                </w:r>
                              </w:fldSimple>
                              <w:r w:rsidR="00A001F6">
                                <w:t>.</w:t>
                              </w:r>
                              <w:fldSimple w:instr=" SEQ Figure \* ARABIC \s 1 ">
                                <w:r w:rsidR="00A001F6">
                                  <w:rPr>
                                    <w:noProof/>
                                  </w:rPr>
                                  <w:t>2</w:t>
                                </w:r>
                              </w:fldSimple>
                              <w:r w:rsidRPr="00FF6685">
                                <w:t>: Initial Gantt chart to plan a rough timeline.</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5" name="Picture 17"/>
                          <pic:cNvPicPr>
                            <a:picLocks noChangeAspect="1"/>
                          </pic:cNvPicPr>
                        </pic:nvPicPr>
                        <pic:blipFill>
                          <a:blip r:embed="rId28"/>
                          <a:stretch>
                            <a:fillRect/>
                          </a:stretch>
                        </pic:blipFill>
                        <pic:spPr>
                          <a:xfrm>
                            <a:off x="0" y="0"/>
                            <a:ext cx="6641465" cy="2149475"/>
                          </a:xfrm>
                          <a:prstGeom prst="rect">
                            <a:avLst/>
                          </a:prstGeom>
                          <a:noFill/>
                          <a:ln>
                            <a:noFill/>
                            <a:prstDash/>
                          </a:ln>
                        </pic:spPr>
                      </pic:pic>
                    </wpg:wgp>
                  </a:graphicData>
                </a:graphic>
                <wp14:sizeRelV relativeFrom="margin">
                  <wp14:pctHeight>0</wp14:pctHeight>
                </wp14:sizeRelV>
              </wp:anchor>
            </w:drawing>
          </mc:Choice>
          <mc:Fallback>
            <w:pict>
              <v:group w14:anchorId="5142627D" id="Group 61" o:spid="_x0000_s1029" style="position:absolute;left:0;text-align:left;margin-left:-53.05pt;margin-top:438.35pt;width:522.95pt;height:194.35pt;z-index:251656193;mso-height-relative:margin" coordsize="66414,246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">
                <v:shape id="Text Box 60" o:spid="_x0000_s1030" type="#_x0000_t202" style="position:absolute;top:22085;width:66414;height:25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" stroked="f">
                  <v:textbox style="mso-fit-shape-to-text:t" inset="0,0,0,0">
                    <w:txbxContent>
                      <w:p w14:paraId="2A9F0628" w14:textId="73E0E3FC" w:rsidR="004739E4" w:rsidRPr="002303B6" w:rsidRDefault="004739E4" w:rsidP="004739E4">
                        <w:pPr>
                          <w:pStyle w:val="Caption"/>
                          <w:jc w:val="center"/>
                          <w:rPr>
                            <w:noProof/>
                            <w:szCs w:val="24"/>
                          </w:rPr>
                        </w:pPr>
                        <w:bookmarkStart w:id="39" w:name="_Toc71137431"/>
                        <w:r>
                          <w:t xml:space="preserve">Figure </w:t>
                        </w:r>
                        <w:fldSimple w:instr=" STYLEREF 1 \s ">
                          <w:r w:rsidR="00A001F6">
                            <w:rPr>
                              <w:noProof/>
                            </w:rPr>
                            <w:t>1</w:t>
                          </w:r>
                        </w:fldSimple>
                        <w:r w:rsidR="00A001F6">
                          <w:t>.</w:t>
                        </w:r>
                        <w:fldSimple w:instr=" SEQ Figure \* ARABIC \s 1 ">
                          <w:r w:rsidR="00A001F6">
                            <w:rPr>
                              <w:noProof/>
                            </w:rPr>
                            <w:t>2</w:t>
                          </w:r>
                        </w:fldSimple>
                        <w:r w:rsidRPr="00FF6685">
                          <w:t>: Initial Gantt chart to plan a rough timeline.</w:t>
                        </w:r>
                        <w:bookmarkEnd w:id="39"/>
                      </w:p>
                    </w:txbxContent>
                  </v:textbox>
                </v:shape>
                <v:shape id="Picture 17" o:spid="_x0000_s1031" type="#_x0000_t75" style="position:absolute;width:66414;height:214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">
                  <v:imagedata r:id="rId29" o:title=""/>
                </v:shape>
                <w10:wrap type="topAndBottom"/>
              </v:group>
            </w:pict>
          </mc:Fallback>
        </mc:AlternateContent>
      </w:r>
    </w:p>
    <w:p w14:paraId="7C0076E1" w14:textId="384F90A2" w:rsidR="00180ACA" w:rsidRPr="005D4752" w:rsidRDefault="00DC109E">
      <w:pPr>
        <w:pStyle w:val="Heading1"/>
      </w:pPr>
      <w:bookmarkStart w:id="40" w:name="_Toc70975945"/>
      <w:bookmarkStart w:id="41" w:name="_Toc71112318"/>
      <w:bookmarkStart w:id="42" w:name="_Toc71137517"/>
      <w:r w:rsidRPr="005D4752">
        <w:lastRenderedPageBreak/>
        <w:t>Convolutional Neural Networks</w:t>
      </w:r>
      <w:bookmarkEnd w:id="40"/>
      <w:bookmarkEnd w:id="41"/>
      <w:bookmarkEnd w:id="42"/>
    </w:p>
    <w:p w14:paraId="38DD9784" w14:textId="70BD4F2B" w:rsidR="00180ACA" w:rsidRPr="005D4752" w:rsidRDefault="00DC109E">
      <w:pPr>
        <w:rPr>
          <w:color w:val="7030A0"/>
        </w:rPr>
      </w:pPr>
      <w:r w:rsidRPr="005D4752">
        <w:rPr>
          <w:color w:val="7030A0"/>
        </w:rPr>
        <w:t>When implementing technologies, it is important to know where they come from. This helps you to understand how and why they work. This chapter’s focus is on the origins and the inner workings of Convolutional Neural Networks. The aim of this research is to aid the design and implementation of a working CNN.</w:t>
      </w:r>
    </w:p>
    <w:p w14:paraId="280A6D82" w14:textId="3E2D8BA3" w:rsidR="00180ACA" w:rsidRPr="005D4752" w:rsidRDefault="00DC109E">
      <w:pPr>
        <w:pStyle w:val="Heading2"/>
      </w:pPr>
      <w:bookmarkStart w:id="43" w:name="_Toc70975946"/>
      <w:bookmarkStart w:id="44" w:name="_Toc71112319"/>
      <w:bookmarkStart w:id="45" w:name="_Toc71137518"/>
      <w:r w:rsidRPr="005D4752">
        <w:t>Background</w:t>
      </w:r>
      <w:bookmarkEnd w:id="43"/>
      <w:bookmarkEnd w:id="44"/>
      <w:bookmarkEnd w:id="45"/>
    </w:p>
    <w:p w14:paraId="368B0591" w14:textId="225046B3" w:rsidR="00180ACA" w:rsidRPr="005D4752" w:rsidRDefault="004739E4">
      <w:r w:rsidRPr="005D4752">
        <w:rPr>
          <w:noProof/>
          <w:color w:val="7030A0"/>
        </w:rPr>
        <mc:AlternateContent>
          <mc:Choice Requires="wpg">
            <w:drawing>
              <wp:anchor distT="0" distB="0" distL="114300" distR="114300" simplePos="0" relativeHeight="251656195" behindDoc="0" locked="0" layoutInCell="1" allowOverlap="1" wp14:anchorId="6D837FBB" wp14:editId="22426751">
                <wp:simplePos x="0" y="0"/>
                <wp:positionH relativeFrom="column">
                  <wp:posOffset>1247775</wp:posOffset>
                </wp:positionH>
                <wp:positionV relativeFrom="paragraph">
                  <wp:posOffset>1621790</wp:posOffset>
                </wp:positionV>
                <wp:extent cx="2766695" cy="2687955"/>
                <wp:effectExtent l="0" t="0" r="0" b="0"/>
                <wp:wrapTopAndBottom/>
                <wp:docPr id="59" name="Group 59"/>
                <wp:cNvGraphicFramePr/>
                <a:graphic xmlns:a="http://schemas.openxmlformats.org/drawingml/2006/main">
                  <a:graphicData uri="http://schemas.microsoft.com/office/word/2010/wordprocessingGroup">
                    <wpg:wgp>
                      <wpg:cNvGrpSpPr/>
                      <wpg:grpSpPr>
                        <a:xfrm>
                          <a:off x="0" y="0"/>
                          <a:ext cx="2766695" cy="2687955"/>
                          <a:chOff x="0" y="0"/>
                          <a:chExt cx="2766695" cy="2687955"/>
                        </a:xfrm>
                      </wpg:grpSpPr>
                      <wps:wsp>
                        <wps:cNvPr id="58" name="Text Box 58"/>
                        <wps:cNvSpPr txBox="1"/>
                        <wps:spPr>
                          <a:xfrm>
                            <a:off x="0" y="2295525"/>
                            <a:ext cx="2766695" cy="392430"/>
                          </a:xfrm>
                          <a:prstGeom prst="rect">
                            <a:avLst/>
                          </a:prstGeom>
                          <a:solidFill>
                            <a:prstClr val="white"/>
                          </a:solidFill>
                          <a:ln>
                            <a:noFill/>
                          </a:ln>
                        </wps:spPr>
                        <wps:txbx>
                          <w:txbxContent>
                            <w:p w14:paraId="0672FE13" w14:textId="0243230D" w:rsidR="004739E4" w:rsidRPr="007E55D6" w:rsidRDefault="004739E4" w:rsidP="004739E4">
                              <w:pPr>
                                <w:pStyle w:val="Caption"/>
                                <w:jc w:val="center"/>
                                <w:rPr>
                                  <w:noProof/>
                                  <w:color w:val="7030A0"/>
                                  <w:szCs w:val="24"/>
                                </w:rPr>
                              </w:pPr>
                              <w:bookmarkStart w:id="46" w:name="_Toc71137432"/>
                              <w:r>
                                <w:t xml:space="preserve">Figure </w:t>
                              </w:r>
                              <w:fldSimple w:instr=" STYLEREF 1 \s ">
                                <w:r w:rsidR="00A001F6">
                                  <w:rPr>
                                    <w:noProof/>
                                  </w:rPr>
                                  <w:t>2</w:t>
                                </w:r>
                              </w:fldSimple>
                              <w:r w:rsidR="00A001F6">
                                <w:t>.</w:t>
                              </w:r>
                              <w:fldSimple w:instr=" SEQ Figure \* ARABIC \s 1 ">
                                <w:r w:rsidR="00A001F6">
                                  <w:rPr>
                                    <w:noProof/>
                                  </w:rPr>
                                  <w:t>1</w:t>
                                </w:r>
                              </w:fldSimple>
                              <w:r w:rsidRPr="00A05E4C">
                                <w:t>: Shows a receptive field (Gabor filter-type) typical for a simple cell.</w:t>
                              </w:r>
                              <w:r w:rsidR="007E4703">
                                <w:t xml:space="preserve"> Source:</w:t>
                              </w:r>
                              <w:r w:rsidRPr="00A05E4C">
                                <w:t xml:space="preserve"> []</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8" name="Picture 20"/>
                          <pic:cNvPicPr>
                            <a:picLocks noChangeAspect="1"/>
                          </pic:cNvPicPr>
                        </pic:nvPicPr>
                        <pic:blipFill>
                          <a:blip r:embed="rId30"/>
                          <a:stretch>
                            <a:fillRect/>
                          </a:stretch>
                        </pic:blipFill>
                        <pic:spPr>
                          <a:xfrm>
                            <a:off x="231569" y="0"/>
                            <a:ext cx="2315210" cy="2228215"/>
                          </a:xfrm>
                          <a:prstGeom prst="rect">
                            <a:avLst/>
                          </a:prstGeom>
                          <a:noFill/>
                          <a:ln>
                            <a:noFill/>
                            <a:prstDash/>
                          </a:ln>
                        </pic:spPr>
                      </pic:pic>
                    </wpg:wgp>
                  </a:graphicData>
                </a:graphic>
                <wp14:sizeRelV relativeFrom="margin">
                  <wp14:pctHeight>0</wp14:pctHeight>
                </wp14:sizeRelV>
              </wp:anchor>
            </w:drawing>
          </mc:Choice>
          <mc:Fallback>
            <w:pict>
              <v:group w14:anchorId="6D837FBB" id="Group 59" o:spid="_x0000_s1032" style="position:absolute;left:0;text-align:left;margin-left:98.25pt;margin-top:127.7pt;width:217.85pt;height:211.65pt;z-index:251656195;mso-height-relative:margin" coordsize="27666,268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">
                <v:shape id="Text Box 58" o:spid="_x0000_s1033" type="#_x0000_t202" style="position:absolute;top:22955;width:27666;height:39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" stroked="f">
                  <v:textbox style="mso-fit-shape-to-text:t" inset="0,0,0,0">
                    <w:txbxContent>
                      <w:p w14:paraId="0672FE13" w14:textId="0243230D" w:rsidR="004739E4" w:rsidRPr="007E55D6" w:rsidRDefault="004739E4" w:rsidP="004739E4">
                        <w:pPr>
                          <w:pStyle w:val="Caption"/>
                          <w:jc w:val="center"/>
                          <w:rPr>
                            <w:noProof/>
                            <w:color w:val="7030A0"/>
                            <w:szCs w:val="24"/>
                          </w:rPr>
                        </w:pPr>
                        <w:bookmarkStart w:id="47" w:name="_Toc71137432"/>
                        <w:r>
                          <w:t xml:space="preserve">Figure </w:t>
                        </w:r>
                        <w:fldSimple w:instr=" STYLEREF 1 \s ">
                          <w:r w:rsidR="00A001F6">
                            <w:rPr>
                              <w:noProof/>
                            </w:rPr>
                            <w:t>2</w:t>
                          </w:r>
                        </w:fldSimple>
                        <w:r w:rsidR="00A001F6">
                          <w:t>.</w:t>
                        </w:r>
                        <w:fldSimple w:instr=" SEQ Figure \* ARABIC \s 1 ">
                          <w:r w:rsidR="00A001F6">
                            <w:rPr>
                              <w:noProof/>
                            </w:rPr>
                            <w:t>1</w:t>
                          </w:r>
                        </w:fldSimple>
                        <w:r w:rsidRPr="00A05E4C">
                          <w:t>: Shows a receptive field (Gabor filter-type) typical for a simple cell.</w:t>
                        </w:r>
                        <w:r w:rsidR="007E4703">
                          <w:t xml:space="preserve"> Source:</w:t>
                        </w:r>
                        <w:r w:rsidRPr="00A05E4C">
                          <w:t xml:space="preserve"> []</w:t>
                        </w:r>
                        <w:bookmarkEnd w:id="47"/>
                      </w:p>
                    </w:txbxContent>
                  </v:textbox>
                </v:shape>
                <v:shape id="Picture 20" o:spid="_x0000_s1034" type="#_x0000_t75" style="position:absolute;left:2315;width:23152;height:222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">
                  <v:imagedata r:id="rId31" o:title=""/>
                </v:shape>
                <w10:wrap type="topAndBottom"/>
              </v:group>
            </w:pict>
          </mc:Fallback>
        </mc:AlternateContent>
      </w:r>
      <w:r w:rsidR="00DC109E" w:rsidRPr="005D4752">
        <w:rPr>
          <w:color w:val="7030A0"/>
        </w:rPr>
        <w:t xml:space="preserve">In the 1950s, more research was done into the human visual cortex, attempting to answer two questions. First, what does the visual system do? Second, how does it do it? “In 1959, David Hubel and </w:t>
      </w:r>
      <w:proofErr w:type="spellStart"/>
      <w:r w:rsidR="00DC109E" w:rsidRPr="005D4752">
        <w:rPr>
          <w:color w:val="7030A0"/>
        </w:rPr>
        <w:t>Torsten</w:t>
      </w:r>
      <w:proofErr w:type="spellEnd"/>
      <w:r w:rsidR="00DC109E" w:rsidRPr="005D4752">
        <w:rPr>
          <w:color w:val="7030A0"/>
        </w:rPr>
        <w:t xml:space="preserve"> Wiesel described simple cells and complex cells in the human visual cortex” writes Rachael </w:t>
      </w:r>
      <w:proofErr w:type="spellStart"/>
      <w:r w:rsidR="00DC109E" w:rsidRPr="005D4752">
        <w:rPr>
          <w:color w:val="7030A0"/>
        </w:rPr>
        <w:t>Draelos</w:t>
      </w:r>
      <w:proofErr w:type="spellEnd"/>
      <w:r w:rsidR="00DC109E" w:rsidRPr="005D4752">
        <w:rPr>
          <w:color w:val="7030A0"/>
        </w:rPr>
        <w:t xml:space="preserve"> </w:t>
      </w:r>
      <w:r w:rsidR="00224B0C" w:rsidRPr="005D4752">
        <w:rPr>
          <w:color w:val="7030A0"/>
        </w:rPr>
        <w:fldChar w:fldCharType="begin"/>
      </w:r>
      <w:r w:rsidR="008921C6" w:rsidRPr="005D4752">
        <w:rPr>
          <w:color w:val="7030A0"/>
        </w:rPr>
        <w:instrText xml:space="preserve"> ADDIN ZOTERO_ITEM CSL_CITATION {"citationID":"FCq3JFVU","properties":{"formattedCitation":"[25]","plainCitation":"[25]","noteIndex":0},"citationItems":[{"id":77,"uris":["http://zotero.org/users/7475840/items/4ZIG28TX"],"uri":["http://zotero.org/users/7475840/items/4ZIG28TX"],"itemData":{"id":77,"type":"post-weblog","abstract":"Convolutional neural networks, or CNNs for short, form the backbone of many modern computer vision systems. This post will describe the origins of CNNs, starting from biological experiments of the …","container-title":"Glass Box","language":"en","title":"The History of Convolutional Neural Networks","URL":"https://glassboxmedicine.com/2019/04/13/a-short-history-of-convolutional-neural-networks/","author":[{"family":"Draelos","given":"Rachel"}],"accessed":{"date-parts":[["2021",5,2]]},"issued":{"date-parts":[["2019",4,13]]}}}],"schema":"https://github.com/citation-style-language/schema/raw/master/csl-citation.json"} </w:instrText>
      </w:r>
      <w:r w:rsidR="00224B0C" w:rsidRPr="005D4752">
        <w:rPr>
          <w:color w:val="7030A0"/>
        </w:rPr>
        <w:fldChar w:fldCharType="separate"/>
      </w:r>
      <w:r w:rsidR="008921C6" w:rsidRPr="005D4752">
        <w:t>[25]</w:t>
      </w:r>
      <w:r w:rsidR="00224B0C" w:rsidRPr="005D4752">
        <w:rPr>
          <w:color w:val="7030A0"/>
        </w:rPr>
        <w:fldChar w:fldCharType="end"/>
      </w:r>
      <w:r w:rsidR="00DC109E" w:rsidRPr="005D4752">
        <w:rPr>
          <w:color w:val="7030A0"/>
        </w:rPr>
        <w:t xml:space="preserve">. Hubel and Wiesel proposed that a combination of these two types of cell is used in pattern recognition. Each simple cell responds to bars and edges of a particular orientation in the scene as seen in </w:t>
      </w:r>
      <w:r w:rsidR="00DC109E" w:rsidRPr="005D4752">
        <w:rPr>
          <w:i/>
          <w:iCs/>
          <w:color w:val="7030A0"/>
        </w:rPr>
        <w:t>Figure 2.1</w:t>
      </w:r>
      <w:r w:rsidR="00DC109E" w:rsidRPr="005D4752">
        <w:rPr>
          <w:color w:val="7030A0"/>
        </w:rPr>
        <w:t>. Complex cells respond similarly to the bars and edges; however, they differ as they have a property known as ‘spatial invariance’. This means the complex cells still respond when the bars and edges are shifted around the scene.</w:t>
      </w:r>
    </w:p>
    <w:p w14:paraId="0E615A34" w14:textId="6FC7DDFD" w:rsidR="00180ACA" w:rsidRPr="005D4752" w:rsidRDefault="00DC109E">
      <w:pPr>
        <w:rPr>
          <w:color w:val="7030A0"/>
        </w:rPr>
      </w:pPr>
      <w:r w:rsidRPr="005D4752">
        <w:rPr>
          <w:color w:val="7030A0"/>
        </w:rPr>
        <w:t>By 1962 Hubel and Wiesel’s theory had developed. They proposed that spatial invariance of complex cells is achieved by ‘summing’ the output of several simple cells with similar orientations but different locations in the scene (or receptive field in the eye). This summing effect enables the complex cells to respond to similar stimuli that occur anywhere in the field.</w:t>
      </w:r>
    </w:p>
    <w:p w14:paraId="47CE3E27" w14:textId="77777777" w:rsidR="00180ACA" w:rsidRPr="005D4752" w:rsidRDefault="00180ACA">
      <w:pPr>
        <w:rPr>
          <w:color w:val="7030A0"/>
        </w:rPr>
      </w:pPr>
    </w:p>
    <w:p w14:paraId="4E334006" w14:textId="6E4062DB" w:rsidR="00180ACA" w:rsidRPr="005D4752" w:rsidRDefault="00DC109E">
      <w:pPr>
        <w:rPr>
          <w:color w:val="7030A0"/>
        </w:rPr>
      </w:pPr>
      <w:r w:rsidRPr="005D4752">
        <w:rPr>
          <w:color w:val="7030A0"/>
        </w:rPr>
        <w:t xml:space="preserve">Throughout the history of robotics, there are many examples where biology has inspired technical advancement. This is true also in the field of machine learning and convolutional neural networks. </w:t>
      </w:r>
      <w:proofErr w:type="spellStart"/>
      <w:r w:rsidRPr="005D4752">
        <w:rPr>
          <w:color w:val="7030A0"/>
        </w:rPr>
        <w:t>Draelos</w:t>
      </w:r>
      <w:proofErr w:type="spellEnd"/>
      <w:r w:rsidRPr="005D4752">
        <w:rPr>
          <w:color w:val="7030A0"/>
        </w:rPr>
        <w:t xml:space="preserve"> talks about how, in the 1980s, Dr </w:t>
      </w:r>
      <w:proofErr w:type="spellStart"/>
      <w:r w:rsidRPr="005D4752">
        <w:rPr>
          <w:color w:val="7030A0"/>
        </w:rPr>
        <w:t>Kunihiko</w:t>
      </w:r>
      <w:proofErr w:type="spellEnd"/>
      <w:r w:rsidRPr="005D4752">
        <w:rPr>
          <w:color w:val="7030A0"/>
        </w:rPr>
        <w:t xml:space="preserve"> Fukushima was inspired by the simple and complex cells and proposed a neural network model that applied this simple-to-complex concept through mathematical operations. This ‘</w:t>
      </w:r>
      <w:proofErr w:type="spellStart"/>
      <w:r w:rsidRPr="005D4752">
        <w:rPr>
          <w:color w:val="7030A0"/>
        </w:rPr>
        <w:t>Neocognitron</w:t>
      </w:r>
      <w:proofErr w:type="spellEnd"/>
      <w:r w:rsidRPr="005D4752">
        <w:rPr>
          <w:color w:val="7030A0"/>
        </w:rPr>
        <w:t xml:space="preserve">’ </w:t>
      </w:r>
      <w:r w:rsidR="00402CBC" w:rsidRPr="005D4752">
        <w:rPr>
          <w:color w:val="7030A0"/>
        </w:rPr>
        <w:fldChar w:fldCharType="begin"/>
      </w:r>
      <w:r w:rsidR="008921C6" w:rsidRPr="005D4752">
        <w:rPr>
          <w:color w:val="7030A0"/>
        </w:rPr>
        <w:instrText xml:space="preserve"> ADDIN ZOTERO_ITEM CSL_CITATION {"citationID":"7ooD2b9c","properties":{"formattedCitation":"[26]","plainCitation":"[26]","noteIndex":0},"citationItems":[{"id":80,"uris":["http://zotero.org/users/7475840/items/LU7BN2QI"],"uri":["http://zotero.org/users/7475840/items/LU7BN2QI"],"itemData":{"id":80,"type":"article-journal","abstract":"A neural network model for a mechanism of visual pattern recognition is proposed in this paper. The network is self-organized by \"learning without a teacher\", and acquires an ability to recognize stimulus patterns based on the geometrical similarity (Gestalt) of their shapes without affected by their positions. This network is given a nickname \"neocognitron\". After completion of self-organization, the network has a structure similar to the hierarchy model of the visual nervous system proposed by Hubel and Wiesel. The network consists of an input layer (photoreceptor array) followed by a cascade connection of a number of modular structures, each of which is composed of two layers of cells connected in a cascade. The first layer of each module consists of \"S-cells', which show characteristics similar to simple cells or lower order hypercomplex cells, and the second layer consists of \"C-cells\" similar to complex cells or higher order hypercomplex cells. The afferent synapses to each S-cell have plasticity and are modifiable. The network has an ability of unsupervised learning: We do not need any \"teacher\" during the process of selforganization, and it is only needed to present a set of stimulus patterns repeatedly to the input layer of the network. The network has been simulated on a digital computer. After repetitive presentation of a set of stimulus patterns, each stimulus pattern has become to elicit an output only from one of the C-cells of the last layer, and conversely, this C-cell has become selectively responsive only to that stimulus pattern. That is, none of the C-cells of the last layer responds to more than one stimulus pattern. The response of the C-cells of the last layer is not affected by the pattern's position at all. Neither is it affected by a small change in shape nor in size of the stimulus pattern.","container-title":"Biological Cybernetics","DOI":"10.1007/BF00344251","ISSN":"0340-1200, 1432-0770","issue":"4","journalAbbreviation":"Biol. Cybernetics","language":"en","page":"193-202","source":"DOI.org (Crossref)","title":"Neocognitron: A self-organizing neural network model for a mechanism of pattern recognition unaffected by shift in position","title-short":"Neocognitron","volume":"36","author":[{"family":"Fukushima","given":"Kunihiko"}],"issued":{"date-parts":[["1980",4]]}}}],"schema":"https://github.com/citation-style-language/schema/raw/master/csl-citation.json"} </w:instrText>
      </w:r>
      <w:r w:rsidR="00402CBC" w:rsidRPr="005D4752">
        <w:rPr>
          <w:color w:val="7030A0"/>
        </w:rPr>
        <w:fldChar w:fldCharType="separate"/>
      </w:r>
      <w:r w:rsidR="008921C6" w:rsidRPr="005D4752">
        <w:t>[26]</w:t>
      </w:r>
      <w:r w:rsidR="00402CBC" w:rsidRPr="005D4752">
        <w:rPr>
          <w:color w:val="7030A0"/>
        </w:rPr>
        <w:fldChar w:fldCharType="end"/>
      </w:r>
      <w:r w:rsidRPr="005D4752">
        <w:rPr>
          <w:color w:val="7030A0"/>
        </w:rPr>
        <w:t xml:space="preserve">, as it was named, was an attempt to create a computational model for visual pattern recognition and it successfully displayed the spatial variance properties desired. The </w:t>
      </w:r>
      <w:proofErr w:type="spellStart"/>
      <w:r w:rsidRPr="005D4752">
        <w:rPr>
          <w:color w:val="7030A0"/>
        </w:rPr>
        <w:t>neocognitron</w:t>
      </w:r>
      <w:proofErr w:type="spellEnd"/>
      <w:r w:rsidRPr="005D4752">
        <w:rPr>
          <w:color w:val="7030A0"/>
        </w:rPr>
        <w:t xml:space="preserve"> was the inspiration for more work in the 1990s that led to the modern CNNs.</w:t>
      </w:r>
    </w:p>
    <w:p w14:paraId="1F2C0890" w14:textId="77777777" w:rsidR="00180ACA" w:rsidRPr="005D4752" w:rsidRDefault="00180ACA">
      <w:pPr>
        <w:rPr>
          <w:color w:val="7030A0"/>
        </w:rPr>
      </w:pPr>
    </w:p>
    <w:p w14:paraId="775142BE" w14:textId="77777777" w:rsidR="00180ACA" w:rsidRPr="005D4752" w:rsidRDefault="00DC109E">
      <w:pPr>
        <w:rPr>
          <w:color w:val="7030A0"/>
        </w:rPr>
      </w:pPr>
      <w:r w:rsidRPr="005D4752">
        <w:rPr>
          <w:color w:val="7030A0"/>
        </w:rPr>
        <w:lastRenderedPageBreak/>
        <w:t xml:space="preserve">More recently, CNNs have successfully been used for classifying images, such as </w:t>
      </w:r>
      <w:proofErr w:type="spellStart"/>
      <w:r w:rsidRPr="005D4752">
        <w:rPr>
          <w:color w:val="7030A0"/>
        </w:rPr>
        <w:t>AlexNet</w:t>
      </w:r>
      <w:proofErr w:type="spellEnd"/>
      <w:r w:rsidRPr="005D4752">
        <w:rPr>
          <w:color w:val="7030A0"/>
        </w:rPr>
        <w:t xml:space="preserve"> [], which achieved state-of-the-art performance when trained on the ImageNet dataset in 2012. Furthermore, CNNs are now being used for a variety of purposes, from facial recognition to the analysis of medical images. This successfulness </w:t>
      </w:r>
      <w:proofErr w:type="gramStart"/>
      <w:r w:rsidRPr="005D4752">
        <w:rPr>
          <w:color w:val="7030A0"/>
        </w:rPr>
        <w:t>in regard to</w:t>
      </w:r>
      <w:proofErr w:type="gramEnd"/>
      <w:r w:rsidRPr="005D4752">
        <w:rPr>
          <w:color w:val="7030A0"/>
        </w:rPr>
        <w:t xml:space="preserve"> detecting patterns within images is what led to this project attempting to utilise this functionality in the context of robotic grasp detection.</w:t>
      </w:r>
    </w:p>
    <w:p w14:paraId="037A6957" w14:textId="77777777" w:rsidR="00180ACA" w:rsidRPr="005D4752" w:rsidRDefault="00DC109E">
      <w:pPr>
        <w:pStyle w:val="Heading2"/>
      </w:pPr>
      <w:bookmarkStart w:id="48" w:name="_Toc70975947"/>
      <w:bookmarkStart w:id="49" w:name="_Toc71112320"/>
      <w:bookmarkStart w:id="50" w:name="_Toc71137519"/>
      <w:r w:rsidRPr="005D4752">
        <w:t>Technical Workings</w:t>
      </w:r>
      <w:bookmarkEnd w:id="48"/>
      <w:bookmarkEnd w:id="49"/>
      <w:bookmarkEnd w:id="50"/>
    </w:p>
    <w:p w14:paraId="0A27DAE4" w14:textId="77777777" w:rsidR="00180ACA" w:rsidRPr="005D4752" w:rsidRDefault="00DC109E">
      <w:pPr>
        <w:pStyle w:val="Heading3"/>
      </w:pPr>
      <w:bookmarkStart w:id="51" w:name="_Toc70975948"/>
      <w:bookmarkStart w:id="52" w:name="_Toc71112321"/>
      <w:bookmarkStart w:id="53" w:name="_Toc71137520"/>
      <w:r w:rsidRPr="005D4752">
        <w:t>Convolutional Layers</w:t>
      </w:r>
      <w:bookmarkEnd w:id="51"/>
      <w:bookmarkEnd w:id="52"/>
      <w:bookmarkEnd w:id="53"/>
    </w:p>
    <w:p w14:paraId="36051DB8" w14:textId="7124377D" w:rsidR="00180ACA" w:rsidRPr="005D4752" w:rsidRDefault="004739E4">
      <w:r w:rsidRPr="005D4752">
        <w:rPr>
          <w:noProof/>
          <w:color w:val="7030A0"/>
        </w:rPr>
        <mc:AlternateContent>
          <mc:Choice Requires="wpg">
            <w:drawing>
              <wp:anchor distT="0" distB="0" distL="114300" distR="114300" simplePos="0" relativeHeight="251656196" behindDoc="0" locked="0" layoutInCell="1" allowOverlap="1" wp14:anchorId="298AD36F" wp14:editId="68824FD6">
                <wp:simplePos x="0" y="0"/>
                <wp:positionH relativeFrom="column">
                  <wp:posOffset>964870</wp:posOffset>
                </wp:positionH>
                <wp:positionV relativeFrom="paragraph">
                  <wp:posOffset>2324817</wp:posOffset>
                </wp:positionV>
                <wp:extent cx="3343910" cy="2945130"/>
                <wp:effectExtent l="0" t="0" r="8890" b="7620"/>
                <wp:wrapTopAndBottom/>
                <wp:docPr id="57" name="Group 57"/>
                <wp:cNvGraphicFramePr/>
                <a:graphic xmlns:a="http://schemas.openxmlformats.org/drawingml/2006/main">
                  <a:graphicData uri="http://schemas.microsoft.com/office/word/2010/wordprocessingGroup">
                    <wpg:wgp>
                      <wpg:cNvGrpSpPr/>
                      <wpg:grpSpPr>
                        <a:xfrm>
                          <a:off x="0" y="0"/>
                          <a:ext cx="3343910" cy="2945130"/>
                          <a:chOff x="0" y="0"/>
                          <a:chExt cx="3343910" cy="2945130"/>
                        </a:xfrm>
                      </wpg:grpSpPr>
                      <wps:wsp>
                        <wps:cNvPr id="56" name="Text Box 56"/>
                        <wps:cNvSpPr txBox="1"/>
                        <wps:spPr>
                          <a:xfrm>
                            <a:off x="0" y="2552700"/>
                            <a:ext cx="3343910" cy="392430"/>
                          </a:xfrm>
                          <a:prstGeom prst="rect">
                            <a:avLst/>
                          </a:prstGeom>
                          <a:solidFill>
                            <a:prstClr val="white"/>
                          </a:solidFill>
                          <a:ln>
                            <a:noFill/>
                          </a:ln>
                        </wps:spPr>
                        <wps:txbx>
                          <w:txbxContent>
                            <w:p w14:paraId="39487C8A" w14:textId="2A07810E" w:rsidR="004739E4" w:rsidRPr="00230CAB" w:rsidRDefault="004739E4" w:rsidP="004739E4">
                              <w:pPr>
                                <w:pStyle w:val="Caption"/>
                                <w:jc w:val="center"/>
                                <w:rPr>
                                  <w:noProof/>
                                  <w:color w:val="7030A0"/>
                                  <w:szCs w:val="24"/>
                                </w:rPr>
                              </w:pPr>
                              <w:bookmarkStart w:id="54" w:name="_Toc71137433"/>
                              <w:r>
                                <w:t xml:space="preserve">Figure </w:t>
                              </w:r>
                              <w:fldSimple w:instr=" STYLEREF 1 \s ">
                                <w:r w:rsidR="00A001F6">
                                  <w:rPr>
                                    <w:noProof/>
                                  </w:rPr>
                                  <w:t>2</w:t>
                                </w:r>
                              </w:fldSimple>
                              <w:r w:rsidR="00A001F6">
                                <w:t>.</w:t>
                              </w:r>
                              <w:fldSimple w:instr=" SEQ Figure \* ARABIC \s 1 ">
                                <w:r w:rsidR="00A001F6">
                                  <w:rPr>
                                    <w:noProof/>
                                  </w:rPr>
                                  <w:t>2</w:t>
                                </w:r>
                              </w:fldSimple>
                              <w:r w:rsidRPr="00254B1A">
                                <w:t>: Shows the process of convoluting and input to create a feature map.</w:t>
                              </w:r>
                              <w:r w:rsidR="007E4703">
                                <w:t xml:space="preserve"> Source</w:t>
                              </w:r>
                              <w:r w:rsidR="007E4703" w:rsidRPr="006255CF">
                                <w:t>:</w:t>
                              </w:r>
                              <w:r w:rsidR="00140C75">
                                <w:t xml:space="preserve"> []</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1" name="Picture 23"/>
                          <pic:cNvPicPr>
                            <a:picLocks noChangeAspect="1"/>
                          </pic:cNvPicPr>
                        </pic:nvPicPr>
                        <pic:blipFill>
                          <a:blip r:embed="rId32"/>
                          <a:stretch>
                            <a:fillRect/>
                          </a:stretch>
                        </pic:blipFill>
                        <pic:spPr>
                          <a:xfrm>
                            <a:off x="0" y="0"/>
                            <a:ext cx="3343910" cy="2497455"/>
                          </a:xfrm>
                          <a:prstGeom prst="rect">
                            <a:avLst/>
                          </a:prstGeom>
                          <a:noFill/>
                          <a:ln>
                            <a:noFill/>
                            <a:prstDash/>
                          </a:ln>
                        </pic:spPr>
                      </pic:pic>
                    </wpg:wgp>
                  </a:graphicData>
                </a:graphic>
              </wp:anchor>
            </w:drawing>
          </mc:Choice>
          <mc:Fallback>
            <w:pict>
              <v:group w14:anchorId="298AD36F" id="Group 57" o:spid="_x0000_s1035" style="position:absolute;left:0;text-align:left;margin-left:75.95pt;margin-top:183.05pt;width:263.3pt;height:231.9pt;z-index:251656196" coordsize="33439,294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">
                <v:shape id="Text Box 56" o:spid="_x0000_s1036" type="#_x0000_t202" style="position:absolute;top:25527;width:33439;height:39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" stroked="f">
                  <v:textbox style="mso-fit-shape-to-text:t" inset="0,0,0,0">
                    <w:txbxContent>
                      <w:p w14:paraId="39487C8A" w14:textId="2A07810E" w:rsidR="004739E4" w:rsidRPr="00230CAB" w:rsidRDefault="004739E4" w:rsidP="004739E4">
                        <w:pPr>
                          <w:pStyle w:val="Caption"/>
                          <w:jc w:val="center"/>
                          <w:rPr>
                            <w:noProof/>
                            <w:color w:val="7030A0"/>
                            <w:szCs w:val="24"/>
                          </w:rPr>
                        </w:pPr>
                        <w:bookmarkStart w:id="55" w:name="_Toc71137433"/>
                        <w:r>
                          <w:t xml:space="preserve">Figure </w:t>
                        </w:r>
                        <w:fldSimple w:instr=" STYLEREF 1 \s ">
                          <w:r w:rsidR="00A001F6">
                            <w:rPr>
                              <w:noProof/>
                            </w:rPr>
                            <w:t>2</w:t>
                          </w:r>
                        </w:fldSimple>
                        <w:r w:rsidR="00A001F6">
                          <w:t>.</w:t>
                        </w:r>
                        <w:fldSimple w:instr=" SEQ Figure \* ARABIC \s 1 ">
                          <w:r w:rsidR="00A001F6">
                            <w:rPr>
                              <w:noProof/>
                            </w:rPr>
                            <w:t>2</w:t>
                          </w:r>
                        </w:fldSimple>
                        <w:r w:rsidRPr="00254B1A">
                          <w:t>: Shows the process of convoluting and input to create a feature map.</w:t>
                        </w:r>
                        <w:r w:rsidR="007E4703">
                          <w:t xml:space="preserve"> Source</w:t>
                        </w:r>
                        <w:r w:rsidR="007E4703" w:rsidRPr="006255CF">
                          <w:t>:</w:t>
                        </w:r>
                        <w:r w:rsidR="00140C75">
                          <w:t xml:space="preserve"> []</w:t>
                        </w:r>
                        <w:bookmarkEnd w:id="55"/>
                      </w:p>
                    </w:txbxContent>
                  </v:textbox>
                </v:shape>
                <v:shape id="Picture 23" o:spid="_x0000_s1037" type="#_x0000_t75" style="position:absolute;width:33439;height:249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">
                  <v:imagedata r:id="rId33" o:title=""/>
                </v:shape>
                <w10:wrap type="topAndBottom"/>
              </v:group>
            </w:pict>
          </mc:Fallback>
        </mc:AlternateContent>
      </w:r>
      <w:r w:rsidR="00DC109E" w:rsidRPr="005D4752">
        <w:rPr>
          <w:color w:val="7030A0"/>
        </w:rPr>
        <w:t>Unlike a standard artificial neural network, a convolutional neural network takes an image as its input. Therefore, the network needs a way to deal with two, three, or even four-dimensional data. The way this is done is through a convolutional layer, which is the core building block for these networks, hence the name. This layer convolves the input by using filters (or kernels) to create a feature map (the matrix on the right of Figure 2.2). This is done by calculating the dot product of the receptive field (highlighted in yellow in Figure 2.2) and the filter (the red numbers in Figure 2.2). The dot product is defined as the sum of the product of each corresponding element in the two matrices and it produces a scalar output. The filter’s size is usually an odd number (3, 5, and 7 are common sizes) and determines the size of the area for features to be identified in the image. It is applied to the whole image by shifting the receptive field by a set number of pixels known as the stride, the default being one pixel. Increasing the stride leads to a decrease in the size of the feature map, due to less overlapping of the receptive fields.</w:t>
      </w:r>
    </w:p>
    <w:p w14:paraId="7D51DADB" w14:textId="77777777" w:rsidR="00180ACA" w:rsidRPr="005D4752" w:rsidRDefault="00180ACA">
      <w:pPr>
        <w:jc w:val="left"/>
        <w:rPr>
          <w:color w:val="7030A0"/>
        </w:rPr>
      </w:pPr>
    </w:p>
    <w:p w14:paraId="4845FA8B" w14:textId="38C61DDD" w:rsidR="00180ACA" w:rsidRPr="005D4752" w:rsidRDefault="00DC109E">
      <w:pPr>
        <w:jc w:val="left"/>
        <w:rPr>
          <w:color w:val="7030A0"/>
        </w:rPr>
      </w:pPr>
      <w:r w:rsidRPr="005D4752">
        <w:rPr>
          <w:color w:val="7030A0"/>
        </w:rPr>
        <w:t>Once the feature map is calculated, a non-linear activation function is applied. The standard choice currently is the Rectified Linear Unit (</w:t>
      </w:r>
      <w:proofErr w:type="spellStart"/>
      <w:r w:rsidRPr="005D4752">
        <w:rPr>
          <w:color w:val="7030A0"/>
        </w:rPr>
        <w:t>ReLU</w:t>
      </w:r>
      <w:proofErr w:type="spellEnd"/>
      <w:r w:rsidRPr="005D4752">
        <w:rPr>
          <w:color w:val="7030A0"/>
        </w:rPr>
        <w:t xml:space="preserve">) activation, as it is more computationally efficient than the other options. </w:t>
      </w:r>
      <w:proofErr w:type="spellStart"/>
      <w:r w:rsidRPr="005D4752">
        <w:rPr>
          <w:color w:val="7030A0"/>
        </w:rPr>
        <w:t>ReLU</w:t>
      </w:r>
      <w:proofErr w:type="spellEnd"/>
      <w:r w:rsidRPr="005D4752">
        <w:rPr>
          <w:color w:val="7030A0"/>
        </w:rPr>
        <w:t xml:space="preserve"> is a piecewise linear function that will output the input if positive, otherwise, it will output zero. The purpose of using an activation function such as this, is to introduce non-linearity into a network that has so far just been applying linear operations. The rectified feature map can either be the input for another convolutional layer, or it can be </w:t>
      </w:r>
      <w:r w:rsidRPr="005D4752">
        <w:rPr>
          <w:color w:val="7030A0"/>
        </w:rPr>
        <w:lastRenderedPageBreak/>
        <w:t>‘flattened’ into a vector to be an input for a fully connected layer – leading to the output layer.</w:t>
      </w:r>
    </w:p>
    <w:p w14:paraId="3FA9916B" w14:textId="77777777" w:rsidR="00180ACA" w:rsidRPr="005D4752" w:rsidRDefault="00DC109E">
      <w:pPr>
        <w:pStyle w:val="Heading3"/>
      </w:pPr>
      <w:bookmarkStart w:id="56" w:name="_Toc70975949"/>
      <w:bookmarkStart w:id="57" w:name="_Toc71112322"/>
      <w:bookmarkStart w:id="58" w:name="_Toc71137521"/>
      <w:r w:rsidRPr="005D4752">
        <w:t>Pooling Layers</w:t>
      </w:r>
      <w:bookmarkEnd w:id="56"/>
      <w:bookmarkEnd w:id="57"/>
      <w:bookmarkEnd w:id="58"/>
    </w:p>
    <w:p w14:paraId="673C976D" w14:textId="6DCCD3F7" w:rsidR="00180ACA" w:rsidRPr="005D4752" w:rsidRDefault="00DC109E">
      <w:pPr>
        <w:jc w:val="left"/>
      </w:pPr>
      <w:r w:rsidRPr="005D4752">
        <w:rPr>
          <w:color w:val="7030A0"/>
        </w:rPr>
        <w:t xml:space="preserve">After every convolutional layer in a CNN, it is usual to have a pooling layer applied to the rectified feature map. The main purpose of this is to </w:t>
      </w:r>
      <w:proofErr w:type="spellStart"/>
      <w:r w:rsidRPr="005D4752">
        <w:rPr>
          <w:color w:val="7030A0"/>
        </w:rPr>
        <w:t>downsample</w:t>
      </w:r>
      <w:proofErr w:type="spellEnd"/>
      <w:r w:rsidRPr="005D4752">
        <w:rPr>
          <w:color w:val="7030A0"/>
        </w:rPr>
        <w:t xml:space="preserve"> the features; making the network more efficient and puts less strain on the available resources. There are different types of pooling, including max, sum, and average with max pooling being the most used. Pooling layers work on a similar principle to convolutional layers. A filter, usually an even number this time, is applied to the feature pool with no overlap. So, in the common case of a filter size of 2x2, usually the stride would be set to two also, which leads to a feature map that is half the size. In the case of max pooling, the largest element in the receptive field is taken to represent that area (as shown in </w:t>
      </w:r>
      <w:r w:rsidRPr="005D4752">
        <w:rPr>
          <w:i/>
          <w:iCs/>
          <w:color w:val="7030A0"/>
        </w:rPr>
        <w:t>Figure 2.3</w:t>
      </w:r>
      <w:r w:rsidRPr="005D4752">
        <w:rPr>
          <w:color w:val="7030A0"/>
        </w:rPr>
        <w:t>). Sum and average pooling are calculated similarly but using the sum and mean average of the receptive field, respectively.</w:t>
      </w:r>
    </w:p>
    <w:p w14:paraId="1A8A1D79" w14:textId="5AECAE0B" w:rsidR="00180ACA" w:rsidRPr="005D4752" w:rsidRDefault="004739E4">
      <w:pPr>
        <w:jc w:val="left"/>
        <w:rPr>
          <w:color w:val="7030A0"/>
        </w:rPr>
      </w:pPr>
      <w:r w:rsidRPr="005D4752">
        <w:rPr>
          <w:noProof/>
          <w:color w:val="7030A0"/>
        </w:rPr>
        <mc:AlternateContent>
          <mc:Choice Requires="wpg">
            <w:drawing>
              <wp:anchor distT="0" distB="0" distL="114300" distR="114300" simplePos="0" relativeHeight="251656198" behindDoc="0" locked="0" layoutInCell="1" allowOverlap="1" wp14:anchorId="44DDB4F0" wp14:editId="6A3DB488">
                <wp:simplePos x="0" y="0"/>
                <wp:positionH relativeFrom="column">
                  <wp:posOffset>846117</wp:posOffset>
                </wp:positionH>
                <wp:positionV relativeFrom="paragraph">
                  <wp:posOffset>167005</wp:posOffset>
                </wp:positionV>
                <wp:extent cx="3589020" cy="1601470"/>
                <wp:effectExtent l="0" t="0" r="0" b="0"/>
                <wp:wrapTopAndBottom/>
                <wp:docPr id="55" name="Group 55"/>
                <wp:cNvGraphicFramePr/>
                <a:graphic xmlns:a="http://schemas.openxmlformats.org/drawingml/2006/main">
                  <a:graphicData uri="http://schemas.microsoft.com/office/word/2010/wordprocessingGroup">
                    <wpg:wgp>
                      <wpg:cNvGrpSpPr/>
                      <wpg:grpSpPr>
                        <a:xfrm>
                          <a:off x="0" y="0"/>
                          <a:ext cx="3589020" cy="1601470"/>
                          <a:chOff x="0" y="0"/>
                          <a:chExt cx="3589020" cy="1601470"/>
                        </a:xfrm>
                      </wpg:grpSpPr>
                      <wps:wsp>
                        <wps:cNvPr id="54" name="Text Box 54"/>
                        <wps:cNvSpPr txBox="1"/>
                        <wps:spPr>
                          <a:xfrm>
                            <a:off x="0" y="1341755"/>
                            <a:ext cx="3589020" cy="259715"/>
                          </a:xfrm>
                          <a:prstGeom prst="rect">
                            <a:avLst/>
                          </a:prstGeom>
                          <a:solidFill>
                            <a:prstClr val="white"/>
                          </a:solidFill>
                          <a:ln>
                            <a:noFill/>
                          </a:ln>
                        </wps:spPr>
                        <wps:txbx>
                          <w:txbxContent>
                            <w:p w14:paraId="3784FCB5" w14:textId="1EB7914A" w:rsidR="004739E4" w:rsidRPr="00120896" w:rsidRDefault="004739E4" w:rsidP="004739E4">
                              <w:pPr>
                                <w:pStyle w:val="Caption"/>
                                <w:jc w:val="center"/>
                                <w:rPr>
                                  <w:noProof/>
                                  <w:color w:val="7030A0"/>
                                  <w:szCs w:val="24"/>
                                </w:rPr>
                              </w:pPr>
                              <w:bookmarkStart w:id="59" w:name="_Toc71137434"/>
                              <w:r>
                                <w:t xml:space="preserve">Figure </w:t>
                              </w:r>
                              <w:fldSimple w:instr=" STYLEREF 1 \s ">
                                <w:r w:rsidR="00A001F6">
                                  <w:rPr>
                                    <w:noProof/>
                                  </w:rPr>
                                  <w:t>2</w:t>
                                </w:r>
                              </w:fldSimple>
                              <w:r w:rsidR="00A001F6">
                                <w:t>.</w:t>
                              </w:r>
                              <w:fldSimple w:instr=" SEQ Figure \* ARABIC \s 1 ">
                                <w:r w:rsidR="00A001F6">
                                  <w:rPr>
                                    <w:noProof/>
                                  </w:rPr>
                                  <w:t>3</w:t>
                                </w:r>
                              </w:fldSimple>
                              <w:r w:rsidRPr="000E52FF">
                                <w:t xml:space="preserve">: Max Pooling Diagram. </w:t>
                              </w:r>
                              <w:r w:rsidR="007E4703">
                                <w:t>Source</w:t>
                              </w:r>
                              <w:r w:rsidR="007E4703" w:rsidRPr="006255CF">
                                <w:t xml:space="preserve">: </w:t>
                              </w:r>
                              <w:r w:rsidR="00140C75">
                                <w:rPr>
                                  <w:color w:val="7030A0"/>
                                </w:rPr>
                                <w:t>[]</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4" name="Picture 27"/>
                          <pic:cNvPicPr>
                            <a:picLocks noChangeAspect="1"/>
                          </pic:cNvPicPr>
                        </pic:nvPicPr>
                        <pic:blipFill>
                          <a:blip r:embed="rId34"/>
                          <a:srcRect t="1983"/>
                          <a:stretch>
                            <a:fillRect/>
                          </a:stretch>
                        </pic:blipFill>
                        <pic:spPr>
                          <a:xfrm>
                            <a:off x="0" y="0"/>
                            <a:ext cx="3589020" cy="1282065"/>
                          </a:xfrm>
                          <a:prstGeom prst="rect">
                            <a:avLst/>
                          </a:prstGeom>
                          <a:noFill/>
                          <a:ln>
                            <a:noFill/>
                            <a:prstDash/>
                          </a:ln>
                        </pic:spPr>
                      </pic:pic>
                    </wpg:wgp>
                  </a:graphicData>
                </a:graphic>
              </wp:anchor>
            </w:drawing>
          </mc:Choice>
          <mc:Fallback>
            <w:pict>
              <v:group w14:anchorId="44DDB4F0" id="Group 55" o:spid="_x0000_s1038" style="position:absolute;margin-left:66.6pt;margin-top:13.15pt;width:282.6pt;height:126.1pt;z-index:251656198" coordsize="35890,160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">
                <v:shape id="Text Box 54" o:spid="_x0000_s1039" type="#_x0000_t202" style="position:absolute;top:13417;width:35890;height:25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" stroked="f">
                  <v:textbox style="mso-fit-shape-to-text:t" inset="0,0,0,0">
                    <w:txbxContent>
                      <w:p w14:paraId="3784FCB5" w14:textId="1EB7914A" w:rsidR="004739E4" w:rsidRPr="00120896" w:rsidRDefault="004739E4" w:rsidP="004739E4">
                        <w:pPr>
                          <w:pStyle w:val="Caption"/>
                          <w:jc w:val="center"/>
                          <w:rPr>
                            <w:noProof/>
                            <w:color w:val="7030A0"/>
                            <w:szCs w:val="24"/>
                          </w:rPr>
                        </w:pPr>
                        <w:bookmarkStart w:id="60" w:name="_Toc71137434"/>
                        <w:r>
                          <w:t xml:space="preserve">Figure </w:t>
                        </w:r>
                        <w:fldSimple w:instr=" STYLEREF 1 \s ">
                          <w:r w:rsidR="00A001F6">
                            <w:rPr>
                              <w:noProof/>
                            </w:rPr>
                            <w:t>2</w:t>
                          </w:r>
                        </w:fldSimple>
                        <w:r w:rsidR="00A001F6">
                          <w:t>.</w:t>
                        </w:r>
                        <w:fldSimple w:instr=" SEQ Figure \* ARABIC \s 1 ">
                          <w:r w:rsidR="00A001F6">
                            <w:rPr>
                              <w:noProof/>
                            </w:rPr>
                            <w:t>3</w:t>
                          </w:r>
                        </w:fldSimple>
                        <w:r w:rsidRPr="000E52FF">
                          <w:t xml:space="preserve">: Max Pooling Diagram. </w:t>
                        </w:r>
                        <w:r w:rsidR="007E4703">
                          <w:t>Source</w:t>
                        </w:r>
                        <w:r w:rsidR="007E4703" w:rsidRPr="006255CF">
                          <w:t xml:space="preserve">: </w:t>
                        </w:r>
                        <w:r w:rsidR="00140C75">
                          <w:rPr>
                            <w:color w:val="7030A0"/>
                          </w:rPr>
                          <w:t>[]</w:t>
                        </w:r>
                        <w:bookmarkEnd w:id="60"/>
                      </w:p>
                    </w:txbxContent>
                  </v:textbox>
                </v:shape>
                <v:shape id="Picture 27" o:spid="_x0000_s1040" type="#_x0000_t75" style="position:absolute;width:35890;height:128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">
                  <v:imagedata r:id="rId35" o:title="" croptop="1300f"/>
                </v:shape>
                <w10:wrap type="topAndBottom"/>
              </v:group>
            </w:pict>
          </mc:Fallback>
        </mc:AlternateContent>
      </w:r>
    </w:p>
    <w:p w14:paraId="3F995B83" w14:textId="77777777" w:rsidR="00180ACA" w:rsidRPr="005D4752" w:rsidRDefault="00DC109E">
      <w:pPr>
        <w:pStyle w:val="Heading3"/>
      </w:pPr>
      <w:bookmarkStart w:id="61" w:name="_Toc70975950"/>
      <w:bookmarkStart w:id="62" w:name="_Toc71112323"/>
      <w:bookmarkStart w:id="63" w:name="_Toc71137522"/>
      <w:r w:rsidRPr="005D4752">
        <w:t>Overall Configuration</w:t>
      </w:r>
      <w:bookmarkEnd w:id="61"/>
      <w:bookmarkEnd w:id="62"/>
      <w:bookmarkEnd w:id="63"/>
    </w:p>
    <w:p w14:paraId="79587F09" w14:textId="29F7AB8E" w:rsidR="00180ACA" w:rsidRPr="005D4752" w:rsidRDefault="00DC109E">
      <w:pPr>
        <w:rPr>
          <w:color w:val="7030A0"/>
        </w:rPr>
      </w:pPr>
      <w:r w:rsidRPr="005D4752">
        <w:rPr>
          <w:color w:val="7030A0"/>
        </w:rPr>
        <w:t>The small details of a CNN can vary greatly for different projects; however, the standard building blocks are usually used universally in a set order. This standard configuration is as follows:</w:t>
      </w:r>
      <w:r w:rsidR="006255CF" w:rsidRPr="005D4752">
        <w:rPr>
          <w:color w:val="7030A0"/>
        </w:rPr>
        <w:t xml:space="preserve"> </w:t>
      </w:r>
    </w:p>
    <w:p w14:paraId="530E834A" w14:textId="77777777" w:rsidR="00180ACA" w:rsidRPr="005D4752" w:rsidRDefault="00DC109E">
      <w:pPr>
        <w:pStyle w:val="ListParagraph"/>
        <w:numPr>
          <w:ilvl w:val="0"/>
          <w:numId w:val="5"/>
        </w:numPr>
        <w:rPr>
          <w:color w:val="7030A0"/>
        </w:rPr>
      </w:pPr>
      <w:r w:rsidRPr="005D4752">
        <w:rPr>
          <w:color w:val="7030A0"/>
        </w:rPr>
        <w:t>Input layer</w:t>
      </w:r>
    </w:p>
    <w:p w14:paraId="6ECF9402" w14:textId="77777777" w:rsidR="00180ACA" w:rsidRPr="005D4752" w:rsidRDefault="00DC109E">
      <w:pPr>
        <w:pStyle w:val="ListParagraph"/>
        <w:numPr>
          <w:ilvl w:val="0"/>
          <w:numId w:val="5"/>
        </w:numPr>
        <w:rPr>
          <w:color w:val="7030A0"/>
        </w:rPr>
      </w:pPr>
      <w:r w:rsidRPr="005D4752">
        <w:rPr>
          <w:color w:val="7030A0"/>
        </w:rPr>
        <w:t>Convolutional and Pooling Layers alternated</w:t>
      </w:r>
    </w:p>
    <w:p w14:paraId="2C6E00AC" w14:textId="77777777" w:rsidR="00180ACA" w:rsidRPr="005D4752" w:rsidRDefault="00DC109E">
      <w:pPr>
        <w:pStyle w:val="ListParagraph"/>
        <w:numPr>
          <w:ilvl w:val="0"/>
          <w:numId w:val="5"/>
        </w:numPr>
        <w:rPr>
          <w:color w:val="7030A0"/>
        </w:rPr>
      </w:pPr>
      <w:r w:rsidRPr="005D4752">
        <w:rPr>
          <w:color w:val="7030A0"/>
        </w:rPr>
        <w:t>Flattening for input to Fully Connected Layers</w:t>
      </w:r>
    </w:p>
    <w:p w14:paraId="131C8859" w14:textId="77777777" w:rsidR="00180ACA" w:rsidRPr="005D4752" w:rsidRDefault="00DC109E">
      <w:pPr>
        <w:pStyle w:val="ListParagraph"/>
        <w:numPr>
          <w:ilvl w:val="0"/>
          <w:numId w:val="5"/>
        </w:numPr>
        <w:rPr>
          <w:color w:val="7030A0"/>
        </w:rPr>
      </w:pPr>
      <w:r w:rsidRPr="005D4752">
        <w:rPr>
          <w:color w:val="7030A0"/>
        </w:rPr>
        <w:t xml:space="preserve">Output Layer with a </w:t>
      </w:r>
      <w:proofErr w:type="spellStart"/>
      <w:r w:rsidRPr="005D4752">
        <w:rPr>
          <w:color w:val="7030A0"/>
        </w:rPr>
        <w:t>softmax</w:t>
      </w:r>
      <w:proofErr w:type="spellEnd"/>
      <w:r w:rsidRPr="005D4752">
        <w:rPr>
          <w:color w:val="7030A0"/>
        </w:rPr>
        <w:t xml:space="preserve"> or linear activation depending on the task</w:t>
      </w:r>
    </w:p>
    <w:p w14:paraId="48A78B35" w14:textId="77777777" w:rsidR="00180ACA" w:rsidRPr="005D4752" w:rsidRDefault="00180ACA">
      <w:pPr>
        <w:rPr>
          <w:color w:val="7030A0"/>
        </w:rPr>
      </w:pPr>
    </w:p>
    <w:p w14:paraId="5E945807" w14:textId="77777777" w:rsidR="00180ACA" w:rsidRPr="005D4752" w:rsidRDefault="00DC109E">
      <w:pPr>
        <w:rPr>
          <w:color w:val="7030A0"/>
        </w:rPr>
      </w:pPr>
      <w:r w:rsidRPr="005D4752">
        <w:rPr>
          <w:color w:val="7030A0"/>
        </w:rPr>
        <w:t>This chapter has tried to explain the workings of a convolutional neural network in enough detail for the purposes of this project. However, if more information is required, there are many easily accessible papers and articles written on the subject, including [] and [].</w:t>
      </w:r>
    </w:p>
    <w:p w14:paraId="7C01F455" w14:textId="77777777" w:rsidR="00180ACA" w:rsidRPr="005D4752" w:rsidRDefault="00180ACA">
      <w:pPr>
        <w:jc w:val="left"/>
      </w:pPr>
    </w:p>
    <w:p w14:paraId="72076161" w14:textId="5C71B2E4" w:rsidR="00D84DEF" w:rsidRPr="005D4752" w:rsidRDefault="00DC109E" w:rsidP="00E84A18">
      <w:pPr>
        <w:pStyle w:val="Heading2"/>
      </w:pPr>
      <w:bookmarkStart w:id="64" w:name="_Toc71112324"/>
      <w:bookmarkStart w:id="65" w:name="_Toc71137523"/>
      <w:r w:rsidRPr="005D4752">
        <w:t>S</w:t>
      </w:r>
      <w:bookmarkStart w:id="66" w:name="_Toc70975951"/>
      <w:bookmarkEnd w:id="66"/>
      <w:r w:rsidRPr="005D4752">
        <w:t>CW</w:t>
      </w:r>
      <w:bookmarkEnd w:id="64"/>
      <w:bookmarkEnd w:id="65"/>
    </w:p>
    <w:p w14:paraId="10E8CAD8" w14:textId="7064C7B6" w:rsidR="00D84DEF" w:rsidRPr="005D4752" w:rsidRDefault="00D84DEF" w:rsidP="00D84DEF">
      <w:pPr>
        <w:rPr>
          <w:color w:val="7030A0"/>
        </w:rPr>
      </w:pPr>
      <w:r w:rsidRPr="005D4752">
        <w:rPr>
          <w:color w:val="7030A0"/>
        </w:rPr>
        <w:t xml:space="preserve">This project has been </w:t>
      </w:r>
      <w:r w:rsidR="004474FB" w:rsidRPr="005D4752">
        <w:rPr>
          <w:color w:val="7030A0"/>
        </w:rPr>
        <w:t>given access to the Supercomputing Wales</w:t>
      </w:r>
      <w:r w:rsidR="0038163F" w:rsidRPr="005D4752">
        <w:rPr>
          <w:color w:val="7030A0"/>
        </w:rPr>
        <w:t xml:space="preserve"> </w:t>
      </w:r>
      <w:r w:rsidR="00FB1F18" w:rsidRPr="005D4752">
        <w:rPr>
          <w:color w:val="7030A0"/>
        </w:rPr>
        <w:t>(SCW)</w:t>
      </w:r>
      <w:r w:rsidR="00B04219" w:rsidRPr="005D4752">
        <w:rPr>
          <w:color w:val="7030A0"/>
        </w:rPr>
        <w:t xml:space="preserve"> </w:t>
      </w:r>
      <w:r w:rsidR="00B97039" w:rsidRPr="005D4752">
        <w:rPr>
          <w:color w:val="7030A0"/>
        </w:rPr>
        <w:fldChar w:fldCharType="begin"/>
      </w:r>
      <w:r w:rsidR="008921C6" w:rsidRPr="005D4752">
        <w:rPr>
          <w:color w:val="7030A0"/>
        </w:rPr>
        <w:instrText xml:space="preserve"> ADDIN ZOTERO_ITEM CSL_CITATION {"citationID":"1uizJMw7","properties":{"formattedCitation":"[27]","plainCitation":"[27]","noteIndex":0},"citationItems":[{"id":101,"uris":["http://zotero.org/users/7475840/items/E6NI6DL4"],"uri":["http://zotero.org/users/7475840/items/E6NI6DL4"],"itemData":{"id":101,"type":"webpage","container-title":"Supercomputing Wales","language":"en-GB","title":"SCW","URL":"https://www.supercomputing.wales/","accessed":{"date-parts":[["2021",5,5]]}}}],"schema":"https://github.com/citation-style-language/schema/raw/master/csl-citation.json"} </w:instrText>
      </w:r>
      <w:r w:rsidR="00B97039" w:rsidRPr="005D4752">
        <w:rPr>
          <w:color w:val="7030A0"/>
        </w:rPr>
        <w:fldChar w:fldCharType="separate"/>
      </w:r>
      <w:r w:rsidR="008921C6" w:rsidRPr="005D4752">
        <w:t>[27]</w:t>
      </w:r>
      <w:r w:rsidR="00B97039" w:rsidRPr="005D4752">
        <w:rPr>
          <w:color w:val="7030A0"/>
        </w:rPr>
        <w:fldChar w:fldCharType="end"/>
      </w:r>
      <w:r w:rsidR="004474FB" w:rsidRPr="005D4752">
        <w:rPr>
          <w:color w:val="7030A0"/>
        </w:rPr>
        <w:t xml:space="preserve"> cluster, in order to train the network</w:t>
      </w:r>
      <w:r w:rsidR="00DA26E4" w:rsidRPr="005D4752">
        <w:rPr>
          <w:color w:val="7030A0"/>
        </w:rPr>
        <w:t xml:space="preserve">. </w:t>
      </w:r>
      <w:r w:rsidR="001C1F2B" w:rsidRPr="005D4752">
        <w:rPr>
          <w:color w:val="7030A0"/>
        </w:rPr>
        <w:t xml:space="preserve">The reason this has been granted is that CNNs need a lot of training on a lot </w:t>
      </w:r>
      <w:r w:rsidR="006F4F3F" w:rsidRPr="005D4752">
        <w:rPr>
          <w:color w:val="7030A0"/>
        </w:rPr>
        <w:t>of data, which means they are computationally intensive.</w:t>
      </w:r>
      <w:r w:rsidR="00B925C1" w:rsidRPr="005D4752">
        <w:rPr>
          <w:color w:val="7030A0"/>
        </w:rPr>
        <w:t xml:space="preserve"> This project therefore required more computing power than was initially available</w:t>
      </w:r>
      <w:r w:rsidR="00F55622" w:rsidRPr="005D4752">
        <w:rPr>
          <w:color w:val="7030A0"/>
        </w:rPr>
        <w:t xml:space="preserve"> locally</w:t>
      </w:r>
      <w:r w:rsidR="0038163F" w:rsidRPr="005D4752">
        <w:rPr>
          <w:color w:val="7030A0"/>
        </w:rPr>
        <w:t xml:space="preserve">. The process to use this service will be discussed further in </w:t>
      </w:r>
      <w:r w:rsidR="0038163F" w:rsidRPr="005D4752">
        <w:rPr>
          <w:i/>
          <w:iCs/>
          <w:color w:val="7030A0"/>
        </w:rPr>
        <w:t>Chapter 4.4</w:t>
      </w:r>
      <w:r w:rsidR="0038163F" w:rsidRPr="005D4752">
        <w:rPr>
          <w:color w:val="7030A0"/>
        </w:rPr>
        <w:t>.</w:t>
      </w:r>
    </w:p>
    <w:p w14:paraId="78728553" w14:textId="77777777" w:rsidR="00D84DEF" w:rsidRPr="005D4752" w:rsidRDefault="00D84DEF">
      <w:pPr>
        <w:suppressAutoHyphens w:val="0"/>
        <w:jc w:val="left"/>
        <w:rPr>
          <w:rFonts w:eastAsia="MS Gothic"/>
          <w:b/>
          <w:bCs/>
          <w:color w:val="365F91"/>
          <w:sz w:val="28"/>
          <w:szCs w:val="28"/>
        </w:rPr>
      </w:pPr>
      <w:r w:rsidRPr="005D4752">
        <w:br w:type="page"/>
      </w:r>
    </w:p>
    <w:p w14:paraId="46B65F47" w14:textId="77777777" w:rsidR="00E84A18" w:rsidRPr="005D4752" w:rsidRDefault="00E84A18" w:rsidP="00E84A18">
      <w:pPr>
        <w:pStyle w:val="Heading2"/>
        <w:sectPr w:rsidR="00E84A18" w:rsidRPr="005D4752">
          <w:headerReference w:type="default" r:id="rId36"/>
          <w:footerReference w:type="default" r:id="rId37"/>
          <w:pgSz w:w="11906" w:h="16838"/>
          <w:pgMar w:top="1428" w:right="1800" w:bottom="1440" w:left="1800" w:header="708" w:footer="708" w:gutter="0"/>
          <w:cols w:space="720"/>
        </w:sectPr>
      </w:pPr>
    </w:p>
    <w:p w14:paraId="202FB3DC" w14:textId="77777777" w:rsidR="00180ACA" w:rsidRPr="005D4752" w:rsidRDefault="00DC109E">
      <w:pPr>
        <w:pStyle w:val="Heading1"/>
      </w:pPr>
      <w:bookmarkStart w:id="67" w:name="_Toc70975952"/>
      <w:bookmarkStart w:id="68" w:name="_Toc71112325"/>
      <w:bookmarkStart w:id="69" w:name="_Toc71137524"/>
      <w:r w:rsidRPr="005D4752">
        <w:lastRenderedPageBreak/>
        <w:t>Experiment Methods</w:t>
      </w:r>
      <w:bookmarkStart w:id="70" w:name="_Toc192777708"/>
      <w:bookmarkEnd w:id="67"/>
      <w:bookmarkEnd w:id="68"/>
      <w:bookmarkEnd w:id="69"/>
    </w:p>
    <w:p w14:paraId="6113CEDE" w14:textId="77777777" w:rsidR="00180ACA" w:rsidRPr="005D4752" w:rsidRDefault="00DC109E">
      <w:r w:rsidRPr="005D4752">
        <w:rPr>
          <w:color w:val="7030A0"/>
        </w:rPr>
        <w:t xml:space="preserve">This project poses the question: can robotic grasps be successfully learnt by using a deep learning algorithm? </w:t>
      </w:r>
      <w:r w:rsidRPr="005D4752">
        <w:rPr>
          <w:i/>
          <w:iCs/>
          <w:color w:val="7030A0"/>
        </w:rPr>
        <w:t>Chapter 3</w:t>
      </w:r>
      <w:r w:rsidRPr="005D4752">
        <w:rPr>
          <w:color w:val="7030A0"/>
        </w:rPr>
        <w:t xml:space="preserve"> will outline the original hypothesis made at the start of the process, and the experiments that were designed to evaluate the </w:t>
      </w:r>
      <w:proofErr w:type="gramStart"/>
      <w:r w:rsidRPr="005D4752">
        <w:rPr>
          <w:color w:val="7030A0"/>
        </w:rPr>
        <w:t>aforementioned hypothesis</w:t>
      </w:r>
      <w:proofErr w:type="gramEnd"/>
      <w:r w:rsidRPr="005D4752">
        <w:rPr>
          <w:color w:val="7030A0"/>
        </w:rPr>
        <w:t xml:space="preserve"> and the success of the project. The supporting software design will be covered in </w:t>
      </w:r>
      <w:r w:rsidRPr="005D4752">
        <w:rPr>
          <w:i/>
          <w:iCs/>
          <w:color w:val="7030A0"/>
        </w:rPr>
        <w:t>Chapter 4</w:t>
      </w:r>
      <w:r w:rsidRPr="005D4752">
        <w:rPr>
          <w:color w:val="7030A0"/>
        </w:rPr>
        <w:t>.</w:t>
      </w:r>
    </w:p>
    <w:p w14:paraId="4FF41395" w14:textId="77777777" w:rsidR="00180ACA" w:rsidRPr="005D4752" w:rsidRDefault="00DC109E">
      <w:pPr>
        <w:pStyle w:val="Heading2"/>
      </w:pPr>
      <w:bookmarkStart w:id="71" w:name="_Toc70975953"/>
      <w:bookmarkStart w:id="72" w:name="_Toc71112326"/>
      <w:bookmarkStart w:id="73" w:name="_Toc71137525"/>
      <w:r w:rsidRPr="005D4752">
        <w:t>Experiment Hypothesis</w:t>
      </w:r>
      <w:bookmarkEnd w:id="71"/>
      <w:bookmarkEnd w:id="72"/>
      <w:bookmarkEnd w:id="73"/>
    </w:p>
    <w:p w14:paraId="61A01B69" w14:textId="77777777" w:rsidR="00180ACA" w:rsidRPr="005D4752" w:rsidRDefault="00DC109E">
      <w:pPr>
        <w:pStyle w:val="ListParagraph"/>
        <w:numPr>
          <w:ilvl w:val="0"/>
          <w:numId w:val="2"/>
        </w:numPr>
        <w:rPr>
          <w:color w:val="7030A0"/>
        </w:rPr>
      </w:pPr>
      <w:r w:rsidRPr="005D4752">
        <w:rPr>
          <w:color w:val="7030A0"/>
        </w:rPr>
        <w:t>Can a robot learn to grasp objects just from input images?</w:t>
      </w:r>
    </w:p>
    <w:p w14:paraId="564874A4" w14:textId="77777777" w:rsidR="00180ACA" w:rsidRPr="005D4752" w:rsidRDefault="00DC109E">
      <w:pPr>
        <w:pStyle w:val="ListParagraph"/>
        <w:numPr>
          <w:ilvl w:val="0"/>
          <w:numId w:val="2"/>
        </w:numPr>
        <w:rPr>
          <w:color w:val="7030A0"/>
        </w:rPr>
      </w:pPr>
      <w:r w:rsidRPr="005D4752">
        <w:rPr>
          <w:color w:val="7030A0"/>
        </w:rPr>
        <w:t>This approach has been tried before – as mentioned in intro. Quote papers and success. Mention how this differs slightly as only in simulation and using different from norm data.</w:t>
      </w:r>
    </w:p>
    <w:p w14:paraId="34AFAE31" w14:textId="77777777" w:rsidR="00180ACA" w:rsidRPr="005D4752" w:rsidRDefault="00DC109E">
      <w:r w:rsidRPr="005D4752">
        <w:rPr>
          <w:color w:val="7030A0"/>
        </w:rPr>
        <w:t xml:space="preserve">The hypothesis being investigated in this project is that if a deep convolutional neural network can learn to predict grasps from images, then the trained network can be used to grasp novel objects in simulation. This is functionality is trying to mimic the human intuition and experience that enables us as a species to pick up objects that we may have never encountered. This hypothesis has been tested in other papers, as mentioned in </w:t>
      </w:r>
      <w:r w:rsidRPr="005D4752">
        <w:rPr>
          <w:i/>
          <w:iCs/>
          <w:color w:val="7030A0"/>
        </w:rPr>
        <w:t>Chapter 1</w:t>
      </w:r>
      <w:r w:rsidRPr="005D4752">
        <w:rPr>
          <w:color w:val="7030A0"/>
        </w:rPr>
        <w:t xml:space="preserve">, with some reports quoting success rates of up to … This project is not necessarily searching for the most accurate neural network or the most successful grasps; due to time and technical limitations imposed due to the nature of the project (discussed further in </w:t>
      </w:r>
      <w:r w:rsidRPr="005D4752">
        <w:rPr>
          <w:i/>
          <w:iCs/>
          <w:color w:val="7030A0"/>
        </w:rPr>
        <w:t>Chapter 4</w:t>
      </w:r>
      <w:r w:rsidRPr="005D4752">
        <w:rPr>
          <w:color w:val="7030A0"/>
        </w:rPr>
        <w:t>). However, the expected outcome is a proof of concept that could be further refined to produce better results.</w:t>
      </w:r>
    </w:p>
    <w:p w14:paraId="52BA55E2" w14:textId="77777777" w:rsidR="00180ACA" w:rsidRPr="005D4752" w:rsidRDefault="00DC109E">
      <w:pPr>
        <w:pStyle w:val="Heading2"/>
      </w:pPr>
      <w:bookmarkStart w:id="74" w:name="_Toc70975954"/>
      <w:bookmarkStart w:id="75" w:name="_Toc71112327"/>
      <w:bookmarkStart w:id="76" w:name="_Toc71137526"/>
      <w:r w:rsidRPr="005D4752">
        <w:t>Experiment Design</w:t>
      </w:r>
      <w:bookmarkEnd w:id="74"/>
      <w:bookmarkEnd w:id="75"/>
      <w:bookmarkEnd w:id="76"/>
    </w:p>
    <w:p w14:paraId="517D8EE6" w14:textId="77777777" w:rsidR="00180ACA" w:rsidRPr="005D4752" w:rsidRDefault="00DC109E">
      <w:pPr>
        <w:pStyle w:val="Heading3"/>
      </w:pPr>
      <w:bookmarkStart w:id="77" w:name="_Toc70975955"/>
      <w:bookmarkStart w:id="78" w:name="_Toc71112328"/>
      <w:bookmarkStart w:id="79" w:name="_Toc71137527"/>
      <w:r w:rsidRPr="005D4752">
        <w:t>Experiment Outline</w:t>
      </w:r>
      <w:bookmarkEnd w:id="77"/>
      <w:bookmarkEnd w:id="78"/>
      <w:bookmarkEnd w:id="79"/>
    </w:p>
    <w:p w14:paraId="58DFF88D" w14:textId="77777777" w:rsidR="00180ACA" w:rsidRPr="005D4752" w:rsidRDefault="00DC109E">
      <w:r w:rsidRPr="005D4752">
        <w:rPr>
          <w:color w:val="7030A0"/>
        </w:rPr>
        <w:t xml:space="preserve">The aim of this project is to test this hypothesis through experimentation in simulation. This will involve writing software and handling different data, further discussed in </w:t>
      </w:r>
      <w:r w:rsidRPr="005D4752">
        <w:rPr>
          <w:i/>
          <w:iCs/>
          <w:color w:val="7030A0"/>
        </w:rPr>
        <w:t>Chapter 4</w:t>
      </w:r>
      <w:r w:rsidRPr="005D4752">
        <w:rPr>
          <w:color w:val="7030A0"/>
        </w:rPr>
        <w:t>. The software and data will be used to test the hypothesis by taking the following two measurements:</w:t>
      </w:r>
    </w:p>
    <w:p w14:paraId="234F21C0" w14:textId="77777777" w:rsidR="00180ACA" w:rsidRPr="005D4752" w:rsidRDefault="00DC109E">
      <w:pPr>
        <w:pStyle w:val="ListParagraph"/>
        <w:numPr>
          <w:ilvl w:val="0"/>
          <w:numId w:val="2"/>
        </w:numPr>
        <w:rPr>
          <w:color w:val="7030A0"/>
        </w:rPr>
      </w:pPr>
      <w:r w:rsidRPr="005D4752">
        <w:rPr>
          <w:color w:val="7030A0"/>
        </w:rPr>
        <w:t>Evaluation of the ground truth.</w:t>
      </w:r>
    </w:p>
    <w:p w14:paraId="2DCE8523" w14:textId="77777777" w:rsidR="00180ACA" w:rsidRPr="005D4752" w:rsidRDefault="00DC109E">
      <w:pPr>
        <w:pStyle w:val="ListParagraph"/>
        <w:numPr>
          <w:ilvl w:val="0"/>
          <w:numId w:val="2"/>
        </w:numPr>
        <w:rPr>
          <w:color w:val="7030A0"/>
        </w:rPr>
      </w:pPr>
      <w:r w:rsidRPr="005D4752">
        <w:rPr>
          <w:color w:val="7030A0"/>
        </w:rPr>
        <w:t>Evaluation of the trained network.</w:t>
      </w:r>
    </w:p>
    <w:p w14:paraId="66D66701" w14:textId="77777777" w:rsidR="00180ACA" w:rsidRPr="005D4752" w:rsidRDefault="00180ACA">
      <w:pPr>
        <w:rPr>
          <w:color w:val="7030A0"/>
        </w:rPr>
      </w:pPr>
    </w:p>
    <w:p w14:paraId="4A3A82A8" w14:textId="77777777" w:rsidR="00180ACA" w:rsidRPr="005D4752" w:rsidRDefault="00DC109E">
      <w:pPr>
        <w:rPr>
          <w:color w:val="7030A0"/>
        </w:rPr>
      </w:pPr>
      <w:r w:rsidRPr="005D4752">
        <w:rPr>
          <w:color w:val="7030A0"/>
        </w:rPr>
        <w:t>Before describing the experiments to take these two measurements, I must define two things within the scope of this project:</w:t>
      </w:r>
    </w:p>
    <w:p w14:paraId="41B33315" w14:textId="77777777" w:rsidR="00180ACA" w:rsidRPr="005D4752" w:rsidRDefault="00DC109E">
      <w:pPr>
        <w:pStyle w:val="ListParagraph"/>
        <w:numPr>
          <w:ilvl w:val="0"/>
          <w:numId w:val="2"/>
        </w:numPr>
        <w:rPr>
          <w:color w:val="7030A0"/>
        </w:rPr>
      </w:pPr>
      <w:r w:rsidRPr="005D4752">
        <w:rPr>
          <w:color w:val="7030A0"/>
        </w:rPr>
        <w:t>What is a successful grasp?</w:t>
      </w:r>
    </w:p>
    <w:p w14:paraId="12BB947C" w14:textId="77777777" w:rsidR="00180ACA" w:rsidRPr="005D4752" w:rsidRDefault="00DC109E">
      <w:pPr>
        <w:pStyle w:val="ListParagraph"/>
        <w:numPr>
          <w:ilvl w:val="0"/>
          <w:numId w:val="2"/>
        </w:numPr>
        <w:rPr>
          <w:color w:val="7030A0"/>
        </w:rPr>
      </w:pPr>
      <w:r w:rsidRPr="005D4752">
        <w:rPr>
          <w:color w:val="7030A0"/>
        </w:rPr>
        <w:t>What is a ground truth?</w:t>
      </w:r>
    </w:p>
    <w:p w14:paraId="413C0315" w14:textId="77777777" w:rsidR="00180ACA" w:rsidRPr="005D4752" w:rsidRDefault="00180ACA">
      <w:pPr>
        <w:rPr>
          <w:color w:val="7030A0"/>
        </w:rPr>
      </w:pPr>
    </w:p>
    <w:p w14:paraId="364F12A6" w14:textId="77777777" w:rsidR="00180ACA" w:rsidRPr="005D4752" w:rsidRDefault="00DC109E">
      <w:r w:rsidRPr="005D4752">
        <w:rPr>
          <w:color w:val="7030A0"/>
        </w:rPr>
        <w:t xml:space="preserve">Perhaps most importantly, for the purpose of this project, I will be defining a successful grasp as a combination of two factors. Furthermore, I will also be recording semi-successful grasps that come close to picking up the object (e.g., if the object is thrown to the side). The two factors that are going to be considered for grasp success are: gripper closure, and object movement within the camera frame. This will be further explained in the Design section of </w:t>
      </w:r>
      <w:r w:rsidRPr="005D4752">
        <w:rPr>
          <w:i/>
          <w:iCs/>
          <w:color w:val="7030A0"/>
        </w:rPr>
        <w:t>Chapter 4</w:t>
      </w:r>
      <w:r w:rsidRPr="005D4752">
        <w:rPr>
          <w:color w:val="7030A0"/>
        </w:rPr>
        <w:t>.</w:t>
      </w:r>
    </w:p>
    <w:p w14:paraId="128B31DD" w14:textId="77777777" w:rsidR="00180ACA" w:rsidRPr="005D4752" w:rsidRDefault="00180ACA">
      <w:pPr>
        <w:rPr>
          <w:color w:val="7030A0"/>
        </w:rPr>
      </w:pPr>
    </w:p>
    <w:p w14:paraId="0104B0AC" w14:textId="77777777" w:rsidR="00180ACA" w:rsidRPr="005D4752" w:rsidRDefault="00DC109E">
      <w:r w:rsidRPr="005D4752">
        <w:rPr>
          <w:color w:val="7030A0"/>
        </w:rPr>
        <w:t xml:space="preserve">A ground truth in the field of machine learning is the ‘reality’ that the model is attempting to predict, in this case the ground truths are successful grasp patterns for specific objects. The ground truth is dictated by the input data for a model; hence, the capability and efficacy of all machine learning models is directly linked </w:t>
      </w:r>
      <w:r w:rsidRPr="005D4752">
        <w:rPr>
          <w:color w:val="7030A0"/>
        </w:rPr>
        <w:lastRenderedPageBreak/>
        <w:t xml:space="preserve">to the quality of the ground truth. This project is making use of the ACRONYM dataset, as discussed in </w:t>
      </w:r>
      <w:r w:rsidRPr="005D4752">
        <w:rPr>
          <w:i/>
          <w:iCs/>
          <w:color w:val="7030A0"/>
        </w:rPr>
        <w:t>Chapter 1.3</w:t>
      </w:r>
      <w:r w:rsidRPr="005D4752">
        <w:rPr>
          <w:color w:val="7030A0"/>
        </w:rPr>
        <w:t xml:space="preserve">, which contains grasp and object information in relation to the </w:t>
      </w:r>
      <w:proofErr w:type="spellStart"/>
      <w:r w:rsidRPr="005D4752">
        <w:rPr>
          <w:color w:val="7030A0"/>
        </w:rPr>
        <w:t>ShapeNetSem</w:t>
      </w:r>
      <w:proofErr w:type="spellEnd"/>
      <w:r w:rsidRPr="005D4752">
        <w:rPr>
          <w:color w:val="7030A0"/>
        </w:rPr>
        <w:t xml:space="preserve"> object database. This grasp dataset is then considered to be the ground truth for these experiments.</w:t>
      </w:r>
    </w:p>
    <w:p w14:paraId="2BFA719B" w14:textId="77777777" w:rsidR="00180ACA" w:rsidRPr="005D4752" w:rsidRDefault="00180ACA">
      <w:pPr>
        <w:rPr>
          <w:color w:val="7030A0"/>
        </w:rPr>
      </w:pPr>
    </w:p>
    <w:p w14:paraId="41E506D9" w14:textId="77777777" w:rsidR="00180ACA" w:rsidRPr="005D4752" w:rsidRDefault="00DC109E">
      <w:pPr>
        <w:rPr>
          <w:color w:val="7030A0"/>
        </w:rPr>
      </w:pPr>
      <w:r w:rsidRPr="005D4752">
        <w:rPr>
          <w:color w:val="7030A0"/>
        </w:rPr>
        <w:t>As stated before, the training data for a neural network directly impacts the trained output; therefore, it is necessary to determine the quality of the dataset that is being used. The ACRONYM grasp dataset does contain information on the success of each grasp from their physics simulator; however, this does not necessarily mean the labelled grasps will work in this project’s simulation. Therefore, it is essential to conduct an experiment to ascertain the accuracy of the grasps stated in the dataset within the project simulation environment, evaluating the ground truth of the scenario, thus allowing a comparison to the accuracy of the neural network.</w:t>
      </w:r>
    </w:p>
    <w:p w14:paraId="0A449960" w14:textId="77777777" w:rsidR="00180ACA" w:rsidRPr="005D4752" w:rsidRDefault="00180ACA">
      <w:pPr>
        <w:rPr>
          <w:color w:val="7030A0"/>
        </w:rPr>
      </w:pPr>
    </w:p>
    <w:p w14:paraId="04BCAE47" w14:textId="77777777" w:rsidR="00180ACA" w:rsidRPr="005D4752" w:rsidRDefault="00DC109E">
      <w:pPr>
        <w:pStyle w:val="Heading3"/>
      </w:pPr>
      <w:bookmarkStart w:id="80" w:name="_Toc70975956"/>
      <w:bookmarkStart w:id="81" w:name="_Toc71112329"/>
      <w:bookmarkStart w:id="82" w:name="_Toc71137528"/>
      <w:r w:rsidRPr="005D4752">
        <w:t>Ground Truth Evaluation</w:t>
      </w:r>
      <w:bookmarkEnd w:id="80"/>
      <w:bookmarkEnd w:id="81"/>
      <w:bookmarkEnd w:id="82"/>
    </w:p>
    <w:p w14:paraId="55768853" w14:textId="77777777" w:rsidR="00180ACA" w:rsidRPr="005D4752" w:rsidRDefault="00DC109E">
      <w:r w:rsidRPr="005D4752">
        <w:rPr>
          <w:color w:val="7030A0"/>
        </w:rPr>
        <w:t xml:space="preserve">The ground truth experiment will be simple. The objects named in the dataset (a description of how this is produced is in </w:t>
      </w:r>
      <w:r w:rsidRPr="005D4752">
        <w:rPr>
          <w:i/>
          <w:iCs/>
          <w:color w:val="7030A0"/>
        </w:rPr>
        <w:t>Chapter 4</w:t>
      </w:r>
      <w:r w:rsidRPr="005D4752">
        <w:rPr>
          <w:color w:val="7030A0"/>
        </w:rPr>
        <w:t xml:space="preserve">) will be spawned into the Gazebo environment and each grasp labelled for that object will be attempted three times. Repeating the test enables an average success rate to be taken for both the different objects and the </w:t>
      </w:r>
      <w:proofErr w:type="gramStart"/>
      <w:r w:rsidRPr="005D4752">
        <w:rPr>
          <w:color w:val="7030A0"/>
        </w:rPr>
        <w:t>dataset as a whole</w:t>
      </w:r>
      <w:proofErr w:type="gramEnd"/>
      <w:r w:rsidRPr="005D4752">
        <w:rPr>
          <w:color w:val="7030A0"/>
        </w:rPr>
        <w:t>.</w:t>
      </w:r>
    </w:p>
    <w:p w14:paraId="3F58AA46" w14:textId="77777777" w:rsidR="00180ACA" w:rsidRPr="005D4752" w:rsidRDefault="00DC109E">
      <w:pPr>
        <w:pStyle w:val="ListParagraph"/>
        <w:numPr>
          <w:ilvl w:val="0"/>
          <w:numId w:val="2"/>
        </w:numPr>
        <w:rPr>
          <w:color w:val="7030A0"/>
        </w:rPr>
      </w:pPr>
      <w:r w:rsidRPr="005D4752">
        <w:rPr>
          <w:color w:val="7030A0"/>
        </w:rPr>
        <w:t>Extrapolating from a tested subset due to lack of time to test all grasps?</w:t>
      </w:r>
    </w:p>
    <w:p w14:paraId="47891C44" w14:textId="77777777" w:rsidR="00180ACA" w:rsidRPr="005D4752" w:rsidRDefault="00180ACA"/>
    <w:p w14:paraId="720E3890" w14:textId="77777777" w:rsidR="00180ACA" w:rsidRPr="005D4752" w:rsidRDefault="00DC109E">
      <w:pPr>
        <w:pStyle w:val="Heading3"/>
      </w:pPr>
      <w:bookmarkStart w:id="83" w:name="_Toc70975957"/>
      <w:bookmarkStart w:id="84" w:name="_Toc71112330"/>
      <w:bookmarkStart w:id="85" w:name="_Toc71137529"/>
      <w:r w:rsidRPr="005D4752">
        <w:t>Trained Neural Network Evaluation</w:t>
      </w:r>
      <w:bookmarkEnd w:id="83"/>
      <w:bookmarkEnd w:id="84"/>
      <w:bookmarkEnd w:id="85"/>
    </w:p>
    <w:p w14:paraId="269CE0AE" w14:textId="77777777" w:rsidR="00180ACA" w:rsidRPr="005D4752" w:rsidRDefault="00DC109E">
      <w:pPr>
        <w:rPr>
          <w:color w:val="7030A0"/>
        </w:rPr>
      </w:pPr>
      <w:r w:rsidRPr="005D4752">
        <w:rPr>
          <w:color w:val="7030A0"/>
        </w:rPr>
        <w:t>Firstly, while training the model it is possible to assess the accuracy of the network by viewing the loss metrics. This will evaluate how close the predictions of the model are to their ground truth labels. It will also be possible to conduct tests on unseen data to check for overfitting during the training. However, this value will not necessarily indicate whether the network will work well in the simulation. Therefore, this loss metric will not be used to assess the network in this report.</w:t>
      </w:r>
    </w:p>
    <w:p w14:paraId="6B642A22" w14:textId="77777777" w:rsidR="00180ACA" w:rsidRPr="005D4752" w:rsidRDefault="00180ACA">
      <w:pPr>
        <w:rPr>
          <w:color w:val="7030A0"/>
        </w:rPr>
      </w:pPr>
    </w:p>
    <w:p w14:paraId="7CB139A8" w14:textId="6E3BACA3" w:rsidR="00180ACA" w:rsidRPr="005D4752" w:rsidRDefault="00DC109E">
      <w:r w:rsidRPr="005D4752">
        <w:rPr>
          <w:color w:val="7030A0"/>
        </w:rPr>
        <w:t xml:space="preserve">The main experiments to evaluate the efficacy of the trained neural network model will be </w:t>
      </w:r>
      <w:proofErr w:type="gramStart"/>
      <w:r w:rsidRPr="005D4752">
        <w:rPr>
          <w:color w:val="7030A0"/>
        </w:rPr>
        <w:t>similar to</w:t>
      </w:r>
      <w:proofErr w:type="gramEnd"/>
      <w:r w:rsidRPr="005D4752">
        <w:rPr>
          <w:color w:val="7030A0"/>
        </w:rPr>
        <w:t xml:space="preserve"> that of the ground truth data. The pipeline for this evaluation is shown in F</w:t>
      </w:r>
      <w:r w:rsidRPr="005D4752">
        <w:rPr>
          <w:i/>
          <w:iCs/>
          <w:color w:val="7030A0"/>
        </w:rPr>
        <w:t xml:space="preserve">igure </w:t>
      </w:r>
      <w:r w:rsidR="0053290B" w:rsidRPr="005D4752">
        <w:rPr>
          <w:i/>
          <w:iCs/>
          <w:color w:val="7030A0"/>
        </w:rPr>
        <w:t>3.</w:t>
      </w:r>
      <w:r w:rsidRPr="005D4752">
        <w:rPr>
          <w:i/>
          <w:iCs/>
          <w:color w:val="7030A0"/>
        </w:rPr>
        <w:t>1</w:t>
      </w:r>
      <w:r w:rsidRPr="005D4752">
        <w:rPr>
          <w:color w:val="7030A0"/>
        </w:rPr>
        <w:t xml:space="preserve">. Firstly, a random model from the </w:t>
      </w:r>
      <w:proofErr w:type="spellStart"/>
      <w:r w:rsidRPr="005D4752">
        <w:rPr>
          <w:color w:val="7030A0"/>
        </w:rPr>
        <w:t>ShapeNetSem</w:t>
      </w:r>
      <w:proofErr w:type="spellEnd"/>
      <w:r w:rsidRPr="005D4752">
        <w:rPr>
          <w:color w:val="7030A0"/>
        </w:rPr>
        <w:t xml:space="preserve"> database is spawned into the Gazebo simulation. An image of the object will be generated from the camera in the environment and fed into the trained model, outputting the predicted grasp. This prediction will define a transform from the object, which will then be used to attempt the grasp. The grasp success will be monitored and </w:t>
      </w:r>
      <w:proofErr w:type="gramStart"/>
      <w:r w:rsidRPr="005D4752">
        <w:rPr>
          <w:color w:val="7030A0"/>
        </w:rPr>
        <w:t>recorded;</w:t>
      </w:r>
      <w:proofErr w:type="gramEnd"/>
      <w:r w:rsidRPr="005D4752">
        <w:rPr>
          <w:color w:val="7030A0"/>
        </w:rPr>
        <w:t xml:space="preserve"> looking for partial gripper closure and the object to be moving up in the camera frame for a fully successful grasp. This pipeline, as in the ground truth evaluation, will be repeated three times to enable the taking of an average, thus decreasing the likelihood of outliers in the results.</w:t>
      </w:r>
    </w:p>
    <w:p w14:paraId="35FDE408" w14:textId="03A22133" w:rsidR="00180ACA" w:rsidRPr="005D4752" w:rsidRDefault="004739E4">
      <w:r w:rsidRPr="005D4752">
        <w:rPr>
          <w:noProof/>
        </w:rPr>
        <w:lastRenderedPageBreak/>
        <mc:AlternateContent>
          <mc:Choice Requires="wpg">
            <w:drawing>
              <wp:anchor distT="0" distB="0" distL="114300" distR="114300" simplePos="0" relativeHeight="251656199" behindDoc="0" locked="0" layoutInCell="1" allowOverlap="1" wp14:anchorId="7DE048B6" wp14:editId="5C43C5E8">
                <wp:simplePos x="0" y="0"/>
                <wp:positionH relativeFrom="column">
                  <wp:posOffset>57150</wp:posOffset>
                </wp:positionH>
                <wp:positionV relativeFrom="paragraph">
                  <wp:posOffset>302895</wp:posOffset>
                </wp:positionV>
                <wp:extent cx="5154295" cy="2001520"/>
                <wp:effectExtent l="0" t="0" r="27305" b="0"/>
                <wp:wrapTopAndBottom/>
                <wp:docPr id="53" name="Group 53"/>
                <wp:cNvGraphicFramePr/>
                <a:graphic xmlns:a="http://schemas.openxmlformats.org/drawingml/2006/main">
                  <a:graphicData uri="http://schemas.microsoft.com/office/word/2010/wordprocessingGroup">
                    <wpg:wgp>
                      <wpg:cNvGrpSpPr/>
                      <wpg:grpSpPr>
                        <a:xfrm>
                          <a:off x="0" y="0"/>
                          <a:ext cx="5154295" cy="2001520"/>
                          <a:chOff x="0" y="0"/>
                          <a:chExt cx="5154673" cy="2001520"/>
                        </a:xfrm>
                      </wpg:grpSpPr>
                      <wps:wsp>
                        <wps:cNvPr id="52" name="Text Box 52"/>
                        <wps:cNvSpPr txBox="1"/>
                        <wps:spPr>
                          <a:xfrm>
                            <a:off x="0" y="1741805"/>
                            <a:ext cx="5153660" cy="259715"/>
                          </a:xfrm>
                          <a:prstGeom prst="rect">
                            <a:avLst/>
                          </a:prstGeom>
                          <a:solidFill>
                            <a:prstClr val="white"/>
                          </a:solidFill>
                          <a:ln>
                            <a:noFill/>
                          </a:ln>
                        </wps:spPr>
                        <wps:txbx>
                          <w:txbxContent>
                            <w:p w14:paraId="74C8EEEC" w14:textId="11F57126" w:rsidR="004739E4" w:rsidRPr="00680409" w:rsidRDefault="004739E4" w:rsidP="004739E4">
                              <w:pPr>
                                <w:pStyle w:val="Caption"/>
                                <w:jc w:val="center"/>
                                <w:rPr>
                                  <w:noProof/>
                                  <w:szCs w:val="24"/>
                                </w:rPr>
                              </w:pPr>
                              <w:bookmarkStart w:id="86" w:name="_Toc71137435"/>
                              <w:r>
                                <w:t xml:space="preserve">Figure </w:t>
                              </w:r>
                              <w:fldSimple w:instr=" STYLEREF 1 \s ">
                                <w:r w:rsidR="00A001F6">
                                  <w:rPr>
                                    <w:noProof/>
                                  </w:rPr>
                                  <w:t>3</w:t>
                                </w:r>
                              </w:fldSimple>
                              <w:r w:rsidR="00A001F6">
                                <w:t>.</w:t>
                              </w:r>
                              <w:fldSimple w:instr=" SEQ Figure \* ARABIC \s 1 ">
                                <w:r w:rsidR="00A001F6">
                                  <w:rPr>
                                    <w:noProof/>
                                  </w:rPr>
                                  <w:t>1</w:t>
                                </w:r>
                              </w:fldSimple>
                              <w:r w:rsidRPr="00B70390">
                                <w:t>: The pipeline for evaluating the trained neural network in simulation.</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17" name="Group 17"/>
                        <wpg:cNvGrpSpPr/>
                        <wpg:grpSpPr>
                          <a:xfrm>
                            <a:off x="0" y="0"/>
                            <a:ext cx="5154673" cy="1648018"/>
                            <a:chOff x="0" y="0"/>
                            <a:chExt cx="5154837" cy="1648087"/>
                          </a:xfrm>
                        </wpg:grpSpPr>
                        <wpg:grpSp>
                          <wpg:cNvPr id="18" name="Group 18"/>
                          <wpg:cNvGrpSpPr/>
                          <wpg:grpSpPr>
                            <a:xfrm>
                              <a:off x="0" y="0"/>
                              <a:ext cx="3292909" cy="1647721"/>
                              <a:chOff x="0" y="0"/>
                              <a:chExt cx="3292909" cy="1647721"/>
                            </a:xfrm>
                          </wpg:grpSpPr>
                          <wpg:grpSp>
                            <wpg:cNvPr id="19" name="Group 19"/>
                            <wpg:cNvGrpSpPr/>
                            <wpg:grpSpPr>
                              <a:xfrm>
                                <a:off x="0" y="0"/>
                                <a:ext cx="3292909" cy="651601"/>
                                <a:chOff x="0" y="0"/>
                                <a:chExt cx="3292909" cy="651601"/>
                              </a:xfrm>
                            </wpg:grpSpPr>
                            <wpg:grpSp>
                              <wpg:cNvPr id="20" name="Group 20"/>
                              <wpg:cNvGrpSpPr/>
                              <wpg:grpSpPr>
                                <a:xfrm>
                                  <a:off x="0" y="0"/>
                                  <a:ext cx="1858672" cy="651601"/>
                                  <a:chOff x="0" y="0"/>
                                  <a:chExt cx="1858672" cy="651601"/>
                                </a:xfrm>
                              </wpg:grpSpPr>
                              <wps:wsp>
                                <wps:cNvPr id="21" name="Rectangle: Rounded Corners 21"/>
                                <wps:cNvSpPr/>
                                <wps:spPr>
                                  <a:xfrm>
                                    <a:off x="0" y="0"/>
                                    <a:ext cx="1434602" cy="651601"/>
                                  </a:xfrm>
                                  <a:custGeom>
                                    <a:avLst>
                                      <a:gd name="f0" fmla="val 3600"/>
                                    </a:avLst>
                                    <a:gdLst>
                                      <a:gd name="f1" fmla="val 10800000"/>
                                      <a:gd name="f2" fmla="val 5400000"/>
                                      <a:gd name="f3" fmla="val 16200000"/>
                                      <a:gd name="f4" fmla="val w"/>
                                      <a:gd name="f5" fmla="val h"/>
                                      <a:gd name="f6" fmla="val ss"/>
                                      <a:gd name="f7" fmla="val 0"/>
                                      <a:gd name="f8" fmla="*/ 5419351 1 1725033"/>
                                      <a:gd name="f9" fmla="val 45"/>
                                      <a:gd name="f10" fmla="val 10800"/>
                                      <a:gd name="f11" fmla="val -2147483647"/>
                                      <a:gd name="f12" fmla="val 2147483647"/>
                                      <a:gd name="f13" fmla="abs f4"/>
                                      <a:gd name="f14" fmla="abs f5"/>
                                      <a:gd name="f15" fmla="abs f6"/>
                                      <a:gd name="f16" fmla="*/ f8 1 180"/>
                                      <a:gd name="f17" fmla="pin 0 f0 10800"/>
                                      <a:gd name="f18" fmla="+- 0 0 f2"/>
                                      <a:gd name="f19" fmla="?: f13 f4 1"/>
                                      <a:gd name="f20" fmla="?: f14 f5 1"/>
                                      <a:gd name="f21" fmla="?: f15 f6 1"/>
                                      <a:gd name="f22" fmla="*/ f9 f16 1"/>
                                      <a:gd name="f23" fmla="+- f7 f17 0"/>
                                      <a:gd name="f24" fmla="*/ f19 1 21600"/>
                                      <a:gd name="f25" fmla="*/ f20 1 21600"/>
                                      <a:gd name="f26" fmla="*/ 21600 f19 1"/>
                                      <a:gd name="f27" fmla="*/ 21600 f20 1"/>
                                      <a:gd name="f28" fmla="+- 0 0 f22"/>
                                      <a:gd name="f29" fmla="min f25 f24"/>
                                      <a:gd name="f30" fmla="*/ f26 1 f21"/>
                                      <a:gd name="f31" fmla="*/ f27 1 f21"/>
                                      <a:gd name="f32" fmla="*/ f28 f1 1"/>
                                      <a:gd name="f33" fmla="*/ f32 1 f8"/>
                                      <a:gd name="f34" fmla="+- f31 0 f17"/>
                                      <a:gd name="f35" fmla="+- f30 0 f17"/>
                                      <a:gd name="f36" fmla="*/ f17 f29 1"/>
                                      <a:gd name="f37" fmla="*/ f7 f29 1"/>
                                      <a:gd name="f38" fmla="*/ f23 f29 1"/>
                                      <a:gd name="f39" fmla="*/ f31 f29 1"/>
                                      <a:gd name="f40" fmla="*/ f30 f29 1"/>
                                      <a:gd name="f41" fmla="+- f33 0 f2"/>
                                      <a:gd name="f42" fmla="+- f37 0 f38"/>
                                      <a:gd name="f43" fmla="+- f38 0 f37"/>
                                      <a:gd name="f44" fmla="*/ f34 f29 1"/>
                                      <a:gd name="f45" fmla="*/ f35 f29 1"/>
                                      <a:gd name="f46" fmla="cos 1 f41"/>
                                      <a:gd name="f47" fmla="abs f42"/>
                                      <a:gd name="f48" fmla="abs f43"/>
                                      <a:gd name="f49" fmla="?: f42 f18 f2"/>
                                      <a:gd name="f50" fmla="?: f42 f2 f18"/>
                                      <a:gd name="f51" fmla="?: f42 f3 f2"/>
                                      <a:gd name="f52" fmla="?: f42 f2 f3"/>
                                      <a:gd name="f53" fmla="+- f39 0 f44"/>
                                      <a:gd name="f54" fmla="?: f43 f18 f2"/>
                                      <a:gd name="f55" fmla="?: f43 f2 f18"/>
                                      <a:gd name="f56" fmla="+- f40 0 f45"/>
                                      <a:gd name="f57" fmla="+- f44 0 f39"/>
                                      <a:gd name="f58" fmla="+- f45 0 f40"/>
                                      <a:gd name="f59" fmla="?: f42 0 f1"/>
                                      <a:gd name="f60" fmla="?: f42 f1 0"/>
                                      <a:gd name="f61" fmla="+- 0 0 f46"/>
                                      <a:gd name="f62" fmla="?: f42 f52 f51"/>
                                      <a:gd name="f63" fmla="?: f42 f51 f52"/>
                                      <a:gd name="f64" fmla="?: f43 f50 f49"/>
                                      <a:gd name="f65" fmla="abs f53"/>
                                      <a:gd name="f66" fmla="?: f53 0 f1"/>
                                      <a:gd name="f67" fmla="?: f53 f1 0"/>
                                      <a:gd name="f68" fmla="?: f53 f54 f55"/>
                                      <a:gd name="f69" fmla="abs f56"/>
                                      <a:gd name="f70" fmla="abs f57"/>
                                      <a:gd name="f71" fmla="?: f56 f18 f2"/>
                                      <a:gd name="f72" fmla="?: f56 f2 f18"/>
                                      <a:gd name="f73" fmla="?: f56 f3 f2"/>
                                      <a:gd name="f74" fmla="?: f56 f2 f3"/>
                                      <a:gd name="f75" fmla="abs f58"/>
                                      <a:gd name="f76" fmla="?: f58 f18 f2"/>
                                      <a:gd name="f77" fmla="?: f58 f2 f18"/>
                                      <a:gd name="f78" fmla="?: f58 f60 f59"/>
                                      <a:gd name="f79" fmla="?: f58 f59 f60"/>
                                      <a:gd name="f80" fmla="*/ f17 f61 1"/>
                                      <a:gd name="f81" fmla="?: f43 f63 f62"/>
                                      <a:gd name="f82" fmla="?: f43 f67 f66"/>
                                      <a:gd name="f83" fmla="?: f43 f66 f67"/>
                                      <a:gd name="f84" fmla="?: f56 f74 f73"/>
                                      <a:gd name="f85" fmla="?: f56 f73 f74"/>
                                      <a:gd name="f86" fmla="?: f57 f72 f71"/>
                                      <a:gd name="f87" fmla="?: f42 f78 f79"/>
                                      <a:gd name="f88" fmla="?: f42 f76 f77"/>
                                      <a:gd name="f89" fmla="*/ f80 3163 1"/>
                                      <a:gd name="f90" fmla="?: f53 f82 f83"/>
                                      <a:gd name="f91" fmla="?: f57 f85 f84"/>
                                      <a:gd name="f92" fmla="*/ f89 1 7636"/>
                                      <a:gd name="f93" fmla="+- f7 f92 0"/>
                                      <a:gd name="f94" fmla="+- f30 0 f92"/>
                                      <a:gd name="f95" fmla="+- f31 0 f92"/>
                                      <a:gd name="f96" fmla="*/ f93 f29 1"/>
                                      <a:gd name="f97" fmla="*/ f94 f29 1"/>
                                      <a:gd name="f98" fmla="*/ f95 f29 1"/>
                                    </a:gdLst>
                                    <a:ahLst>
                                      <a:ahXY gdRefX="f0" minX="f7" maxX="f10">
                                        <a:pos x="f36" y="f37"/>
                                      </a:ahXY>
                                    </a:ahLst>
                                    <a:cxnLst>
                                      <a:cxn ang="3cd4">
                                        <a:pos x="hc" y="t"/>
                                      </a:cxn>
                                      <a:cxn ang="0">
                                        <a:pos x="r" y="vc"/>
                                      </a:cxn>
                                      <a:cxn ang="cd4">
                                        <a:pos x="hc" y="b"/>
                                      </a:cxn>
                                      <a:cxn ang="cd2">
                                        <a:pos x="l" y="vc"/>
                                      </a:cxn>
                                    </a:cxnLst>
                                    <a:rect l="f96" t="f96" r="f97" b="f98"/>
                                    <a:pathLst>
                                      <a:path>
                                        <a:moveTo>
                                          <a:pt x="f38" y="f37"/>
                                        </a:moveTo>
                                        <a:arcTo wR="f47" hR="f48" stAng="f81" swAng="f64"/>
                                        <a:lnTo>
                                          <a:pt x="f37" y="f44"/>
                                        </a:lnTo>
                                        <a:arcTo wR="f48" hR="f65" stAng="f90" swAng="f68"/>
                                        <a:lnTo>
                                          <a:pt x="f45" y="f39"/>
                                        </a:lnTo>
                                        <a:arcTo wR="f69" hR="f70" stAng="f91" swAng="f86"/>
                                        <a:lnTo>
                                          <a:pt x="f40" y="f38"/>
                                        </a:lnTo>
                                        <a:arcTo wR="f75" hR="f47" stAng="f87" swAng="f88"/>
                                        <a:close/>
                                      </a:path>
                                    </a:pathLst>
                                  </a:custGeom>
                                  <a:solidFill>
                                    <a:srgbClr val="DCE6F2"/>
                                  </a:solidFill>
                                  <a:ln w="9528" cap="flat">
                                    <a:solidFill>
                                      <a:srgbClr val="376092"/>
                                    </a:solidFill>
                                    <a:prstDash val="solid"/>
                                    <a:round/>
                                  </a:ln>
                                  <a:effectLst>
                                    <a:outerShdw dist="22997" dir="5400000" algn="tl">
                                      <a:srgbClr val="000000">
                                        <a:alpha val="35000"/>
                                      </a:srgbClr>
                                    </a:outerShdw>
                                  </a:effectLst>
                                </wps:spPr>
                                <wps:txbx>
                                  <w:txbxContent>
                                    <w:p w14:paraId="20709EBF" w14:textId="77777777" w:rsidR="00180ACA" w:rsidRDefault="00DC109E">
                                      <w:pPr>
                                        <w:overflowPunct w:val="0"/>
                                        <w:jc w:val="center"/>
                                      </w:pPr>
                                      <w:r>
                                        <w:rPr>
                                          <w:rFonts w:ascii="Cambria" w:hAnsi="Cambria" w:cs="Cambria"/>
                                          <w:color w:val="0F243E"/>
                                          <w:szCs w:val="22"/>
                                        </w:rPr>
                                        <w:t>Spawn a random model</w:t>
                                      </w:r>
                                    </w:p>
                                  </w:txbxContent>
                                </wps:txbx>
                                <wps:bodyPr vert="horz" wrap="square" lIns="90004" tIns="44997" rIns="90004" bIns="44997" anchor="ctr" anchorCtr="0" compatLnSpc="0">
                                  <a:noAutofit/>
                                </wps:bodyPr>
                              </wps:wsp>
                              <wps:wsp>
                                <wps:cNvPr id="22" name="Freeform: Shape 22"/>
                                <wps:cNvSpPr/>
                                <wps:spPr>
                                  <a:xfrm>
                                    <a:off x="1437116" y="326880"/>
                                    <a:ext cx="421556" cy="722"/>
                                  </a:xfrm>
                                  <a:custGeom>
                                    <a:avLst/>
                                    <a:gdLst>
                                      <a:gd name="f0" fmla="val w"/>
                                      <a:gd name="f1" fmla="val h"/>
                                      <a:gd name="f2" fmla="val 0"/>
                                      <a:gd name="f3" fmla="val 21600"/>
                                      <a:gd name="f4" fmla="*/ f0 1 21600"/>
                                      <a:gd name="f5" fmla="*/ f1 1 21600"/>
                                      <a:gd name="f6" fmla="val f2"/>
                                      <a:gd name="f7" fmla="val f3"/>
                                      <a:gd name="f8" fmla="+- f7 0 f6"/>
                                      <a:gd name="f9" fmla="*/ f8 1 21600"/>
                                      <a:gd name="f10" fmla="*/ f6 1 f9"/>
                                      <a:gd name="f11" fmla="*/ f7 1 f9"/>
                                      <a:gd name="f12" fmla="*/ f10 f4 1"/>
                                      <a:gd name="f13" fmla="*/ f11 f4 1"/>
                                      <a:gd name="f14" fmla="*/ f11 f5 1"/>
                                      <a:gd name="f15" fmla="*/ f10 f5 1"/>
                                    </a:gdLst>
                                    <a:ahLst/>
                                    <a:cxnLst>
                                      <a:cxn ang="3cd4">
                                        <a:pos x="hc" y="t"/>
                                      </a:cxn>
                                      <a:cxn ang="0">
                                        <a:pos x="r" y="vc"/>
                                      </a:cxn>
                                      <a:cxn ang="cd4">
                                        <a:pos x="hc" y="b"/>
                                      </a:cxn>
                                      <a:cxn ang="cd2">
                                        <a:pos x="l" y="vc"/>
                                      </a:cxn>
                                    </a:cxnLst>
                                    <a:rect l="f12" t="f15" r="f13" b="f14"/>
                                    <a:pathLst>
                                      <a:path w="21600" h="21600">
                                        <a:moveTo>
                                          <a:pt x="f2" y="f2"/>
                                        </a:moveTo>
                                        <a:lnTo>
                                          <a:pt x="f3" y="f3"/>
                                        </a:lnTo>
                                      </a:path>
                                    </a:pathLst>
                                  </a:custGeom>
                                  <a:noFill/>
                                  <a:ln w="25402" cap="flat">
                                    <a:solidFill>
                                      <a:srgbClr val="376092"/>
                                    </a:solidFill>
                                    <a:prstDash val="solid"/>
                                    <a:round/>
                                    <a:tailEnd type="arrow"/>
                                  </a:ln>
                                  <a:effectLst>
                                    <a:outerShdw dist="19997" dir="5400000" algn="tl">
                                      <a:srgbClr val="000000">
                                        <a:alpha val="38000"/>
                                      </a:srgbClr>
                                    </a:outerShdw>
                                  </a:effectLst>
                                </wps:spPr>
                                <wps:bodyPr lIns="0" tIns="0" rIns="0" bIns="0"/>
                              </wps:wsp>
                            </wpg:grpSp>
                            <wps:wsp>
                              <wps:cNvPr id="23" name="Rectangle: Rounded Corners 23"/>
                              <wps:cNvSpPr/>
                              <wps:spPr>
                                <a:xfrm>
                                  <a:off x="1859752" y="0"/>
                                  <a:ext cx="1433157" cy="651601"/>
                                </a:xfrm>
                                <a:custGeom>
                                  <a:avLst>
                                    <a:gd name="f0" fmla="val 3600"/>
                                  </a:avLst>
                                  <a:gdLst>
                                    <a:gd name="f1" fmla="val 10800000"/>
                                    <a:gd name="f2" fmla="val 5400000"/>
                                    <a:gd name="f3" fmla="val 16200000"/>
                                    <a:gd name="f4" fmla="val w"/>
                                    <a:gd name="f5" fmla="val h"/>
                                    <a:gd name="f6" fmla="val ss"/>
                                    <a:gd name="f7" fmla="val 0"/>
                                    <a:gd name="f8" fmla="*/ 5419351 1 1725033"/>
                                    <a:gd name="f9" fmla="val 45"/>
                                    <a:gd name="f10" fmla="val 10800"/>
                                    <a:gd name="f11" fmla="val -2147483647"/>
                                    <a:gd name="f12" fmla="val 2147483647"/>
                                    <a:gd name="f13" fmla="abs f4"/>
                                    <a:gd name="f14" fmla="abs f5"/>
                                    <a:gd name="f15" fmla="abs f6"/>
                                    <a:gd name="f16" fmla="*/ f8 1 180"/>
                                    <a:gd name="f17" fmla="pin 0 f0 10800"/>
                                    <a:gd name="f18" fmla="+- 0 0 f2"/>
                                    <a:gd name="f19" fmla="?: f13 f4 1"/>
                                    <a:gd name="f20" fmla="?: f14 f5 1"/>
                                    <a:gd name="f21" fmla="?: f15 f6 1"/>
                                    <a:gd name="f22" fmla="*/ f9 f16 1"/>
                                    <a:gd name="f23" fmla="+- f7 f17 0"/>
                                    <a:gd name="f24" fmla="*/ f19 1 21600"/>
                                    <a:gd name="f25" fmla="*/ f20 1 21600"/>
                                    <a:gd name="f26" fmla="*/ 21600 f19 1"/>
                                    <a:gd name="f27" fmla="*/ 21600 f20 1"/>
                                    <a:gd name="f28" fmla="+- 0 0 f22"/>
                                    <a:gd name="f29" fmla="min f25 f24"/>
                                    <a:gd name="f30" fmla="*/ f26 1 f21"/>
                                    <a:gd name="f31" fmla="*/ f27 1 f21"/>
                                    <a:gd name="f32" fmla="*/ f28 f1 1"/>
                                    <a:gd name="f33" fmla="*/ f32 1 f8"/>
                                    <a:gd name="f34" fmla="+- f31 0 f17"/>
                                    <a:gd name="f35" fmla="+- f30 0 f17"/>
                                    <a:gd name="f36" fmla="*/ f17 f29 1"/>
                                    <a:gd name="f37" fmla="*/ f7 f29 1"/>
                                    <a:gd name="f38" fmla="*/ f23 f29 1"/>
                                    <a:gd name="f39" fmla="*/ f31 f29 1"/>
                                    <a:gd name="f40" fmla="*/ f30 f29 1"/>
                                    <a:gd name="f41" fmla="+- f33 0 f2"/>
                                    <a:gd name="f42" fmla="+- f37 0 f38"/>
                                    <a:gd name="f43" fmla="+- f38 0 f37"/>
                                    <a:gd name="f44" fmla="*/ f34 f29 1"/>
                                    <a:gd name="f45" fmla="*/ f35 f29 1"/>
                                    <a:gd name="f46" fmla="cos 1 f41"/>
                                    <a:gd name="f47" fmla="abs f42"/>
                                    <a:gd name="f48" fmla="abs f43"/>
                                    <a:gd name="f49" fmla="?: f42 f18 f2"/>
                                    <a:gd name="f50" fmla="?: f42 f2 f18"/>
                                    <a:gd name="f51" fmla="?: f42 f3 f2"/>
                                    <a:gd name="f52" fmla="?: f42 f2 f3"/>
                                    <a:gd name="f53" fmla="+- f39 0 f44"/>
                                    <a:gd name="f54" fmla="?: f43 f18 f2"/>
                                    <a:gd name="f55" fmla="?: f43 f2 f18"/>
                                    <a:gd name="f56" fmla="+- f40 0 f45"/>
                                    <a:gd name="f57" fmla="+- f44 0 f39"/>
                                    <a:gd name="f58" fmla="+- f45 0 f40"/>
                                    <a:gd name="f59" fmla="?: f42 0 f1"/>
                                    <a:gd name="f60" fmla="?: f42 f1 0"/>
                                    <a:gd name="f61" fmla="+- 0 0 f46"/>
                                    <a:gd name="f62" fmla="?: f42 f52 f51"/>
                                    <a:gd name="f63" fmla="?: f42 f51 f52"/>
                                    <a:gd name="f64" fmla="?: f43 f50 f49"/>
                                    <a:gd name="f65" fmla="abs f53"/>
                                    <a:gd name="f66" fmla="?: f53 0 f1"/>
                                    <a:gd name="f67" fmla="?: f53 f1 0"/>
                                    <a:gd name="f68" fmla="?: f53 f54 f55"/>
                                    <a:gd name="f69" fmla="abs f56"/>
                                    <a:gd name="f70" fmla="abs f57"/>
                                    <a:gd name="f71" fmla="?: f56 f18 f2"/>
                                    <a:gd name="f72" fmla="?: f56 f2 f18"/>
                                    <a:gd name="f73" fmla="?: f56 f3 f2"/>
                                    <a:gd name="f74" fmla="?: f56 f2 f3"/>
                                    <a:gd name="f75" fmla="abs f58"/>
                                    <a:gd name="f76" fmla="?: f58 f18 f2"/>
                                    <a:gd name="f77" fmla="?: f58 f2 f18"/>
                                    <a:gd name="f78" fmla="?: f58 f60 f59"/>
                                    <a:gd name="f79" fmla="?: f58 f59 f60"/>
                                    <a:gd name="f80" fmla="*/ f17 f61 1"/>
                                    <a:gd name="f81" fmla="?: f43 f63 f62"/>
                                    <a:gd name="f82" fmla="?: f43 f67 f66"/>
                                    <a:gd name="f83" fmla="?: f43 f66 f67"/>
                                    <a:gd name="f84" fmla="?: f56 f74 f73"/>
                                    <a:gd name="f85" fmla="?: f56 f73 f74"/>
                                    <a:gd name="f86" fmla="?: f57 f72 f71"/>
                                    <a:gd name="f87" fmla="?: f42 f78 f79"/>
                                    <a:gd name="f88" fmla="?: f42 f76 f77"/>
                                    <a:gd name="f89" fmla="*/ f80 3163 1"/>
                                    <a:gd name="f90" fmla="?: f53 f82 f83"/>
                                    <a:gd name="f91" fmla="?: f57 f85 f84"/>
                                    <a:gd name="f92" fmla="*/ f89 1 7636"/>
                                    <a:gd name="f93" fmla="+- f7 f92 0"/>
                                    <a:gd name="f94" fmla="+- f30 0 f92"/>
                                    <a:gd name="f95" fmla="+- f31 0 f92"/>
                                    <a:gd name="f96" fmla="*/ f93 f29 1"/>
                                    <a:gd name="f97" fmla="*/ f94 f29 1"/>
                                    <a:gd name="f98" fmla="*/ f95 f29 1"/>
                                  </a:gdLst>
                                  <a:ahLst>
                                    <a:ahXY gdRefX="f0" minX="f7" maxX="f10">
                                      <a:pos x="f36" y="f37"/>
                                    </a:ahXY>
                                  </a:ahLst>
                                  <a:cxnLst>
                                    <a:cxn ang="3cd4">
                                      <a:pos x="hc" y="t"/>
                                    </a:cxn>
                                    <a:cxn ang="0">
                                      <a:pos x="r" y="vc"/>
                                    </a:cxn>
                                    <a:cxn ang="cd4">
                                      <a:pos x="hc" y="b"/>
                                    </a:cxn>
                                    <a:cxn ang="cd2">
                                      <a:pos x="l" y="vc"/>
                                    </a:cxn>
                                  </a:cxnLst>
                                  <a:rect l="f96" t="f96" r="f97" b="f98"/>
                                  <a:pathLst>
                                    <a:path>
                                      <a:moveTo>
                                        <a:pt x="f38" y="f37"/>
                                      </a:moveTo>
                                      <a:arcTo wR="f47" hR="f48" stAng="f81" swAng="f64"/>
                                      <a:lnTo>
                                        <a:pt x="f37" y="f44"/>
                                      </a:lnTo>
                                      <a:arcTo wR="f48" hR="f65" stAng="f90" swAng="f68"/>
                                      <a:lnTo>
                                        <a:pt x="f45" y="f39"/>
                                      </a:lnTo>
                                      <a:arcTo wR="f69" hR="f70" stAng="f91" swAng="f86"/>
                                      <a:lnTo>
                                        <a:pt x="f40" y="f38"/>
                                      </a:lnTo>
                                      <a:arcTo wR="f75" hR="f47" stAng="f87" swAng="f88"/>
                                      <a:close/>
                                    </a:path>
                                  </a:pathLst>
                                </a:custGeom>
                                <a:solidFill>
                                  <a:srgbClr val="DCE6F2"/>
                                </a:solidFill>
                                <a:ln w="9528" cap="flat">
                                  <a:solidFill>
                                    <a:srgbClr val="376092"/>
                                  </a:solidFill>
                                  <a:prstDash val="solid"/>
                                  <a:round/>
                                </a:ln>
                                <a:effectLst>
                                  <a:outerShdw dist="22997" dir="5400000" algn="tl">
                                    <a:srgbClr val="000000">
                                      <a:alpha val="35000"/>
                                    </a:srgbClr>
                                  </a:outerShdw>
                                </a:effectLst>
                              </wps:spPr>
                              <wps:txbx>
                                <w:txbxContent>
                                  <w:p w14:paraId="1C51B23C" w14:textId="77777777" w:rsidR="00180ACA" w:rsidRDefault="00DC109E">
                                    <w:pPr>
                                      <w:overflowPunct w:val="0"/>
                                      <w:jc w:val="center"/>
                                    </w:pPr>
                                    <w:r>
                                      <w:rPr>
                                        <w:rFonts w:ascii="Cambria" w:hAnsi="Cambria" w:cs="Cambria"/>
                                        <w:color w:val="0F243E"/>
                                        <w:szCs w:val="22"/>
                                      </w:rPr>
                                      <w:t>Generate grasp pose from image</w:t>
                                    </w:r>
                                  </w:p>
                                </w:txbxContent>
                              </wps:txbx>
                              <wps:bodyPr vert="horz" wrap="square" lIns="90004" tIns="44997" rIns="90004" bIns="44997" anchor="ctr" anchorCtr="0" compatLnSpc="0">
                                <a:noAutofit/>
                              </wps:bodyPr>
                            </wps:wsp>
                          </wpg:grpSp>
                          <wps:wsp>
                            <wps:cNvPr id="24" name="Freeform: Shape 24"/>
                            <wps:cNvSpPr/>
                            <wps:spPr>
                              <a:xfrm>
                                <a:off x="2579394" y="654126"/>
                                <a:ext cx="722" cy="338401"/>
                              </a:xfrm>
                              <a:custGeom>
                                <a:avLst/>
                                <a:gdLst>
                                  <a:gd name="f0" fmla="val w"/>
                                  <a:gd name="f1" fmla="val h"/>
                                  <a:gd name="f2" fmla="val 0"/>
                                  <a:gd name="f3" fmla="val 21600"/>
                                  <a:gd name="f4" fmla="*/ f0 1 21600"/>
                                  <a:gd name="f5" fmla="*/ f1 1 21600"/>
                                  <a:gd name="f6" fmla="val f2"/>
                                  <a:gd name="f7" fmla="val f3"/>
                                  <a:gd name="f8" fmla="+- f7 0 f6"/>
                                  <a:gd name="f9" fmla="*/ f8 1 21600"/>
                                  <a:gd name="f10" fmla="*/ f6 1 f9"/>
                                  <a:gd name="f11" fmla="*/ f7 1 f9"/>
                                  <a:gd name="f12" fmla="*/ f10 f4 1"/>
                                  <a:gd name="f13" fmla="*/ f11 f4 1"/>
                                  <a:gd name="f14" fmla="*/ f11 f5 1"/>
                                  <a:gd name="f15" fmla="*/ f10 f5 1"/>
                                </a:gdLst>
                                <a:ahLst/>
                                <a:cxnLst>
                                  <a:cxn ang="3cd4">
                                    <a:pos x="hc" y="t"/>
                                  </a:cxn>
                                  <a:cxn ang="0">
                                    <a:pos x="r" y="vc"/>
                                  </a:cxn>
                                  <a:cxn ang="cd4">
                                    <a:pos x="hc" y="b"/>
                                  </a:cxn>
                                  <a:cxn ang="cd2">
                                    <a:pos x="l" y="vc"/>
                                  </a:cxn>
                                </a:cxnLst>
                                <a:rect l="f12" t="f15" r="f13" b="f14"/>
                                <a:pathLst>
                                  <a:path w="21600" h="21600">
                                    <a:moveTo>
                                      <a:pt x="f2" y="f2"/>
                                    </a:moveTo>
                                    <a:lnTo>
                                      <a:pt x="f3" y="f3"/>
                                    </a:lnTo>
                                  </a:path>
                                </a:pathLst>
                              </a:custGeom>
                              <a:noFill/>
                              <a:ln w="25402" cap="flat">
                                <a:solidFill>
                                  <a:srgbClr val="376092"/>
                                </a:solidFill>
                                <a:prstDash val="solid"/>
                                <a:round/>
                                <a:tailEnd type="arrow"/>
                              </a:ln>
                              <a:effectLst>
                                <a:outerShdw dist="19997" dir="5400000" algn="tl">
                                  <a:srgbClr val="000000">
                                    <a:alpha val="38000"/>
                                  </a:srgbClr>
                                </a:outerShdw>
                              </a:effectLst>
                            </wps:spPr>
                            <wps:bodyPr lIns="0" tIns="0" rIns="0" bIns="0"/>
                          </wps:wsp>
                          <wps:wsp>
                            <wps:cNvPr id="25" name="Rectangle: Rounded Corners 25"/>
                            <wps:cNvSpPr/>
                            <wps:spPr>
                              <a:xfrm>
                                <a:off x="1859752" y="995041"/>
                                <a:ext cx="1433157" cy="652680"/>
                              </a:xfrm>
                              <a:custGeom>
                                <a:avLst>
                                  <a:gd name="f0" fmla="val 3600"/>
                                </a:avLst>
                                <a:gdLst>
                                  <a:gd name="f1" fmla="val 10800000"/>
                                  <a:gd name="f2" fmla="val 5400000"/>
                                  <a:gd name="f3" fmla="val 16200000"/>
                                  <a:gd name="f4" fmla="val w"/>
                                  <a:gd name="f5" fmla="val h"/>
                                  <a:gd name="f6" fmla="val ss"/>
                                  <a:gd name="f7" fmla="val 0"/>
                                  <a:gd name="f8" fmla="*/ 5419351 1 1725033"/>
                                  <a:gd name="f9" fmla="val 45"/>
                                  <a:gd name="f10" fmla="val 10800"/>
                                  <a:gd name="f11" fmla="val -2147483647"/>
                                  <a:gd name="f12" fmla="val 2147483647"/>
                                  <a:gd name="f13" fmla="abs f4"/>
                                  <a:gd name="f14" fmla="abs f5"/>
                                  <a:gd name="f15" fmla="abs f6"/>
                                  <a:gd name="f16" fmla="*/ f8 1 180"/>
                                  <a:gd name="f17" fmla="pin 0 f0 10800"/>
                                  <a:gd name="f18" fmla="+- 0 0 f2"/>
                                  <a:gd name="f19" fmla="?: f13 f4 1"/>
                                  <a:gd name="f20" fmla="?: f14 f5 1"/>
                                  <a:gd name="f21" fmla="?: f15 f6 1"/>
                                  <a:gd name="f22" fmla="*/ f9 f16 1"/>
                                  <a:gd name="f23" fmla="+- f7 f17 0"/>
                                  <a:gd name="f24" fmla="*/ f19 1 21600"/>
                                  <a:gd name="f25" fmla="*/ f20 1 21600"/>
                                  <a:gd name="f26" fmla="*/ 21600 f19 1"/>
                                  <a:gd name="f27" fmla="*/ 21600 f20 1"/>
                                  <a:gd name="f28" fmla="+- 0 0 f22"/>
                                  <a:gd name="f29" fmla="min f25 f24"/>
                                  <a:gd name="f30" fmla="*/ f26 1 f21"/>
                                  <a:gd name="f31" fmla="*/ f27 1 f21"/>
                                  <a:gd name="f32" fmla="*/ f28 f1 1"/>
                                  <a:gd name="f33" fmla="*/ f32 1 f8"/>
                                  <a:gd name="f34" fmla="+- f31 0 f17"/>
                                  <a:gd name="f35" fmla="+- f30 0 f17"/>
                                  <a:gd name="f36" fmla="*/ f17 f29 1"/>
                                  <a:gd name="f37" fmla="*/ f7 f29 1"/>
                                  <a:gd name="f38" fmla="*/ f23 f29 1"/>
                                  <a:gd name="f39" fmla="*/ f31 f29 1"/>
                                  <a:gd name="f40" fmla="*/ f30 f29 1"/>
                                  <a:gd name="f41" fmla="+- f33 0 f2"/>
                                  <a:gd name="f42" fmla="+- f37 0 f38"/>
                                  <a:gd name="f43" fmla="+- f38 0 f37"/>
                                  <a:gd name="f44" fmla="*/ f34 f29 1"/>
                                  <a:gd name="f45" fmla="*/ f35 f29 1"/>
                                  <a:gd name="f46" fmla="cos 1 f41"/>
                                  <a:gd name="f47" fmla="abs f42"/>
                                  <a:gd name="f48" fmla="abs f43"/>
                                  <a:gd name="f49" fmla="?: f42 f18 f2"/>
                                  <a:gd name="f50" fmla="?: f42 f2 f18"/>
                                  <a:gd name="f51" fmla="?: f42 f3 f2"/>
                                  <a:gd name="f52" fmla="?: f42 f2 f3"/>
                                  <a:gd name="f53" fmla="+- f39 0 f44"/>
                                  <a:gd name="f54" fmla="?: f43 f18 f2"/>
                                  <a:gd name="f55" fmla="?: f43 f2 f18"/>
                                  <a:gd name="f56" fmla="+- f40 0 f45"/>
                                  <a:gd name="f57" fmla="+- f44 0 f39"/>
                                  <a:gd name="f58" fmla="+- f45 0 f40"/>
                                  <a:gd name="f59" fmla="?: f42 0 f1"/>
                                  <a:gd name="f60" fmla="?: f42 f1 0"/>
                                  <a:gd name="f61" fmla="+- 0 0 f46"/>
                                  <a:gd name="f62" fmla="?: f42 f52 f51"/>
                                  <a:gd name="f63" fmla="?: f42 f51 f52"/>
                                  <a:gd name="f64" fmla="?: f43 f50 f49"/>
                                  <a:gd name="f65" fmla="abs f53"/>
                                  <a:gd name="f66" fmla="?: f53 0 f1"/>
                                  <a:gd name="f67" fmla="?: f53 f1 0"/>
                                  <a:gd name="f68" fmla="?: f53 f54 f55"/>
                                  <a:gd name="f69" fmla="abs f56"/>
                                  <a:gd name="f70" fmla="abs f57"/>
                                  <a:gd name="f71" fmla="?: f56 f18 f2"/>
                                  <a:gd name="f72" fmla="?: f56 f2 f18"/>
                                  <a:gd name="f73" fmla="?: f56 f3 f2"/>
                                  <a:gd name="f74" fmla="?: f56 f2 f3"/>
                                  <a:gd name="f75" fmla="abs f58"/>
                                  <a:gd name="f76" fmla="?: f58 f18 f2"/>
                                  <a:gd name="f77" fmla="?: f58 f2 f18"/>
                                  <a:gd name="f78" fmla="?: f58 f60 f59"/>
                                  <a:gd name="f79" fmla="?: f58 f59 f60"/>
                                  <a:gd name="f80" fmla="*/ f17 f61 1"/>
                                  <a:gd name="f81" fmla="?: f43 f63 f62"/>
                                  <a:gd name="f82" fmla="?: f43 f67 f66"/>
                                  <a:gd name="f83" fmla="?: f43 f66 f67"/>
                                  <a:gd name="f84" fmla="?: f56 f74 f73"/>
                                  <a:gd name="f85" fmla="?: f56 f73 f74"/>
                                  <a:gd name="f86" fmla="?: f57 f72 f71"/>
                                  <a:gd name="f87" fmla="?: f42 f78 f79"/>
                                  <a:gd name="f88" fmla="?: f42 f76 f77"/>
                                  <a:gd name="f89" fmla="*/ f80 3163 1"/>
                                  <a:gd name="f90" fmla="?: f53 f82 f83"/>
                                  <a:gd name="f91" fmla="?: f57 f85 f84"/>
                                  <a:gd name="f92" fmla="*/ f89 1 7636"/>
                                  <a:gd name="f93" fmla="+- f7 f92 0"/>
                                  <a:gd name="f94" fmla="+- f30 0 f92"/>
                                  <a:gd name="f95" fmla="+- f31 0 f92"/>
                                  <a:gd name="f96" fmla="*/ f93 f29 1"/>
                                  <a:gd name="f97" fmla="*/ f94 f29 1"/>
                                  <a:gd name="f98" fmla="*/ f95 f29 1"/>
                                </a:gdLst>
                                <a:ahLst>
                                  <a:ahXY gdRefX="f0" minX="f7" maxX="f10">
                                    <a:pos x="f36" y="f37"/>
                                  </a:ahXY>
                                </a:ahLst>
                                <a:cxnLst>
                                  <a:cxn ang="3cd4">
                                    <a:pos x="hc" y="t"/>
                                  </a:cxn>
                                  <a:cxn ang="0">
                                    <a:pos x="r" y="vc"/>
                                  </a:cxn>
                                  <a:cxn ang="cd4">
                                    <a:pos x="hc" y="b"/>
                                  </a:cxn>
                                  <a:cxn ang="cd2">
                                    <a:pos x="l" y="vc"/>
                                  </a:cxn>
                                </a:cxnLst>
                                <a:rect l="f96" t="f96" r="f97" b="f98"/>
                                <a:pathLst>
                                  <a:path>
                                    <a:moveTo>
                                      <a:pt x="f38" y="f37"/>
                                    </a:moveTo>
                                    <a:arcTo wR="f47" hR="f48" stAng="f81" swAng="f64"/>
                                    <a:lnTo>
                                      <a:pt x="f37" y="f44"/>
                                    </a:lnTo>
                                    <a:arcTo wR="f48" hR="f65" stAng="f90" swAng="f68"/>
                                    <a:lnTo>
                                      <a:pt x="f45" y="f39"/>
                                    </a:lnTo>
                                    <a:arcTo wR="f69" hR="f70" stAng="f91" swAng="f86"/>
                                    <a:lnTo>
                                      <a:pt x="f40" y="f38"/>
                                    </a:lnTo>
                                    <a:arcTo wR="f75" hR="f47" stAng="f87" swAng="f88"/>
                                    <a:close/>
                                  </a:path>
                                </a:pathLst>
                              </a:custGeom>
                              <a:solidFill>
                                <a:srgbClr val="DCE6F2"/>
                              </a:solidFill>
                              <a:ln w="9528" cap="flat">
                                <a:solidFill>
                                  <a:srgbClr val="376092"/>
                                </a:solidFill>
                                <a:prstDash val="solid"/>
                                <a:round/>
                              </a:ln>
                              <a:effectLst>
                                <a:outerShdw dist="22997" dir="5400000" algn="tl">
                                  <a:srgbClr val="000000">
                                    <a:alpha val="35000"/>
                                  </a:srgbClr>
                                </a:outerShdw>
                              </a:effectLst>
                            </wps:spPr>
                            <wps:txbx>
                              <w:txbxContent>
                                <w:p w14:paraId="047721FC" w14:textId="77777777" w:rsidR="00180ACA" w:rsidRDefault="00DC109E">
                                  <w:pPr>
                                    <w:overflowPunct w:val="0"/>
                                    <w:jc w:val="center"/>
                                  </w:pPr>
                                  <w:r>
                                    <w:rPr>
                                      <w:rFonts w:ascii="Cambria" w:hAnsi="Cambria" w:cs="Cambria"/>
                                      <w:color w:val="0F243E"/>
                                      <w:szCs w:val="22"/>
                                    </w:rPr>
                                    <w:t>Attempt the grasp</w:t>
                                  </w:r>
                                </w:p>
                              </w:txbxContent>
                            </wps:txbx>
                            <wps:bodyPr vert="horz" wrap="square" lIns="90004" tIns="44997" rIns="90004" bIns="44997" anchor="ctr" anchorCtr="0" compatLnSpc="0">
                              <a:noAutofit/>
                            </wps:bodyPr>
                          </wps:wsp>
                        </wpg:grpSp>
                        <wps:wsp>
                          <wps:cNvPr id="26" name="Freeform: Shape 26"/>
                          <wps:cNvSpPr/>
                          <wps:spPr>
                            <a:xfrm>
                              <a:off x="3296156" y="1322643"/>
                              <a:ext cx="421556" cy="722"/>
                            </a:xfrm>
                            <a:custGeom>
                              <a:avLst/>
                              <a:gdLst>
                                <a:gd name="f0" fmla="val w"/>
                                <a:gd name="f1" fmla="val h"/>
                                <a:gd name="f2" fmla="val 0"/>
                                <a:gd name="f3" fmla="val 21600"/>
                                <a:gd name="f4" fmla="*/ f0 1 21600"/>
                                <a:gd name="f5" fmla="*/ f1 1 21600"/>
                                <a:gd name="f6" fmla="val f2"/>
                                <a:gd name="f7" fmla="val f3"/>
                                <a:gd name="f8" fmla="+- f7 0 f6"/>
                                <a:gd name="f9" fmla="*/ f8 1 21600"/>
                                <a:gd name="f10" fmla="*/ f6 1 f9"/>
                                <a:gd name="f11" fmla="*/ f7 1 f9"/>
                                <a:gd name="f12" fmla="*/ f10 f4 1"/>
                                <a:gd name="f13" fmla="*/ f11 f4 1"/>
                                <a:gd name="f14" fmla="*/ f11 f5 1"/>
                                <a:gd name="f15" fmla="*/ f10 f5 1"/>
                              </a:gdLst>
                              <a:ahLst/>
                              <a:cxnLst>
                                <a:cxn ang="3cd4">
                                  <a:pos x="hc" y="t"/>
                                </a:cxn>
                                <a:cxn ang="0">
                                  <a:pos x="r" y="vc"/>
                                </a:cxn>
                                <a:cxn ang="cd4">
                                  <a:pos x="hc" y="b"/>
                                </a:cxn>
                                <a:cxn ang="cd2">
                                  <a:pos x="l" y="vc"/>
                                </a:cxn>
                              </a:cxnLst>
                              <a:rect l="f12" t="f15" r="f13" b="f14"/>
                              <a:pathLst>
                                <a:path w="21600" h="21600">
                                  <a:moveTo>
                                    <a:pt x="f2" y="f2"/>
                                  </a:moveTo>
                                  <a:lnTo>
                                    <a:pt x="f3" y="f3"/>
                                  </a:lnTo>
                                </a:path>
                              </a:pathLst>
                            </a:custGeom>
                            <a:noFill/>
                            <a:ln w="25402" cap="flat">
                              <a:solidFill>
                                <a:srgbClr val="376092"/>
                              </a:solidFill>
                              <a:prstDash val="solid"/>
                              <a:round/>
                              <a:tailEnd type="arrow"/>
                            </a:ln>
                            <a:effectLst>
                              <a:outerShdw dist="19997" dir="5400000" algn="tl">
                                <a:srgbClr val="000000">
                                  <a:alpha val="38000"/>
                                </a:srgbClr>
                              </a:outerShdw>
                            </a:effectLst>
                          </wps:spPr>
                          <wps:bodyPr lIns="0" tIns="0" rIns="0" bIns="0"/>
                        </wps:wsp>
                        <wps:wsp>
                          <wps:cNvPr id="27" name="Rectangle: Rounded Corners 27"/>
                          <wps:cNvSpPr/>
                          <wps:spPr>
                            <a:xfrm>
                              <a:off x="3720958" y="995764"/>
                              <a:ext cx="1433879" cy="652323"/>
                            </a:xfrm>
                            <a:custGeom>
                              <a:avLst>
                                <a:gd name="f0" fmla="val 3600"/>
                              </a:avLst>
                              <a:gdLst>
                                <a:gd name="f1" fmla="val 10800000"/>
                                <a:gd name="f2" fmla="val 5400000"/>
                                <a:gd name="f3" fmla="val 16200000"/>
                                <a:gd name="f4" fmla="val w"/>
                                <a:gd name="f5" fmla="val h"/>
                                <a:gd name="f6" fmla="val ss"/>
                                <a:gd name="f7" fmla="val 0"/>
                                <a:gd name="f8" fmla="*/ 5419351 1 1725033"/>
                                <a:gd name="f9" fmla="val 45"/>
                                <a:gd name="f10" fmla="val 10800"/>
                                <a:gd name="f11" fmla="val -2147483647"/>
                                <a:gd name="f12" fmla="val 2147483647"/>
                                <a:gd name="f13" fmla="abs f4"/>
                                <a:gd name="f14" fmla="abs f5"/>
                                <a:gd name="f15" fmla="abs f6"/>
                                <a:gd name="f16" fmla="*/ f8 1 180"/>
                                <a:gd name="f17" fmla="pin 0 f0 10800"/>
                                <a:gd name="f18" fmla="+- 0 0 f2"/>
                                <a:gd name="f19" fmla="?: f13 f4 1"/>
                                <a:gd name="f20" fmla="?: f14 f5 1"/>
                                <a:gd name="f21" fmla="?: f15 f6 1"/>
                                <a:gd name="f22" fmla="*/ f9 f16 1"/>
                                <a:gd name="f23" fmla="+- f7 f17 0"/>
                                <a:gd name="f24" fmla="*/ f19 1 21600"/>
                                <a:gd name="f25" fmla="*/ f20 1 21600"/>
                                <a:gd name="f26" fmla="*/ 21600 f19 1"/>
                                <a:gd name="f27" fmla="*/ 21600 f20 1"/>
                                <a:gd name="f28" fmla="+- 0 0 f22"/>
                                <a:gd name="f29" fmla="min f25 f24"/>
                                <a:gd name="f30" fmla="*/ f26 1 f21"/>
                                <a:gd name="f31" fmla="*/ f27 1 f21"/>
                                <a:gd name="f32" fmla="*/ f28 f1 1"/>
                                <a:gd name="f33" fmla="*/ f32 1 f8"/>
                                <a:gd name="f34" fmla="+- f31 0 f17"/>
                                <a:gd name="f35" fmla="+- f30 0 f17"/>
                                <a:gd name="f36" fmla="*/ f17 f29 1"/>
                                <a:gd name="f37" fmla="*/ f7 f29 1"/>
                                <a:gd name="f38" fmla="*/ f23 f29 1"/>
                                <a:gd name="f39" fmla="*/ f31 f29 1"/>
                                <a:gd name="f40" fmla="*/ f30 f29 1"/>
                                <a:gd name="f41" fmla="+- f33 0 f2"/>
                                <a:gd name="f42" fmla="+- f37 0 f38"/>
                                <a:gd name="f43" fmla="+- f38 0 f37"/>
                                <a:gd name="f44" fmla="*/ f34 f29 1"/>
                                <a:gd name="f45" fmla="*/ f35 f29 1"/>
                                <a:gd name="f46" fmla="cos 1 f41"/>
                                <a:gd name="f47" fmla="abs f42"/>
                                <a:gd name="f48" fmla="abs f43"/>
                                <a:gd name="f49" fmla="?: f42 f18 f2"/>
                                <a:gd name="f50" fmla="?: f42 f2 f18"/>
                                <a:gd name="f51" fmla="?: f42 f3 f2"/>
                                <a:gd name="f52" fmla="?: f42 f2 f3"/>
                                <a:gd name="f53" fmla="+- f39 0 f44"/>
                                <a:gd name="f54" fmla="?: f43 f18 f2"/>
                                <a:gd name="f55" fmla="?: f43 f2 f18"/>
                                <a:gd name="f56" fmla="+- f40 0 f45"/>
                                <a:gd name="f57" fmla="+- f44 0 f39"/>
                                <a:gd name="f58" fmla="+- f45 0 f40"/>
                                <a:gd name="f59" fmla="?: f42 0 f1"/>
                                <a:gd name="f60" fmla="?: f42 f1 0"/>
                                <a:gd name="f61" fmla="+- 0 0 f46"/>
                                <a:gd name="f62" fmla="?: f42 f52 f51"/>
                                <a:gd name="f63" fmla="?: f42 f51 f52"/>
                                <a:gd name="f64" fmla="?: f43 f50 f49"/>
                                <a:gd name="f65" fmla="abs f53"/>
                                <a:gd name="f66" fmla="?: f53 0 f1"/>
                                <a:gd name="f67" fmla="?: f53 f1 0"/>
                                <a:gd name="f68" fmla="?: f53 f54 f55"/>
                                <a:gd name="f69" fmla="abs f56"/>
                                <a:gd name="f70" fmla="abs f57"/>
                                <a:gd name="f71" fmla="?: f56 f18 f2"/>
                                <a:gd name="f72" fmla="?: f56 f2 f18"/>
                                <a:gd name="f73" fmla="?: f56 f3 f2"/>
                                <a:gd name="f74" fmla="?: f56 f2 f3"/>
                                <a:gd name="f75" fmla="abs f58"/>
                                <a:gd name="f76" fmla="?: f58 f18 f2"/>
                                <a:gd name="f77" fmla="?: f58 f2 f18"/>
                                <a:gd name="f78" fmla="?: f58 f60 f59"/>
                                <a:gd name="f79" fmla="?: f58 f59 f60"/>
                                <a:gd name="f80" fmla="*/ f17 f61 1"/>
                                <a:gd name="f81" fmla="?: f43 f63 f62"/>
                                <a:gd name="f82" fmla="?: f43 f67 f66"/>
                                <a:gd name="f83" fmla="?: f43 f66 f67"/>
                                <a:gd name="f84" fmla="?: f56 f74 f73"/>
                                <a:gd name="f85" fmla="?: f56 f73 f74"/>
                                <a:gd name="f86" fmla="?: f57 f72 f71"/>
                                <a:gd name="f87" fmla="?: f42 f78 f79"/>
                                <a:gd name="f88" fmla="?: f42 f76 f77"/>
                                <a:gd name="f89" fmla="*/ f80 3163 1"/>
                                <a:gd name="f90" fmla="?: f53 f82 f83"/>
                                <a:gd name="f91" fmla="?: f57 f85 f84"/>
                                <a:gd name="f92" fmla="*/ f89 1 7636"/>
                                <a:gd name="f93" fmla="+- f7 f92 0"/>
                                <a:gd name="f94" fmla="+- f30 0 f92"/>
                                <a:gd name="f95" fmla="+- f31 0 f92"/>
                                <a:gd name="f96" fmla="*/ f93 f29 1"/>
                                <a:gd name="f97" fmla="*/ f94 f29 1"/>
                                <a:gd name="f98" fmla="*/ f95 f29 1"/>
                              </a:gdLst>
                              <a:ahLst>
                                <a:ahXY gdRefX="f0" minX="f7" maxX="f10">
                                  <a:pos x="f36" y="f37"/>
                                </a:ahXY>
                              </a:ahLst>
                              <a:cxnLst>
                                <a:cxn ang="3cd4">
                                  <a:pos x="hc" y="t"/>
                                </a:cxn>
                                <a:cxn ang="0">
                                  <a:pos x="r" y="vc"/>
                                </a:cxn>
                                <a:cxn ang="cd4">
                                  <a:pos x="hc" y="b"/>
                                </a:cxn>
                                <a:cxn ang="cd2">
                                  <a:pos x="l" y="vc"/>
                                </a:cxn>
                              </a:cxnLst>
                              <a:rect l="f96" t="f96" r="f97" b="f98"/>
                              <a:pathLst>
                                <a:path>
                                  <a:moveTo>
                                    <a:pt x="f38" y="f37"/>
                                  </a:moveTo>
                                  <a:arcTo wR="f47" hR="f48" stAng="f81" swAng="f64"/>
                                  <a:lnTo>
                                    <a:pt x="f37" y="f44"/>
                                  </a:lnTo>
                                  <a:arcTo wR="f48" hR="f65" stAng="f90" swAng="f68"/>
                                  <a:lnTo>
                                    <a:pt x="f45" y="f39"/>
                                  </a:lnTo>
                                  <a:arcTo wR="f69" hR="f70" stAng="f91" swAng="f86"/>
                                  <a:lnTo>
                                    <a:pt x="f40" y="f38"/>
                                  </a:lnTo>
                                  <a:arcTo wR="f75" hR="f47" stAng="f87" swAng="f88"/>
                                  <a:close/>
                                </a:path>
                              </a:pathLst>
                            </a:custGeom>
                            <a:solidFill>
                              <a:srgbClr val="DCE6F2"/>
                            </a:solidFill>
                            <a:ln w="9528" cap="flat">
                              <a:solidFill>
                                <a:srgbClr val="376092"/>
                              </a:solidFill>
                              <a:prstDash val="solid"/>
                              <a:round/>
                            </a:ln>
                            <a:effectLst>
                              <a:outerShdw dist="22997" dir="5400000" algn="tl">
                                <a:srgbClr val="000000">
                                  <a:alpha val="35000"/>
                                </a:srgbClr>
                              </a:outerShdw>
                            </a:effectLst>
                          </wps:spPr>
                          <wps:txbx>
                            <w:txbxContent>
                              <w:p w14:paraId="0F294DE3" w14:textId="77777777" w:rsidR="00180ACA" w:rsidRDefault="00DC109E">
                                <w:pPr>
                                  <w:overflowPunct w:val="0"/>
                                  <w:jc w:val="center"/>
                                </w:pPr>
                                <w:r>
                                  <w:rPr>
                                    <w:rFonts w:ascii="Cambria" w:hAnsi="Cambria" w:cs="Cambria"/>
                                    <w:color w:val="0F243E"/>
                                    <w:szCs w:val="22"/>
                                  </w:rPr>
                                  <w:t>Evaluate the successfulness of the grasp</w:t>
                                </w:r>
                              </w:p>
                            </w:txbxContent>
                          </wps:txbx>
                          <wps:bodyPr vert="horz" wrap="square" lIns="90004" tIns="44997" rIns="90004" bIns="44997" anchor="ctr" anchorCtr="0" compatLnSpc="0">
                            <a:noAutofit/>
                          </wps:bodyPr>
                        </wps:wsp>
                      </wpg:grpSp>
                    </wpg:wgp>
                  </a:graphicData>
                </a:graphic>
                <wp14:sizeRelV relativeFrom="margin">
                  <wp14:pctHeight>0</wp14:pctHeight>
                </wp14:sizeRelV>
              </wp:anchor>
            </w:drawing>
          </mc:Choice>
          <mc:Fallback>
            <w:pict>
              <v:group w14:anchorId="7DE048B6" id="Group 53" o:spid="_x0000_s1041" style="position:absolute;left:0;text-align:left;margin-left:4.5pt;margin-top:23.85pt;width:405.85pt;height:157.6pt;z-index:251656199;mso-height-relative:margin" coordsize="51546,200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">
                <v:shape id="Text Box 52" o:spid="_x0000_s1042" type="#_x0000_t202" style="position:absolute;top:17418;width:51536;height:25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" stroked="f">
                  <v:textbox style="mso-fit-shape-to-text:t" inset="0,0,0,0">
                    <w:txbxContent>
                      <w:p w14:paraId="74C8EEEC" w14:textId="11F57126" w:rsidR="004739E4" w:rsidRPr="00680409" w:rsidRDefault="004739E4" w:rsidP="004739E4">
                        <w:pPr>
                          <w:pStyle w:val="Caption"/>
                          <w:jc w:val="center"/>
                          <w:rPr>
                            <w:noProof/>
                            <w:szCs w:val="24"/>
                          </w:rPr>
                        </w:pPr>
                        <w:bookmarkStart w:id="87" w:name="_Toc71137435"/>
                        <w:r>
                          <w:t xml:space="preserve">Figure </w:t>
                        </w:r>
                        <w:fldSimple w:instr=" STYLEREF 1 \s ">
                          <w:r w:rsidR="00A001F6">
                            <w:rPr>
                              <w:noProof/>
                            </w:rPr>
                            <w:t>3</w:t>
                          </w:r>
                        </w:fldSimple>
                        <w:r w:rsidR="00A001F6">
                          <w:t>.</w:t>
                        </w:r>
                        <w:fldSimple w:instr=" SEQ Figure \* ARABIC \s 1 ">
                          <w:r w:rsidR="00A001F6">
                            <w:rPr>
                              <w:noProof/>
                            </w:rPr>
                            <w:t>1</w:t>
                          </w:r>
                        </w:fldSimple>
                        <w:r w:rsidRPr="00B70390">
                          <w:t>: The pipeline for evaluating the trained neural network in simulation.</w:t>
                        </w:r>
                        <w:bookmarkEnd w:id="87"/>
                      </w:p>
                    </w:txbxContent>
                  </v:textbox>
                </v:shape>
                <v:group id="Group 17" o:spid="_x0000_s1043" style="position:absolute;width:51546;height:16480" coordsize="51548,164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group id="Group 18" o:spid="_x0000_s1044" style="position:absolute;width:32929;height:16477" coordsize="32929,164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group id="Group 19" o:spid="_x0000_s1045" style="position:absolute;width:32929;height:6516" coordsize="32929,65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group id="Group 20" o:spid="_x0000_s1046" style="position:absolute;width:18586;height:6516" coordsize="18586,65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 id="Rectangle: Rounded Corners 21" o:spid="_x0000_s1047" style="position:absolute;width:14346;height:6516;visibility:visible;mso-wrap-style:square;v-text-anchor:middle" coordsize="1434602,651601"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" adj="-11796480,,5400" path="m108600,at,,217200,217200,108600,,,108600l,543001at,434401,217200,651601,,543001,108600,651601l1326002,651601at1217402,434401,1434602,651601,1326002,651601,1434602,543001l1434602,108600at1217402,,1434602,217200,1434602,108600,1326002,l108600,xe" fillcolor="#dce6f2" strokecolor="#376092" strokeweight=".26467mm">
                          <v:stroke joinstyle="round"/>
                          <v:shadow on="t" color="black" opacity="22937f" origin="-.5,-.5" offset="0,.63881mm"/>
                          <v:formulas/>
                          <v:path arrowok="t" o:connecttype="custom" o:connectlocs="717301,0;1434602,325801;717301,651601;0,325801" o:connectangles="270,0,90,180" textboxrect="31809,31809,1402793,619792"/>
                          <v:textbox inset="2.50011mm,1.2499mm,2.50011mm,1.2499mm">
                            <w:txbxContent>
                              <w:p w14:paraId="20709EBF" w14:textId="77777777" w:rsidR="00180ACA" w:rsidRDefault="00DC109E">
                                <w:pPr>
                                  <w:overflowPunct w:val="0"/>
                                  <w:jc w:val="center"/>
                                </w:pPr>
                                <w:r>
                                  <w:rPr>
                                    <w:rFonts w:ascii="Cambria" w:hAnsi="Cambria" w:cs="Cambria"/>
                                    <w:color w:val="0F243E"/>
                                    <w:szCs w:val="22"/>
                                  </w:rPr>
                                  <w:t>Spawn a random model</w:t>
                                </w:r>
                              </w:p>
                            </w:txbxContent>
                          </v:textbox>
                        </v:shape>
                        <v:shape id="Freeform: Shape 22" o:spid="_x0000_s1048" style="position:absolute;left:14371;top:3268;width:4215;height:8;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" path="m,l21600,21600e" filled="f" strokecolor="#376092" strokeweight=".70561mm">
                          <v:stroke endarrow="open"/>
                          <v:shadow on="t" color="black" opacity="24903f" origin="-.5,-.5" offset="0,.55547mm"/>
                          <v:path arrowok="t" o:connecttype="custom" o:connectlocs="210778,0;421556,361;210778,722;0,361" o:connectangles="270,0,90,180" textboxrect="0,0,21600,21600"/>
                        </v:shape>
                      </v:group>
                      <v:shape id="Rectangle: Rounded Corners 23" o:spid="_x0000_s1049" style="position:absolute;left:18597;width:14332;height:6516;visibility:visible;mso-wrap-style:square;v-text-anchor:middle" coordsize="1433157,651601"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" adj="-11796480,,5400" path="m108600,at,,217200,217200,108600,,,108600l,543001at,434401,217200,651601,,543001,108600,651601l1324557,651601at1215957,434401,1433157,651601,1324557,651601,1433157,543001l1433157,108600at1215957,,1433157,217200,1433157,108600,1324557,l108600,xe" fillcolor="#dce6f2" strokecolor="#376092" strokeweight=".26467mm">
                        <v:stroke joinstyle="round"/>
                        <v:shadow on="t" color="black" opacity="22937f" origin="-.5,-.5" offset="0,.63881mm"/>
                        <v:formulas/>
                        <v:path arrowok="t" o:connecttype="custom" o:connectlocs="716579,0;1433157,325801;716579,651601;0,325801" o:connectangles="270,0,90,180" textboxrect="31809,31809,1401348,619792"/>
                        <v:textbox inset="2.50011mm,1.2499mm,2.50011mm,1.2499mm">
                          <w:txbxContent>
                            <w:p w14:paraId="1C51B23C" w14:textId="77777777" w:rsidR="00180ACA" w:rsidRDefault="00DC109E">
                              <w:pPr>
                                <w:overflowPunct w:val="0"/>
                                <w:jc w:val="center"/>
                              </w:pPr>
                              <w:r>
                                <w:rPr>
                                  <w:rFonts w:ascii="Cambria" w:hAnsi="Cambria" w:cs="Cambria"/>
                                  <w:color w:val="0F243E"/>
                                  <w:szCs w:val="22"/>
                                </w:rPr>
                                <w:t>Generate grasp pose from image</w:t>
                              </w:r>
                            </w:p>
                          </w:txbxContent>
                        </v:textbox>
                      </v:shape>
                    </v:group>
                    <v:shape id="Freeform: Shape 24" o:spid="_x0000_s1050" style="position:absolute;left:25793;top:6541;width:8;height:3384;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" path="m,l21600,21600e" filled="f" strokecolor="#376092" strokeweight=".70561mm">
                      <v:stroke endarrow="open"/>
                      <v:shadow on="t" color="black" opacity="24903f" origin="-.5,-.5" offset="0,.55547mm"/>
                      <v:path arrowok="t" o:connecttype="custom" o:connectlocs="361,0;722,169201;361,338401;0,169201" o:connectangles="270,0,90,180" textboxrect="0,0,21600,21600"/>
                    </v:shape>
                    <v:shape id="Rectangle: Rounded Corners 25" o:spid="_x0000_s1051" style="position:absolute;left:18597;top:9950;width:14332;height:6527;visibility:visible;mso-wrap-style:square;v-text-anchor:middle" coordsize="1433157,65268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" adj="-11796480,,5400" path="m108780,at,,217560,217560,108780,,,108780l,543900at,435120,217560,652680,,543900,108780,652680l1324377,652680at1215597,435120,1433157,652680,1324377,652680,1433157,543900l1433157,108780at1215597,,1433157,217560,1433157,108780,1324377,l108780,xe" fillcolor="#dce6f2" strokecolor="#376092" strokeweight=".26467mm">
                      <v:stroke joinstyle="round"/>
                      <v:shadow on="t" color="black" opacity="22937f" origin="-.5,-.5" offset="0,.63881mm"/>
                      <v:formulas/>
                      <v:path arrowok="t" o:connecttype="custom" o:connectlocs="716579,0;1433157,326340;716579,652680;0,326340" o:connectangles="270,0,90,180" textboxrect="31862,31862,1401295,620818"/>
                      <v:textbox inset="2.50011mm,1.2499mm,2.50011mm,1.2499mm">
                        <w:txbxContent>
                          <w:p w14:paraId="047721FC" w14:textId="77777777" w:rsidR="00180ACA" w:rsidRDefault="00DC109E">
                            <w:pPr>
                              <w:overflowPunct w:val="0"/>
                              <w:jc w:val="center"/>
                            </w:pPr>
                            <w:r>
                              <w:rPr>
                                <w:rFonts w:ascii="Cambria" w:hAnsi="Cambria" w:cs="Cambria"/>
                                <w:color w:val="0F243E"/>
                                <w:szCs w:val="22"/>
                              </w:rPr>
                              <w:t>Attempt the grasp</w:t>
                            </w:r>
                          </w:p>
                        </w:txbxContent>
                      </v:textbox>
                    </v:shape>
                  </v:group>
                  <v:shape id="Freeform: Shape 26" o:spid="_x0000_s1052" style="position:absolute;left:32961;top:13226;width:4216;height:7;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" path="m,l21600,21600e" filled="f" strokecolor="#376092" strokeweight=".70561mm">
                    <v:stroke endarrow="open"/>
                    <v:shadow on="t" color="black" opacity="24903f" origin="-.5,-.5" offset="0,.55547mm"/>
                    <v:path arrowok="t" o:connecttype="custom" o:connectlocs="210778,0;421556,361;210778,722;0,361" o:connectangles="270,0,90,180" textboxrect="0,0,21600,21600"/>
                  </v:shape>
                  <v:shape id="Rectangle: Rounded Corners 27" o:spid="_x0000_s1053" style="position:absolute;left:37209;top:9957;width:14339;height:6523;visibility:visible;mso-wrap-style:square;v-text-anchor:middle" coordsize="1433879,65232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" adj="-11796480,,5400" path="m108721,at,,217442,217442,108721,,,108721l,543603at,434882,217442,652324,,543603,108721,652324l1325159,652323at1216438,434881,1433880,652323,1325159,652323,1433880,543602l1433879,108721at1216437,,1433879,217442,1433879,108721,1325158,l108721,xe" fillcolor="#dce6f2" strokecolor="#376092" strokeweight=".26467mm">
                    <v:stroke joinstyle="round"/>
                    <v:shadow on="t" color="black" opacity="22937f" origin="-.5,-.5" offset="0,.63881mm"/>
                    <v:formulas/>
                    <v:path arrowok="t" o:connecttype="custom" o:connectlocs="716940,0;1433879,326162;716940,652323;0,326162" o:connectangles="270,0,90,180" textboxrect="31844,31844,1402035,620479"/>
                    <v:textbox inset="2.50011mm,1.2499mm,2.50011mm,1.2499mm">
                      <w:txbxContent>
                        <w:p w14:paraId="0F294DE3" w14:textId="77777777" w:rsidR="00180ACA" w:rsidRDefault="00DC109E">
                          <w:pPr>
                            <w:overflowPunct w:val="0"/>
                            <w:jc w:val="center"/>
                          </w:pPr>
                          <w:r>
                            <w:rPr>
                              <w:rFonts w:ascii="Cambria" w:hAnsi="Cambria" w:cs="Cambria"/>
                              <w:color w:val="0F243E"/>
                              <w:szCs w:val="22"/>
                            </w:rPr>
                            <w:t>Evaluate the successfulness of the grasp</w:t>
                          </w:r>
                        </w:p>
                      </w:txbxContent>
                    </v:textbox>
                  </v:shape>
                </v:group>
                <w10:wrap type="topAndBottom"/>
              </v:group>
            </w:pict>
          </mc:Fallback>
        </mc:AlternateContent>
      </w:r>
    </w:p>
    <w:p w14:paraId="6821E670" w14:textId="77777777" w:rsidR="00180ACA" w:rsidRPr="005D4752" w:rsidRDefault="00DC109E">
      <w:pPr>
        <w:pStyle w:val="Heading3"/>
      </w:pPr>
      <w:bookmarkStart w:id="88" w:name="_Toc70975958"/>
      <w:bookmarkStart w:id="89" w:name="_Toc71112331"/>
      <w:bookmarkStart w:id="90" w:name="_Toc71137530"/>
      <w:r w:rsidRPr="005D4752">
        <w:t>Experiment Results</w:t>
      </w:r>
      <w:bookmarkEnd w:id="88"/>
      <w:bookmarkEnd w:id="89"/>
      <w:bookmarkEnd w:id="90"/>
    </w:p>
    <w:p w14:paraId="7792473A" w14:textId="77777777" w:rsidR="00180ACA" w:rsidRPr="005D4752" w:rsidRDefault="00DC109E">
      <w:pPr>
        <w:rPr>
          <w:color w:val="7030A0"/>
        </w:rPr>
      </w:pPr>
      <w:r w:rsidRPr="005D4752">
        <w:rPr>
          <w:color w:val="7030A0"/>
        </w:rPr>
        <w:t>There will be two ways to evaluate the results of the project’s experiments:</w:t>
      </w:r>
    </w:p>
    <w:p w14:paraId="41C37587" w14:textId="77777777" w:rsidR="00180ACA" w:rsidRPr="005D4752" w:rsidRDefault="00DC109E">
      <w:pPr>
        <w:pStyle w:val="ListParagraph"/>
        <w:numPr>
          <w:ilvl w:val="0"/>
          <w:numId w:val="6"/>
        </w:numPr>
        <w:rPr>
          <w:color w:val="7030A0"/>
        </w:rPr>
      </w:pPr>
      <w:r w:rsidRPr="005D4752">
        <w:rPr>
          <w:color w:val="7030A0"/>
        </w:rPr>
        <w:t>Looking at the average success rate of all objects.</w:t>
      </w:r>
    </w:p>
    <w:p w14:paraId="0280A6D2" w14:textId="77777777" w:rsidR="00180ACA" w:rsidRPr="005D4752" w:rsidRDefault="00DC109E">
      <w:pPr>
        <w:pStyle w:val="ListParagraph"/>
        <w:numPr>
          <w:ilvl w:val="0"/>
          <w:numId w:val="6"/>
        </w:numPr>
        <w:rPr>
          <w:color w:val="7030A0"/>
        </w:rPr>
      </w:pPr>
      <w:r w:rsidRPr="005D4752">
        <w:rPr>
          <w:color w:val="7030A0"/>
        </w:rPr>
        <w:t>Looking at the category of object the model performs best on.</w:t>
      </w:r>
    </w:p>
    <w:p w14:paraId="1C8C738C" w14:textId="77777777" w:rsidR="00180ACA" w:rsidRPr="005D4752" w:rsidRDefault="00180ACA">
      <w:pPr>
        <w:rPr>
          <w:color w:val="7030A0"/>
        </w:rPr>
      </w:pPr>
    </w:p>
    <w:p w14:paraId="5339909C" w14:textId="77777777" w:rsidR="00180ACA" w:rsidRPr="005D4752" w:rsidRDefault="00DC109E">
      <w:pPr>
        <w:rPr>
          <w:color w:val="7030A0"/>
        </w:rPr>
      </w:pPr>
      <w:r w:rsidRPr="005D4752">
        <w:rPr>
          <w:color w:val="7030A0"/>
        </w:rPr>
        <w:t xml:space="preserve">The first of these two options best </w:t>
      </w:r>
      <w:proofErr w:type="gramStart"/>
      <w:r w:rsidRPr="005D4752">
        <w:rPr>
          <w:color w:val="7030A0"/>
        </w:rPr>
        <w:t>evaluates</w:t>
      </w:r>
      <w:proofErr w:type="gramEnd"/>
      <w:r w:rsidRPr="005D4752">
        <w:rPr>
          <w:color w:val="7030A0"/>
        </w:rPr>
        <w:t xml:space="preserve"> the initial hypothesis laid out originally, as it focusses on the generalisation of the model and its ability to predict grasps for all kinds of objects. A high average success rate would show that the model (or a similar one) could be robust enough to be applied in many scenarios. On the other hand, a low success rate could be the result of different factors, such as: a low-quality ground truth, an incorrectly setup simulation environment, or a poorly built convolutional neural network.</w:t>
      </w:r>
    </w:p>
    <w:p w14:paraId="626D9DD7" w14:textId="77777777" w:rsidR="00180ACA" w:rsidRPr="005D4752" w:rsidRDefault="00180ACA">
      <w:pPr>
        <w:rPr>
          <w:color w:val="7030A0"/>
        </w:rPr>
      </w:pPr>
    </w:p>
    <w:p w14:paraId="224D33E6" w14:textId="77777777" w:rsidR="00180ACA" w:rsidRPr="005D4752" w:rsidRDefault="00DC109E">
      <w:pPr>
        <w:rPr>
          <w:color w:val="7030A0"/>
        </w:rPr>
      </w:pPr>
      <w:r w:rsidRPr="005D4752">
        <w:rPr>
          <w:color w:val="7030A0"/>
        </w:rPr>
        <w:t>The second option could perhaps be more interesting in the situation where the grasp success rate is mid-ranged (i.e., 40% - 60%). This is because in this situation the model appears to be working well to some degree; however, we might assume that some types of objects are holding it back. Looking at the success rate of the different category of objects could enable this to be fixed in future iterations of the project. There could be many reasons why some objects have a higher grasping rate than others, for example, the object is bigger or more complicated; therefore, will naturally be harder and more awkward to pick up. The object could even be too large for the gripper on the robot, though this can be mostly mitigated during this project due to its simulated nature.</w:t>
      </w:r>
    </w:p>
    <w:p w14:paraId="06CCBC86" w14:textId="77777777" w:rsidR="00180ACA" w:rsidRPr="005D4752" w:rsidRDefault="00180ACA">
      <w:pPr>
        <w:rPr>
          <w:color w:val="7030A0"/>
        </w:rPr>
      </w:pPr>
    </w:p>
    <w:p w14:paraId="77691C78" w14:textId="77777777" w:rsidR="00180ACA" w:rsidRPr="005D4752" w:rsidRDefault="00DC109E">
      <w:pPr>
        <w:rPr>
          <w:color w:val="7030A0"/>
        </w:rPr>
        <w:sectPr w:rsidR="00180ACA" w:rsidRPr="005D4752">
          <w:headerReference w:type="default" r:id="rId38"/>
          <w:footerReference w:type="default" r:id="rId39"/>
          <w:pgSz w:w="11906" w:h="16838"/>
          <w:pgMar w:top="1428" w:right="1800" w:bottom="1440" w:left="1800" w:header="708" w:footer="708" w:gutter="0"/>
          <w:cols w:space="720"/>
        </w:sectPr>
      </w:pPr>
      <w:r w:rsidRPr="005D4752">
        <w:rPr>
          <w:color w:val="7030A0"/>
        </w:rPr>
        <w:t xml:space="preserve">By using </w:t>
      </w:r>
      <w:proofErr w:type="gramStart"/>
      <w:r w:rsidRPr="005D4752">
        <w:rPr>
          <w:color w:val="7030A0"/>
        </w:rPr>
        <w:t>both of these</w:t>
      </w:r>
      <w:proofErr w:type="gramEnd"/>
      <w:r w:rsidRPr="005D4752">
        <w:rPr>
          <w:color w:val="7030A0"/>
        </w:rPr>
        <w:t xml:space="preserve"> evaluation methods, we can generate a good assessment of how successful the model is performing, how it can possibly be improved, and how correct the original experiment hypothesis was.</w:t>
      </w:r>
    </w:p>
    <w:p w14:paraId="167625DA" w14:textId="77777777" w:rsidR="00180ACA" w:rsidRPr="005D4752" w:rsidRDefault="00DC109E">
      <w:pPr>
        <w:pStyle w:val="Heading1"/>
      </w:pPr>
      <w:bookmarkStart w:id="91" w:name="_Toc222978602"/>
      <w:bookmarkStart w:id="92" w:name="_Toc70975959"/>
      <w:bookmarkStart w:id="93" w:name="_Toc71112332"/>
      <w:bookmarkStart w:id="94" w:name="_Toc71137531"/>
      <w:r w:rsidRPr="005D4752">
        <w:lastRenderedPageBreak/>
        <w:t>Software Design and Implementation</w:t>
      </w:r>
      <w:bookmarkEnd w:id="70"/>
      <w:bookmarkEnd w:id="91"/>
      <w:bookmarkEnd w:id="92"/>
      <w:bookmarkEnd w:id="93"/>
      <w:bookmarkEnd w:id="94"/>
    </w:p>
    <w:p w14:paraId="6D7E49BB" w14:textId="77777777" w:rsidR="00180ACA" w:rsidRPr="005D4752" w:rsidRDefault="00DC109E">
      <w:r w:rsidRPr="005D4752">
        <w:rPr>
          <w:color w:val="7030A0"/>
        </w:rPr>
        <w:t xml:space="preserve">This chapter merges the discussion of the design and implementation of the project, due to the decision to follow a feature-driven-development-like methodology in </w:t>
      </w:r>
      <w:r w:rsidRPr="005D4752">
        <w:rPr>
          <w:i/>
          <w:iCs/>
          <w:color w:val="7030A0"/>
        </w:rPr>
        <w:t>Chapter 1.4</w:t>
      </w:r>
      <w:r w:rsidRPr="005D4752">
        <w:rPr>
          <w:color w:val="7030A0"/>
        </w:rPr>
        <w:t>. A subsection in this chapter has been dedicated to the design and implementation of each iteration in the project</w:t>
      </w:r>
    </w:p>
    <w:p w14:paraId="20DF8CB6" w14:textId="77777777" w:rsidR="00180ACA" w:rsidRPr="005D4752" w:rsidRDefault="00DC109E">
      <w:pPr>
        <w:pStyle w:val="Heading2"/>
      </w:pPr>
      <w:bookmarkStart w:id="95" w:name="_Toc70975960"/>
      <w:bookmarkStart w:id="96" w:name="_Toc71112333"/>
      <w:bookmarkStart w:id="97" w:name="_Toc71137532"/>
      <w:r w:rsidRPr="005D4752">
        <w:t>Iteration 0</w:t>
      </w:r>
      <w:bookmarkEnd w:id="95"/>
      <w:bookmarkEnd w:id="96"/>
      <w:bookmarkEnd w:id="97"/>
    </w:p>
    <w:p w14:paraId="3B25ECAC" w14:textId="77777777" w:rsidR="00180ACA" w:rsidRPr="005D4752" w:rsidRDefault="00DC109E">
      <w:pPr>
        <w:rPr>
          <w:color w:val="7030A0"/>
        </w:rPr>
      </w:pPr>
      <w:r w:rsidRPr="005D4752">
        <w:rPr>
          <w:color w:val="7030A0"/>
        </w:rPr>
        <w:t>As part of the FDD methodology, the first iteration always includes creating an initial model that encompasses the overall design. This model is then updated during each following iteration. Iteration 0 will also include the development of a feature list, the setup of the workspace environment, and the development of a rough plan to help manage time.</w:t>
      </w:r>
    </w:p>
    <w:p w14:paraId="38F5520F" w14:textId="77777777" w:rsidR="00180ACA" w:rsidRPr="005D4752" w:rsidRDefault="00DC109E">
      <w:pPr>
        <w:rPr>
          <w:color w:val="7030A0"/>
        </w:rPr>
      </w:pPr>
      <w:r w:rsidRPr="005D4752">
        <w:rPr>
          <w:color w:val="7030A0"/>
        </w:rPr>
        <w:t>So, the work for Iteration 0 is as follows:</w:t>
      </w:r>
    </w:p>
    <w:p w14:paraId="3659DF8B" w14:textId="77777777" w:rsidR="00180ACA" w:rsidRPr="005D4752" w:rsidRDefault="00DC109E">
      <w:pPr>
        <w:pStyle w:val="ListParagraph"/>
        <w:numPr>
          <w:ilvl w:val="0"/>
          <w:numId w:val="8"/>
        </w:numPr>
        <w:rPr>
          <w:color w:val="7030A0"/>
        </w:rPr>
      </w:pPr>
      <w:r w:rsidRPr="005D4752">
        <w:rPr>
          <w:color w:val="7030A0"/>
        </w:rPr>
        <w:t>Initial workspace setup</w:t>
      </w:r>
    </w:p>
    <w:p w14:paraId="30E1A606" w14:textId="77777777" w:rsidR="00180ACA" w:rsidRPr="005D4752" w:rsidRDefault="00DC109E">
      <w:pPr>
        <w:pStyle w:val="ListParagraph"/>
        <w:numPr>
          <w:ilvl w:val="0"/>
          <w:numId w:val="8"/>
        </w:numPr>
        <w:rPr>
          <w:color w:val="7030A0"/>
        </w:rPr>
      </w:pPr>
      <w:r w:rsidRPr="005D4752">
        <w:rPr>
          <w:color w:val="7030A0"/>
        </w:rPr>
        <w:t>Feature list</w:t>
      </w:r>
    </w:p>
    <w:p w14:paraId="5BAAF571" w14:textId="77777777" w:rsidR="00180ACA" w:rsidRPr="005D4752" w:rsidRDefault="00DC109E">
      <w:pPr>
        <w:pStyle w:val="ListParagraph"/>
        <w:numPr>
          <w:ilvl w:val="0"/>
          <w:numId w:val="8"/>
        </w:numPr>
        <w:rPr>
          <w:color w:val="7030A0"/>
        </w:rPr>
      </w:pPr>
      <w:r w:rsidRPr="005D4752">
        <w:rPr>
          <w:color w:val="7030A0"/>
        </w:rPr>
        <w:t>Create plan (rough Gantt chart to manage time)</w:t>
      </w:r>
    </w:p>
    <w:p w14:paraId="4896D1E8" w14:textId="77777777" w:rsidR="00180ACA" w:rsidRPr="005D4752" w:rsidRDefault="00DC109E">
      <w:pPr>
        <w:pStyle w:val="ListParagraph"/>
        <w:numPr>
          <w:ilvl w:val="0"/>
          <w:numId w:val="8"/>
        </w:numPr>
        <w:rPr>
          <w:color w:val="7030A0"/>
        </w:rPr>
      </w:pPr>
      <w:r w:rsidRPr="005D4752">
        <w:rPr>
          <w:color w:val="7030A0"/>
        </w:rPr>
        <w:t>Overall model of the project</w:t>
      </w:r>
    </w:p>
    <w:p w14:paraId="5CFF93A9" w14:textId="77777777" w:rsidR="00180ACA" w:rsidRPr="005D4752" w:rsidRDefault="00180ACA">
      <w:pPr>
        <w:rPr>
          <w:color w:val="7030A0"/>
        </w:rPr>
      </w:pPr>
    </w:p>
    <w:p w14:paraId="53D0A731" w14:textId="77777777" w:rsidR="00180ACA" w:rsidRPr="005D4752" w:rsidRDefault="00DC109E">
      <w:pPr>
        <w:pStyle w:val="Heading3"/>
      </w:pPr>
      <w:bookmarkStart w:id="98" w:name="_Toc70975961"/>
      <w:bookmarkStart w:id="99" w:name="_Toc71112334"/>
      <w:bookmarkStart w:id="100" w:name="_Toc71137533"/>
      <w:r w:rsidRPr="005D4752">
        <w:t>Feature List</w:t>
      </w:r>
      <w:bookmarkEnd w:id="98"/>
      <w:bookmarkEnd w:id="99"/>
      <w:bookmarkEnd w:id="100"/>
    </w:p>
    <w:p w14:paraId="06AAD2C1" w14:textId="77777777" w:rsidR="00180ACA" w:rsidRPr="005D4752" w:rsidRDefault="00DC109E">
      <w:r w:rsidRPr="005D4752">
        <w:rPr>
          <w:color w:val="7030A0"/>
        </w:rPr>
        <w:t>As stated in the project analysis (</w:t>
      </w:r>
      <w:r w:rsidRPr="005D4752">
        <w:rPr>
          <w:i/>
          <w:iCs/>
          <w:color w:val="7030A0"/>
        </w:rPr>
        <w:t>Chapter 1.3</w:t>
      </w:r>
      <w:r w:rsidRPr="005D4752">
        <w:rPr>
          <w:color w:val="7030A0"/>
        </w:rPr>
        <w:t>), the project has been split into three fundamental tasks:</w:t>
      </w:r>
    </w:p>
    <w:p w14:paraId="6263E252" w14:textId="77777777" w:rsidR="00180ACA" w:rsidRPr="005D4752" w:rsidRDefault="00DC109E">
      <w:pPr>
        <w:pStyle w:val="ListParagraph"/>
        <w:numPr>
          <w:ilvl w:val="0"/>
          <w:numId w:val="9"/>
        </w:numPr>
        <w:rPr>
          <w:color w:val="7030A0"/>
        </w:rPr>
      </w:pPr>
      <w:r w:rsidRPr="005D4752">
        <w:rPr>
          <w:color w:val="7030A0"/>
        </w:rPr>
        <w:t>Generating an image – grasp dataset.</w:t>
      </w:r>
    </w:p>
    <w:p w14:paraId="2CEE4413" w14:textId="77777777" w:rsidR="00180ACA" w:rsidRPr="005D4752" w:rsidRDefault="00DC109E">
      <w:pPr>
        <w:pStyle w:val="ListParagraph"/>
        <w:numPr>
          <w:ilvl w:val="0"/>
          <w:numId w:val="9"/>
        </w:numPr>
        <w:rPr>
          <w:color w:val="7030A0"/>
        </w:rPr>
      </w:pPr>
      <w:r w:rsidRPr="005D4752">
        <w:rPr>
          <w:color w:val="7030A0"/>
        </w:rPr>
        <w:t>Training a CNN to predict grasps from images.</w:t>
      </w:r>
    </w:p>
    <w:p w14:paraId="4BB6500A" w14:textId="77777777" w:rsidR="00180ACA" w:rsidRPr="005D4752" w:rsidRDefault="00DC109E">
      <w:pPr>
        <w:pStyle w:val="ListParagraph"/>
        <w:numPr>
          <w:ilvl w:val="0"/>
          <w:numId w:val="9"/>
        </w:numPr>
        <w:rPr>
          <w:color w:val="7030A0"/>
        </w:rPr>
      </w:pPr>
      <w:r w:rsidRPr="005D4752">
        <w:rPr>
          <w:color w:val="7030A0"/>
        </w:rPr>
        <w:t>Building a simulation environment that will be used to run experiments.</w:t>
      </w:r>
    </w:p>
    <w:p w14:paraId="2C295FE2" w14:textId="77777777" w:rsidR="00180ACA" w:rsidRPr="005D4752" w:rsidRDefault="00180ACA">
      <w:pPr>
        <w:rPr>
          <w:color w:val="7030A0"/>
        </w:rPr>
      </w:pPr>
    </w:p>
    <w:p w14:paraId="4A50292F" w14:textId="77777777" w:rsidR="00180ACA" w:rsidRPr="005D4752" w:rsidRDefault="00DC109E">
      <w:r w:rsidRPr="005D4752">
        <w:rPr>
          <w:color w:val="7030A0"/>
        </w:rPr>
        <w:t xml:space="preserve">By analysing these tasks and the experiments outlined in </w:t>
      </w:r>
      <w:r w:rsidRPr="005D4752">
        <w:rPr>
          <w:i/>
          <w:iCs/>
          <w:color w:val="7030A0"/>
        </w:rPr>
        <w:t>Chapter 3</w:t>
      </w:r>
      <w:r w:rsidRPr="005D4752">
        <w:rPr>
          <w:color w:val="7030A0"/>
        </w:rPr>
        <w:t xml:space="preserve">, a list of basic requirements or features can be established. These features can be viewed in more detail as a table in </w:t>
      </w:r>
      <w:r w:rsidRPr="005D4752">
        <w:rPr>
          <w:i/>
          <w:iCs/>
          <w:color w:val="7030A0"/>
        </w:rPr>
        <w:t>Figure 1.1</w:t>
      </w:r>
      <w:r w:rsidRPr="005D4752">
        <w:rPr>
          <w:color w:val="7030A0"/>
        </w:rPr>
        <w:t>.</w:t>
      </w:r>
    </w:p>
    <w:p w14:paraId="0048BFE1" w14:textId="77777777" w:rsidR="00180ACA" w:rsidRPr="005D4752" w:rsidRDefault="00180ACA">
      <w:pPr>
        <w:rPr>
          <w:color w:val="7030A0"/>
        </w:rPr>
      </w:pPr>
    </w:p>
    <w:p w14:paraId="01F5B903" w14:textId="77777777" w:rsidR="00180ACA" w:rsidRPr="005D4752" w:rsidRDefault="00DC109E">
      <w:pPr>
        <w:pStyle w:val="Heading3"/>
      </w:pPr>
      <w:bookmarkStart w:id="101" w:name="_Toc70975962"/>
      <w:bookmarkStart w:id="102" w:name="_Toc71112335"/>
      <w:bookmarkStart w:id="103" w:name="_Toc71137534"/>
      <w:r w:rsidRPr="005D4752">
        <w:t>Overall Model</w:t>
      </w:r>
      <w:bookmarkEnd w:id="101"/>
      <w:bookmarkEnd w:id="102"/>
      <w:bookmarkEnd w:id="103"/>
    </w:p>
    <w:p w14:paraId="03194569" w14:textId="3EE083C1" w:rsidR="00F015CB" w:rsidRPr="005D4752" w:rsidRDefault="0069481C">
      <w:pPr>
        <w:rPr>
          <w:color w:val="7030A0"/>
        </w:rPr>
      </w:pPr>
      <w:r w:rsidRPr="005D4752">
        <w:rPr>
          <w:noProof/>
          <w:color w:val="7030A0"/>
        </w:rPr>
        <mc:AlternateContent>
          <mc:Choice Requires="wpg">
            <w:drawing>
              <wp:anchor distT="0" distB="0" distL="114300" distR="114300" simplePos="0" relativeHeight="251656200" behindDoc="0" locked="0" layoutInCell="1" allowOverlap="1" wp14:anchorId="5291F487" wp14:editId="2F0C42D4">
                <wp:simplePos x="0" y="0"/>
                <wp:positionH relativeFrom="column">
                  <wp:posOffset>1130935</wp:posOffset>
                </wp:positionH>
                <wp:positionV relativeFrom="paragraph">
                  <wp:posOffset>946785</wp:posOffset>
                </wp:positionV>
                <wp:extent cx="3007360" cy="2284095"/>
                <wp:effectExtent l="0" t="0" r="2540" b="1905"/>
                <wp:wrapTopAndBottom/>
                <wp:docPr id="51" name="Group 51"/>
                <wp:cNvGraphicFramePr/>
                <a:graphic xmlns:a="http://schemas.openxmlformats.org/drawingml/2006/main">
                  <a:graphicData uri="http://schemas.microsoft.com/office/word/2010/wordprocessingGroup">
                    <wpg:wgp>
                      <wpg:cNvGrpSpPr/>
                      <wpg:grpSpPr>
                        <a:xfrm>
                          <a:off x="0" y="0"/>
                          <a:ext cx="3007360" cy="2284095"/>
                          <a:chOff x="0" y="0"/>
                          <a:chExt cx="3007360" cy="2284095"/>
                        </a:xfrm>
                      </wpg:grpSpPr>
                      <wps:wsp>
                        <wps:cNvPr id="50" name="Text Box 50"/>
                        <wps:cNvSpPr txBox="1"/>
                        <wps:spPr>
                          <a:xfrm>
                            <a:off x="0" y="2024380"/>
                            <a:ext cx="3007360" cy="259715"/>
                          </a:xfrm>
                          <a:prstGeom prst="rect">
                            <a:avLst/>
                          </a:prstGeom>
                          <a:solidFill>
                            <a:prstClr val="white"/>
                          </a:solidFill>
                          <a:ln>
                            <a:noFill/>
                          </a:ln>
                        </wps:spPr>
                        <wps:txbx>
                          <w:txbxContent>
                            <w:p w14:paraId="1CE5CFBC" w14:textId="5454D557" w:rsidR="0069481C" w:rsidRPr="00A92283" w:rsidRDefault="0069481C" w:rsidP="004739E4">
                              <w:pPr>
                                <w:pStyle w:val="Caption"/>
                                <w:jc w:val="center"/>
                                <w:rPr>
                                  <w:noProof/>
                                  <w:color w:val="7030A0"/>
                                  <w:szCs w:val="24"/>
                                </w:rPr>
                              </w:pPr>
                              <w:bookmarkStart w:id="104" w:name="_Toc71137436"/>
                              <w:r>
                                <w:t xml:space="preserve">Figure </w:t>
                              </w:r>
                              <w:fldSimple w:instr=" STYLEREF 1 \s ">
                                <w:r w:rsidR="00A001F6">
                                  <w:rPr>
                                    <w:noProof/>
                                  </w:rPr>
                                  <w:t>4</w:t>
                                </w:r>
                              </w:fldSimple>
                              <w:r w:rsidR="00A001F6">
                                <w:t>.</w:t>
                              </w:r>
                              <w:fldSimple w:instr=" SEQ Figure \* ARABIC \s 1 ">
                                <w:r w:rsidR="00A001F6">
                                  <w:rPr>
                                    <w:noProof/>
                                  </w:rPr>
                                  <w:t>1</w:t>
                                </w:r>
                              </w:fldSimple>
                              <w:r w:rsidRPr="00AE4CDB">
                                <w:t>: UML Case diagram showing initial design.</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0" name="Picture 30"/>
                          <pic:cNvPicPr>
                            <a:picLocks noChangeAspect="1"/>
                          </pic:cNvPicPr>
                        </pic:nvPicPr>
                        <pic:blipFill>
                          <a:blip r:embed="rId40"/>
                          <a:stretch>
                            <a:fillRect/>
                          </a:stretch>
                        </pic:blipFill>
                        <pic:spPr>
                          <a:xfrm>
                            <a:off x="0" y="0"/>
                            <a:ext cx="3007360" cy="1965960"/>
                          </a:xfrm>
                          <a:prstGeom prst="rect">
                            <a:avLst/>
                          </a:prstGeom>
                          <a:noFill/>
                          <a:ln>
                            <a:noFill/>
                            <a:prstDash/>
                          </a:ln>
                        </pic:spPr>
                      </pic:pic>
                    </wpg:wgp>
                  </a:graphicData>
                </a:graphic>
              </wp:anchor>
            </w:drawing>
          </mc:Choice>
          <mc:Fallback>
            <w:pict>
              <v:group w14:anchorId="5291F487" id="Group 51" o:spid="_x0000_s1054" style="position:absolute;left:0;text-align:left;margin-left:89.05pt;margin-top:74.55pt;width:236.8pt;height:179.85pt;z-index:251656200" coordsize="30073,228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">
                <v:shape id="Text Box 50" o:spid="_x0000_s1055" type="#_x0000_t202" style="position:absolute;top:20243;width:30073;height:25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" stroked="f">
                  <v:textbox style="mso-fit-shape-to-text:t" inset="0,0,0,0">
                    <w:txbxContent>
                      <w:p w14:paraId="1CE5CFBC" w14:textId="5454D557" w:rsidR="0069481C" w:rsidRPr="00A92283" w:rsidRDefault="0069481C" w:rsidP="004739E4">
                        <w:pPr>
                          <w:pStyle w:val="Caption"/>
                          <w:jc w:val="center"/>
                          <w:rPr>
                            <w:noProof/>
                            <w:color w:val="7030A0"/>
                            <w:szCs w:val="24"/>
                          </w:rPr>
                        </w:pPr>
                        <w:bookmarkStart w:id="105" w:name="_Toc71137436"/>
                        <w:r>
                          <w:t xml:space="preserve">Figure </w:t>
                        </w:r>
                        <w:fldSimple w:instr=" STYLEREF 1 \s ">
                          <w:r w:rsidR="00A001F6">
                            <w:rPr>
                              <w:noProof/>
                            </w:rPr>
                            <w:t>4</w:t>
                          </w:r>
                        </w:fldSimple>
                        <w:r w:rsidR="00A001F6">
                          <w:t>.</w:t>
                        </w:r>
                        <w:fldSimple w:instr=" SEQ Figure \* ARABIC \s 1 ">
                          <w:r w:rsidR="00A001F6">
                            <w:rPr>
                              <w:noProof/>
                            </w:rPr>
                            <w:t>1</w:t>
                          </w:r>
                        </w:fldSimple>
                        <w:r w:rsidRPr="00AE4CDB">
                          <w:t>: UML Case diagram showing initial design.</w:t>
                        </w:r>
                        <w:bookmarkEnd w:id="105"/>
                      </w:p>
                    </w:txbxContent>
                  </v:textbox>
                </v:shape>
                <v:shape id="Picture 30" o:spid="_x0000_s1056" type="#_x0000_t75" style="position:absolute;width:30073;height:196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">
                  <v:imagedata r:id="rId41" o:title=""/>
                </v:shape>
                <w10:wrap type="topAndBottom"/>
              </v:group>
            </w:pict>
          </mc:Fallback>
        </mc:AlternateContent>
      </w:r>
      <w:r w:rsidR="00DC109E" w:rsidRPr="005D4752">
        <w:rPr>
          <w:color w:val="7030A0"/>
        </w:rPr>
        <w:t xml:space="preserve">The nature of this project does not necessarily lend itself to one overall model for all software – there are many unconnected parts of software to design and implement </w:t>
      </w:r>
      <w:r w:rsidR="00DC109E" w:rsidRPr="005D4752">
        <w:rPr>
          <w:color w:val="7030A0"/>
        </w:rPr>
        <w:lastRenderedPageBreak/>
        <w:t>the designs for which will be left to later iterations. However, it is still possible to create an overview of how the data will be transferred between the sections. In other words, how the output of one task becomes the input to the next.</w:t>
      </w:r>
    </w:p>
    <w:p w14:paraId="4AC76A41" w14:textId="1C2CF0A9" w:rsidR="00180ACA" w:rsidRPr="005D4752" w:rsidRDefault="00DC109E">
      <w:r w:rsidRPr="005D4752">
        <w:rPr>
          <w:color w:val="7030A0"/>
        </w:rPr>
        <w:t xml:space="preserve">This initial design can be seen in </w:t>
      </w:r>
      <w:r w:rsidRPr="005D4752">
        <w:rPr>
          <w:i/>
          <w:iCs/>
          <w:color w:val="7030A0"/>
        </w:rPr>
        <w:t>Figure 4.1</w:t>
      </w:r>
      <w:r w:rsidRPr="005D4752">
        <w:rPr>
          <w:color w:val="7030A0"/>
        </w:rPr>
        <w:t xml:space="preserve"> as a UML case diagram. The tasks listed above form the cases in the diagram, which also shows how the tasks link together.</w:t>
      </w:r>
    </w:p>
    <w:p w14:paraId="5F44105F" w14:textId="77777777" w:rsidR="00180ACA" w:rsidRPr="005D4752" w:rsidRDefault="00DC109E">
      <w:pPr>
        <w:pStyle w:val="Heading4"/>
        <w:rPr>
          <w:rFonts w:ascii="Trebuchet MS" w:hAnsi="Trebuchet MS"/>
        </w:rPr>
      </w:pPr>
      <w:r w:rsidRPr="005D4752">
        <w:rPr>
          <w:rFonts w:ascii="Trebuchet MS" w:hAnsi="Trebuchet MS"/>
        </w:rPr>
        <w:t>Initial ROS Graph</w:t>
      </w:r>
    </w:p>
    <w:p w14:paraId="7A1EC6B2" w14:textId="3D3EEAEE" w:rsidR="00180ACA" w:rsidRPr="005D4752" w:rsidRDefault="0069481C">
      <w:r w:rsidRPr="005D4752">
        <w:rPr>
          <w:noProof/>
          <w:color w:val="7030A0"/>
        </w:rPr>
        <mc:AlternateContent>
          <mc:Choice Requires="wpg">
            <w:drawing>
              <wp:anchor distT="0" distB="0" distL="114300" distR="114300" simplePos="0" relativeHeight="251656201" behindDoc="0" locked="0" layoutInCell="1" allowOverlap="1" wp14:anchorId="3C0FC2B6" wp14:editId="046C87ED">
                <wp:simplePos x="0" y="0"/>
                <wp:positionH relativeFrom="column">
                  <wp:posOffset>1291442</wp:posOffset>
                </wp:positionH>
                <wp:positionV relativeFrom="paragraph">
                  <wp:posOffset>472547</wp:posOffset>
                </wp:positionV>
                <wp:extent cx="2677795" cy="2165350"/>
                <wp:effectExtent l="0" t="0" r="8255" b="6350"/>
                <wp:wrapTopAndBottom/>
                <wp:docPr id="49" name="Group 49"/>
                <wp:cNvGraphicFramePr/>
                <a:graphic xmlns:a="http://schemas.openxmlformats.org/drawingml/2006/main">
                  <a:graphicData uri="http://schemas.microsoft.com/office/word/2010/wordprocessingGroup">
                    <wpg:wgp>
                      <wpg:cNvGrpSpPr/>
                      <wpg:grpSpPr>
                        <a:xfrm>
                          <a:off x="0" y="0"/>
                          <a:ext cx="2677795" cy="2165350"/>
                          <a:chOff x="0" y="0"/>
                          <a:chExt cx="2677795" cy="2165350"/>
                        </a:xfrm>
                      </wpg:grpSpPr>
                      <wps:wsp>
                        <wps:cNvPr id="48" name="Text Box 48"/>
                        <wps:cNvSpPr txBox="1"/>
                        <wps:spPr>
                          <a:xfrm>
                            <a:off x="0" y="1905635"/>
                            <a:ext cx="2677795" cy="259715"/>
                          </a:xfrm>
                          <a:prstGeom prst="rect">
                            <a:avLst/>
                          </a:prstGeom>
                          <a:solidFill>
                            <a:prstClr val="white"/>
                          </a:solidFill>
                          <a:ln>
                            <a:noFill/>
                          </a:ln>
                        </wps:spPr>
                        <wps:txbx>
                          <w:txbxContent>
                            <w:p w14:paraId="44039C49" w14:textId="473EAFEF" w:rsidR="0069481C" w:rsidRPr="000C0151" w:rsidRDefault="0069481C" w:rsidP="0069481C">
                              <w:pPr>
                                <w:pStyle w:val="Caption"/>
                                <w:jc w:val="center"/>
                                <w:rPr>
                                  <w:noProof/>
                                  <w:color w:val="7030A0"/>
                                  <w:szCs w:val="24"/>
                                </w:rPr>
                              </w:pPr>
                              <w:bookmarkStart w:id="106" w:name="_Toc71137437"/>
                              <w:r>
                                <w:t xml:space="preserve">Figure </w:t>
                              </w:r>
                              <w:fldSimple w:instr=" STYLEREF 1 \s ">
                                <w:r w:rsidR="00A001F6">
                                  <w:rPr>
                                    <w:noProof/>
                                  </w:rPr>
                                  <w:t>4</w:t>
                                </w:r>
                              </w:fldSimple>
                              <w:r w:rsidR="00A001F6">
                                <w:t>.</w:t>
                              </w:r>
                              <w:fldSimple w:instr=" SEQ Figure \* ARABIC \s 1 ">
                                <w:r w:rsidR="00A001F6">
                                  <w:rPr>
                                    <w:noProof/>
                                  </w:rPr>
                                  <w:t>2</w:t>
                                </w:r>
                              </w:fldSimple>
                              <w:r w:rsidRPr="004C3D39">
                                <w:t>: Initial ROS Graph.</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3" name="Picture 33"/>
                          <pic:cNvPicPr>
                            <a:picLocks noChangeAspect="1"/>
                          </pic:cNvPicPr>
                        </pic:nvPicPr>
                        <pic:blipFill>
                          <a:blip r:embed="rId42"/>
                          <a:srcRect r="1844" b="2302"/>
                          <a:stretch>
                            <a:fillRect/>
                          </a:stretch>
                        </pic:blipFill>
                        <pic:spPr>
                          <a:xfrm>
                            <a:off x="0" y="0"/>
                            <a:ext cx="2677795" cy="1848485"/>
                          </a:xfrm>
                          <a:prstGeom prst="rect">
                            <a:avLst/>
                          </a:prstGeom>
                          <a:noFill/>
                          <a:ln>
                            <a:noFill/>
                            <a:prstDash/>
                          </a:ln>
                        </pic:spPr>
                      </pic:pic>
                    </wpg:wgp>
                  </a:graphicData>
                </a:graphic>
              </wp:anchor>
            </w:drawing>
          </mc:Choice>
          <mc:Fallback>
            <w:pict>
              <v:group w14:anchorId="3C0FC2B6" id="Group 49" o:spid="_x0000_s1057" style="position:absolute;left:0;text-align:left;margin-left:101.7pt;margin-top:37.2pt;width:210.85pt;height:170.5pt;z-index:251656201" coordsize="26777,216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">
                <v:shape id="Text Box 48" o:spid="_x0000_s1058" type="#_x0000_t202" style="position:absolute;top:19056;width:26777;height:25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" stroked="f">
                  <v:textbox style="mso-fit-shape-to-text:t" inset="0,0,0,0">
                    <w:txbxContent>
                      <w:p w14:paraId="44039C49" w14:textId="473EAFEF" w:rsidR="0069481C" w:rsidRPr="000C0151" w:rsidRDefault="0069481C" w:rsidP="0069481C">
                        <w:pPr>
                          <w:pStyle w:val="Caption"/>
                          <w:jc w:val="center"/>
                          <w:rPr>
                            <w:noProof/>
                            <w:color w:val="7030A0"/>
                            <w:szCs w:val="24"/>
                          </w:rPr>
                        </w:pPr>
                        <w:bookmarkStart w:id="107" w:name="_Toc71137437"/>
                        <w:r>
                          <w:t xml:space="preserve">Figure </w:t>
                        </w:r>
                        <w:fldSimple w:instr=" STYLEREF 1 \s ">
                          <w:r w:rsidR="00A001F6">
                            <w:rPr>
                              <w:noProof/>
                            </w:rPr>
                            <w:t>4</w:t>
                          </w:r>
                        </w:fldSimple>
                        <w:r w:rsidR="00A001F6">
                          <w:t>.</w:t>
                        </w:r>
                        <w:fldSimple w:instr=" SEQ Figure \* ARABIC \s 1 ">
                          <w:r w:rsidR="00A001F6">
                            <w:rPr>
                              <w:noProof/>
                            </w:rPr>
                            <w:t>2</w:t>
                          </w:r>
                        </w:fldSimple>
                        <w:r w:rsidRPr="004C3D39">
                          <w:t>: Initial ROS Graph.</w:t>
                        </w:r>
                        <w:bookmarkEnd w:id="107"/>
                      </w:p>
                    </w:txbxContent>
                  </v:textbox>
                </v:shape>
                <v:shape id="Picture 33" o:spid="_x0000_s1059" type="#_x0000_t75" style="position:absolute;width:26777;height:184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">
                  <v:imagedata r:id="rId43" o:title="" cropbottom="1509f" cropright="1208f"/>
                </v:shape>
                <w10:wrap type="topAndBottom"/>
              </v:group>
            </w:pict>
          </mc:Fallback>
        </mc:AlternateContent>
      </w:r>
      <w:r w:rsidR="00DC109E" w:rsidRPr="005D4752">
        <w:rPr>
          <w:color w:val="7030A0"/>
        </w:rPr>
        <w:t xml:space="preserve">As part of the initial design, a basic plan for the structure of the ROS nodes was created. This simple overview of the ROS structure is shown in </w:t>
      </w:r>
      <w:r w:rsidR="00DC109E" w:rsidRPr="005D4752">
        <w:rPr>
          <w:i/>
          <w:iCs/>
          <w:color w:val="7030A0"/>
        </w:rPr>
        <w:t>Figure 4.2</w:t>
      </w:r>
      <w:r w:rsidR="00DC109E" w:rsidRPr="005D4752">
        <w:rPr>
          <w:color w:val="7030A0"/>
        </w:rPr>
        <w:t>.</w:t>
      </w:r>
    </w:p>
    <w:p w14:paraId="2D100F82" w14:textId="17B455C9" w:rsidR="00180ACA" w:rsidRPr="005D4752" w:rsidRDefault="00DC109E">
      <w:pPr>
        <w:rPr>
          <w:color w:val="7030A0"/>
        </w:rPr>
      </w:pPr>
      <w:r w:rsidRPr="005D4752">
        <w:rPr>
          <w:color w:val="7030A0"/>
        </w:rPr>
        <w:t xml:space="preserve">It demonstrates the possible connections between the nodes to create the functionality for running the experiments defined in </w:t>
      </w:r>
      <w:r w:rsidRPr="005D4752">
        <w:rPr>
          <w:i/>
          <w:iCs/>
          <w:color w:val="7030A0"/>
        </w:rPr>
        <w:t>Chapter 3</w:t>
      </w:r>
      <w:r w:rsidRPr="005D4752">
        <w:rPr>
          <w:color w:val="7030A0"/>
        </w:rPr>
        <w:t>. The details of this structure will be further designed in future iterations</w:t>
      </w:r>
      <w:r w:rsidR="00BF0B2A" w:rsidRPr="005D4752">
        <w:rPr>
          <w:color w:val="7030A0"/>
        </w:rPr>
        <w:t>.</w:t>
      </w:r>
    </w:p>
    <w:p w14:paraId="5C2FB64E" w14:textId="77777777" w:rsidR="00180ACA" w:rsidRPr="005D4752" w:rsidRDefault="00DC109E">
      <w:pPr>
        <w:pStyle w:val="Heading3"/>
      </w:pPr>
      <w:bookmarkStart w:id="108" w:name="_Toc70975963"/>
      <w:bookmarkStart w:id="109" w:name="_Toc71112336"/>
      <w:bookmarkStart w:id="110" w:name="_Toc71137535"/>
      <w:r w:rsidRPr="005D4752">
        <w:t>Workspace Initialisation</w:t>
      </w:r>
      <w:bookmarkEnd w:id="108"/>
      <w:bookmarkEnd w:id="109"/>
      <w:bookmarkEnd w:id="110"/>
    </w:p>
    <w:p w14:paraId="2D71C480" w14:textId="77777777" w:rsidR="00180ACA" w:rsidRPr="005D4752" w:rsidRDefault="00DC109E">
      <w:pPr>
        <w:rPr>
          <w:color w:val="7030A0"/>
        </w:rPr>
      </w:pPr>
      <w:r w:rsidRPr="005D4752">
        <w:rPr>
          <w:color w:val="7030A0"/>
        </w:rPr>
        <w:t>At the beginning of the project, time was spent to setup the three main elements of the workspace. The tools setup during this Iteration were:</w:t>
      </w:r>
    </w:p>
    <w:p w14:paraId="008C2723" w14:textId="77777777" w:rsidR="00180ACA" w:rsidRPr="005D4752" w:rsidRDefault="00DC109E">
      <w:pPr>
        <w:pStyle w:val="ListParagraph"/>
        <w:numPr>
          <w:ilvl w:val="0"/>
          <w:numId w:val="8"/>
        </w:numPr>
        <w:rPr>
          <w:color w:val="7030A0"/>
        </w:rPr>
      </w:pPr>
      <w:r w:rsidRPr="005D4752">
        <w:rPr>
          <w:color w:val="7030A0"/>
        </w:rPr>
        <w:t>GitHub</w:t>
      </w:r>
    </w:p>
    <w:p w14:paraId="1BC62BE1" w14:textId="77777777" w:rsidR="00180ACA" w:rsidRPr="005D4752" w:rsidRDefault="00DC109E">
      <w:pPr>
        <w:pStyle w:val="ListParagraph"/>
        <w:numPr>
          <w:ilvl w:val="0"/>
          <w:numId w:val="8"/>
        </w:numPr>
        <w:rPr>
          <w:color w:val="7030A0"/>
        </w:rPr>
      </w:pPr>
      <w:r w:rsidRPr="005D4752">
        <w:rPr>
          <w:color w:val="7030A0"/>
        </w:rPr>
        <w:t>Catkin workspace / ROS</w:t>
      </w:r>
    </w:p>
    <w:p w14:paraId="1C8E1921" w14:textId="77777777" w:rsidR="00180ACA" w:rsidRPr="005D4752" w:rsidRDefault="00DC109E">
      <w:pPr>
        <w:pStyle w:val="ListParagraph"/>
        <w:numPr>
          <w:ilvl w:val="0"/>
          <w:numId w:val="8"/>
        </w:numPr>
        <w:rPr>
          <w:color w:val="7030A0"/>
        </w:rPr>
      </w:pPr>
      <w:r w:rsidRPr="005D4752">
        <w:rPr>
          <w:color w:val="7030A0"/>
        </w:rPr>
        <w:t xml:space="preserve">PyCharm and </w:t>
      </w:r>
      <w:proofErr w:type="spellStart"/>
      <w:r w:rsidRPr="005D4752">
        <w:rPr>
          <w:color w:val="7030A0"/>
        </w:rPr>
        <w:t>VSCode</w:t>
      </w:r>
      <w:proofErr w:type="spellEnd"/>
    </w:p>
    <w:p w14:paraId="1266C36C" w14:textId="77777777" w:rsidR="00180ACA" w:rsidRPr="005D4752" w:rsidRDefault="00DC109E">
      <w:pPr>
        <w:pStyle w:val="Heading4"/>
        <w:rPr>
          <w:rFonts w:ascii="Trebuchet MS" w:hAnsi="Trebuchet MS"/>
        </w:rPr>
      </w:pPr>
      <w:r w:rsidRPr="005D4752">
        <w:rPr>
          <w:rFonts w:ascii="Trebuchet MS" w:hAnsi="Trebuchet MS"/>
        </w:rPr>
        <w:t>GitHub</w:t>
      </w:r>
    </w:p>
    <w:p w14:paraId="0B63B974" w14:textId="77777777" w:rsidR="00180ACA" w:rsidRPr="005D4752" w:rsidRDefault="00DC109E">
      <w:pPr>
        <w:rPr>
          <w:color w:val="7030A0"/>
        </w:rPr>
      </w:pPr>
      <w:r w:rsidRPr="005D4752">
        <w:rPr>
          <w:color w:val="7030A0"/>
        </w:rPr>
        <w:t>GitHub is used to create a private online git repository. This repository was used as a project management and version control tool. Two branches were used in the repository, a master and development branch. At the end of each iteration, the development branch will be merged with the master branch so that the next iteration can be developed.</w:t>
      </w:r>
    </w:p>
    <w:p w14:paraId="0BCE3D3F" w14:textId="77777777" w:rsidR="00180ACA" w:rsidRPr="005D4752" w:rsidRDefault="00DC109E">
      <w:pPr>
        <w:pStyle w:val="Heading4"/>
        <w:rPr>
          <w:rFonts w:ascii="Trebuchet MS" w:hAnsi="Trebuchet MS"/>
        </w:rPr>
      </w:pPr>
      <w:r w:rsidRPr="005D4752">
        <w:rPr>
          <w:rFonts w:ascii="Trebuchet MS" w:hAnsi="Trebuchet MS"/>
        </w:rPr>
        <w:t>Catkin Workspace</w:t>
      </w:r>
    </w:p>
    <w:p w14:paraId="02104829" w14:textId="77777777" w:rsidR="00180ACA" w:rsidRPr="005D4752" w:rsidRDefault="00DC109E">
      <w:pPr>
        <w:rPr>
          <w:color w:val="7030A0"/>
        </w:rPr>
      </w:pPr>
      <w:r w:rsidRPr="005D4752">
        <w:rPr>
          <w:color w:val="7030A0"/>
        </w:rPr>
        <w:t>A catkin workspace is required for ROS development, as it enables the building of the C++ source code. As part of the catkin setup, the requirements for the project are established, though more libraries can be added later in the process if required. This process also creates a tidy filesystem, making working with the files easy.</w:t>
      </w:r>
    </w:p>
    <w:p w14:paraId="45ACF372" w14:textId="77777777" w:rsidR="00180ACA" w:rsidRPr="005D4752" w:rsidRDefault="00DC109E">
      <w:pPr>
        <w:pStyle w:val="Heading4"/>
        <w:rPr>
          <w:rFonts w:ascii="Trebuchet MS" w:hAnsi="Trebuchet MS"/>
        </w:rPr>
      </w:pPr>
      <w:r w:rsidRPr="005D4752">
        <w:rPr>
          <w:rFonts w:ascii="Trebuchet MS" w:hAnsi="Trebuchet MS"/>
        </w:rPr>
        <w:t xml:space="preserve">PyCharm and </w:t>
      </w:r>
      <w:proofErr w:type="spellStart"/>
      <w:r w:rsidRPr="005D4752">
        <w:rPr>
          <w:rFonts w:ascii="Trebuchet MS" w:hAnsi="Trebuchet MS"/>
        </w:rPr>
        <w:t>VSCode</w:t>
      </w:r>
      <w:proofErr w:type="spellEnd"/>
    </w:p>
    <w:p w14:paraId="175EB74B" w14:textId="51B0750B" w:rsidR="00180ACA" w:rsidRPr="005D4752" w:rsidRDefault="00DC109E">
      <w:pPr>
        <w:rPr>
          <w:color w:val="7030A0"/>
        </w:rPr>
      </w:pPr>
      <w:r w:rsidRPr="005D4752">
        <w:rPr>
          <w:color w:val="7030A0"/>
        </w:rPr>
        <w:t xml:space="preserve">Most features of this project require programming. It was decided during the initial analysis that this would be split between two languages, </w:t>
      </w:r>
      <w:proofErr w:type="gramStart"/>
      <w:r w:rsidRPr="005D4752">
        <w:rPr>
          <w:color w:val="7030A0"/>
        </w:rPr>
        <w:t>C++</w:t>
      </w:r>
      <w:proofErr w:type="gramEnd"/>
      <w:r w:rsidRPr="005D4752">
        <w:rPr>
          <w:color w:val="7030A0"/>
        </w:rPr>
        <w:t xml:space="preserve"> and Python. Therefore, it is necessary to setup an IDE for each of these languages. PyCharm will be used to develop the Python scripts for generating the dataset and building the Tensorflow CNN. </w:t>
      </w:r>
      <w:proofErr w:type="spellStart"/>
      <w:r w:rsidRPr="005D4752">
        <w:rPr>
          <w:color w:val="7030A0"/>
        </w:rPr>
        <w:t>VSCode</w:t>
      </w:r>
      <w:proofErr w:type="spellEnd"/>
      <w:r w:rsidRPr="005D4752">
        <w:rPr>
          <w:color w:val="7030A0"/>
        </w:rPr>
        <w:t xml:space="preserve"> will be used entirely for the ROS development, predominantly in C++ with some Python code written as well.</w:t>
      </w:r>
    </w:p>
    <w:p w14:paraId="27AA72D8" w14:textId="77777777" w:rsidR="00180ACA" w:rsidRPr="005D4752" w:rsidRDefault="00DC109E">
      <w:pPr>
        <w:pStyle w:val="Heading2"/>
      </w:pPr>
      <w:bookmarkStart w:id="111" w:name="_Toc70975964"/>
      <w:bookmarkStart w:id="112" w:name="_Toc71112337"/>
      <w:bookmarkStart w:id="113" w:name="_Toc71137536"/>
      <w:r w:rsidRPr="005D4752">
        <w:lastRenderedPageBreak/>
        <w:t>Iteration 1</w:t>
      </w:r>
      <w:bookmarkEnd w:id="111"/>
      <w:bookmarkEnd w:id="112"/>
      <w:bookmarkEnd w:id="113"/>
    </w:p>
    <w:p w14:paraId="51047D98" w14:textId="77777777" w:rsidR="00180ACA" w:rsidRPr="005D4752" w:rsidRDefault="00DC109E">
      <w:pPr>
        <w:rPr>
          <w:color w:val="7030A0"/>
        </w:rPr>
      </w:pPr>
      <w:r w:rsidRPr="005D4752">
        <w:rPr>
          <w:color w:val="7030A0"/>
        </w:rPr>
        <w:t xml:space="preserve">Iteration 1 focusses mainly on the understanding of the ACRONYM dataset </w:t>
      </w:r>
      <w:proofErr w:type="gramStart"/>
      <w:r w:rsidRPr="005D4752">
        <w:rPr>
          <w:color w:val="7030A0"/>
        </w:rPr>
        <w:t>in order to</w:t>
      </w:r>
      <w:proofErr w:type="gramEnd"/>
      <w:r w:rsidRPr="005D4752">
        <w:rPr>
          <w:color w:val="7030A0"/>
        </w:rPr>
        <w:t xml:space="preserve"> generate usable data to train the network on. The simulation environment is also designed in this iteration.</w:t>
      </w:r>
    </w:p>
    <w:p w14:paraId="345301BE" w14:textId="77777777" w:rsidR="00180ACA" w:rsidRPr="005D4752" w:rsidRDefault="00DC109E">
      <w:pPr>
        <w:pStyle w:val="Heading3"/>
      </w:pPr>
      <w:bookmarkStart w:id="114" w:name="_Toc70975965"/>
      <w:bookmarkStart w:id="115" w:name="_Toc71112338"/>
      <w:bookmarkStart w:id="116" w:name="_Toc71137537"/>
      <w:r w:rsidRPr="005D4752">
        <w:t>Feature 1 – Visualise Dataset</w:t>
      </w:r>
      <w:bookmarkEnd w:id="114"/>
      <w:bookmarkEnd w:id="115"/>
      <w:bookmarkEnd w:id="116"/>
    </w:p>
    <w:p w14:paraId="6F76A179" w14:textId="77777777" w:rsidR="00180ACA" w:rsidRPr="005D4752" w:rsidRDefault="00DC109E">
      <w:pPr>
        <w:jc w:val="center"/>
        <w:rPr>
          <w:rFonts w:eastAsia="Times New Roman"/>
          <w:i/>
          <w:iCs/>
          <w:color w:val="1F497D"/>
          <w:szCs w:val="22"/>
          <w:lang w:eastAsia="en-GB"/>
        </w:rPr>
      </w:pPr>
      <w:r w:rsidRPr="005D4752">
        <w:rPr>
          <w:rFonts w:eastAsia="Times New Roman"/>
          <w:i/>
          <w:iCs/>
          <w:color w:val="1F497D"/>
          <w:szCs w:val="22"/>
          <w:lang w:eastAsia="en-GB"/>
        </w:rPr>
        <w:t>Visualise the data provided by ACRONYM to get a better understanding.</w:t>
      </w:r>
    </w:p>
    <w:p w14:paraId="351D9BCA" w14:textId="77777777" w:rsidR="00180ACA" w:rsidRPr="005D4752" w:rsidRDefault="00180ACA">
      <w:pPr>
        <w:rPr>
          <w:color w:val="7030A0"/>
        </w:rPr>
      </w:pPr>
    </w:p>
    <w:p w14:paraId="4BEE5F89" w14:textId="1CE0D4CC" w:rsidR="00180ACA" w:rsidRPr="005D4752" w:rsidRDefault="00DC109E">
      <w:r w:rsidRPr="005D4752">
        <w:rPr>
          <w:color w:val="7030A0"/>
        </w:rPr>
        <w:t xml:space="preserve">Feature 1 did not require any major design, due to the fact that the ACRONYM dataset comes with tools </w:t>
      </w:r>
      <w:r w:rsidR="00710E2B" w:rsidRPr="005D4752">
        <w:rPr>
          <w:color w:val="7030A0"/>
        </w:rPr>
        <w:fldChar w:fldCharType="begin"/>
      </w:r>
      <w:r w:rsidR="008921C6" w:rsidRPr="005D4752">
        <w:rPr>
          <w:color w:val="7030A0"/>
        </w:rPr>
        <w:instrText xml:space="preserve"> ADDIN ZOTERO_ITEM CSL_CITATION {"citationID":"8sDCZ9q9","properties":{"formattedCitation":"[28]","plainCitation":"[28]","noteIndex":0},"citationItems":[{"id":93,"uris":["http://zotero.org/users/7475840/items/E4V67ZQQ"],"uri":["http://zotero.org/users/7475840/items/E4V67ZQQ"],"itemData":{"id":93,"type":"book","abstract":"This repository contains a sample of the grasping dataset and tools to visualize grasps, generate random scenes, and render observations. The two sample files are in the HDF5 format.","genre":"Python","note":"original-date: 2020-11-18T18:22:15Z","publisher":"NVIDIA Research Projects","source":"GitHub","title":"NVlabs/acronym","URL":"https://github.com/NVlabs/acronym","accessed":{"date-parts":[["2021",5,5]]},"issued":{"date-parts":[["2021",5,4]]}}}],"schema":"https://github.com/citation-style-language/schema/raw/master/csl-citation.json"} </w:instrText>
      </w:r>
      <w:r w:rsidR="00710E2B" w:rsidRPr="005D4752">
        <w:rPr>
          <w:color w:val="7030A0"/>
        </w:rPr>
        <w:fldChar w:fldCharType="separate"/>
      </w:r>
      <w:r w:rsidR="008921C6" w:rsidRPr="005D4752">
        <w:t>[28]</w:t>
      </w:r>
      <w:r w:rsidR="00710E2B" w:rsidRPr="005D4752">
        <w:rPr>
          <w:color w:val="7030A0"/>
        </w:rPr>
        <w:fldChar w:fldCharType="end"/>
      </w:r>
      <w:r w:rsidRPr="005D4752">
        <w:rPr>
          <w:color w:val="7030A0"/>
        </w:rPr>
        <w:t xml:space="preserve"> that enable the visualisation of the data. However, to enable the reading of the object files by these tools, I was required to use the Manifold </w:t>
      </w:r>
      <w:r w:rsidR="008F15BB" w:rsidRPr="005D4752">
        <w:rPr>
          <w:color w:val="7030A0"/>
        </w:rPr>
        <w:fldChar w:fldCharType="begin"/>
      </w:r>
      <w:r w:rsidR="008921C6" w:rsidRPr="005D4752">
        <w:rPr>
          <w:color w:val="7030A0"/>
        </w:rPr>
        <w:instrText xml:space="preserve"> ADDIN ZOTERO_ITEM CSL_CITATION {"citationID":"FFXy9DdN","properties":{"formattedCitation":"[29]","plainCitation":"[29]","noteIndex":0},"citationItems":[{"id":95,"uris":["http://zotero.org/users/7475840/items/LPU5YIGG"],"uri":["http://zotero.org/users/7475840/items/LPU5YIGG"],"itemData":{"id":95,"type":"article-journal","abstract":"In this paper, we describe a robust algorithm for 2-Manifold generation of various kinds of ShapeNet Models. The input of our pipeline is a triangle mesh, with a set of vertices and triangular faces. The output of our pipeline is a 2-Manifold with vertices roughly uniformly distributed on the geometry surface. Our algorithm uses an octree to represent the original mesh, and construct the surface by isosurface extraction. Finally, we project the vertices to the original mesh to achieve high precision. As a result, our method can be adopted efficiently to all ShapeNet models with the guarantee of correct 2-Manifold topology.","container-title":"arXiv:1802.01698 [cs]","note":"arXiv: 1802.01698","source":"arXiv.org","title":"Robust Watertight Manifold Surface Generation Method for ShapeNet Models","URL":"http://arxiv.org/abs/1802.01698","author":[{"family":"Huang","given":"Jingwei"},{"family":"Su","given":"Hao"},{"family":"Guibas","given":"Leonidas"}],"accessed":{"date-parts":[["2021",5,5]]},"issued":{"date-parts":[["2018",2,5]]}}}],"schema":"https://github.com/citation-style-language/schema/raw/master/csl-citation.json"} </w:instrText>
      </w:r>
      <w:r w:rsidR="008F15BB" w:rsidRPr="005D4752">
        <w:rPr>
          <w:color w:val="7030A0"/>
        </w:rPr>
        <w:fldChar w:fldCharType="separate"/>
      </w:r>
      <w:r w:rsidR="008921C6" w:rsidRPr="005D4752">
        <w:t>[29]</w:t>
      </w:r>
      <w:r w:rsidR="008F15BB" w:rsidRPr="005D4752">
        <w:rPr>
          <w:color w:val="7030A0"/>
        </w:rPr>
        <w:fldChar w:fldCharType="end"/>
      </w:r>
      <w:r w:rsidRPr="005D4752">
        <w:rPr>
          <w:color w:val="7030A0"/>
        </w:rPr>
        <w:t xml:space="preserve"> library to create watertight models. By integrating the Manifold code into a Python script (‘ACRONYM OBJ WATERTIGHT FILES.PY’), I was able to format each of the </w:t>
      </w:r>
      <w:proofErr w:type="spellStart"/>
      <w:r w:rsidRPr="005D4752">
        <w:rPr>
          <w:color w:val="7030A0"/>
        </w:rPr>
        <w:t>ShapeNetSem</w:t>
      </w:r>
      <w:proofErr w:type="spellEnd"/>
      <w:r w:rsidRPr="005D4752">
        <w:rPr>
          <w:color w:val="7030A0"/>
        </w:rPr>
        <w:t xml:space="preserve"> object files.</w:t>
      </w:r>
    </w:p>
    <w:p w14:paraId="31C7564E" w14:textId="080739D9" w:rsidR="00E654B9" w:rsidRPr="005D4752" w:rsidRDefault="004139A0">
      <w:pPr>
        <w:rPr>
          <w:color w:val="7030A0"/>
        </w:rPr>
      </w:pPr>
      <w:r w:rsidRPr="005D4752">
        <w:rPr>
          <w:noProof/>
          <w:color w:val="7030A0"/>
        </w:rPr>
        <mc:AlternateContent>
          <mc:Choice Requires="wpg">
            <w:drawing>
              <wp:anchor distT="0" distB="0" distL="114300" distR="114300" simplePos="0" relativeHeight="251656203" behindDoc="0" locked="0" layoutInCell="1" allowOverlap="1" wp14:anchorId="11DE4705" wp14:editId="52A73875">
                <wp:simplePos x="0" y="0"/>
                <wp:positionH relativeFrom="column">
                  <wp:posOffset>74221</wp:posOffset>
                </wp:positionH>
                <wp:positionV relativeFrom="paragraph">
                  <wp:posOffset>241234</wp:posOffset>
                </wp:positionV>
                <wp:extent cx="5118265" cy="1644015"/>
                <wp:effectExtent l="19050" t="19050" r="25400" b="0"/>
                <wp:wrapTopAndBottom/>
                <wp:docPr id="9" name="Group 9"/>
                <wp:cNvGraphicFramePr/>
                <a:graphic xmlns:a="http://schemas.openxmlformats.org/drawingml/2006/main">
                  <a:graphicData uri="http://schemas.microsoft.com/office/word/2010/wordprocessingGroup">
                    <wpg:wgp>
                      <wpg:cNvGrpSpPr/>
                      <wpg:grpSpPr>
                        <a:xfrm>
                          <a:off x="0" y="0"/>
                          <a:ext cx="5118265" cy="1644015"/>
                          <a:chOff x="0" y="0"/>
                          <a:chExt cx="5118265" cy="1644015"/>
                        </a:xfrm>
                      </wpg:grpSpPr>
                      <wpg:grpSp>
                        <wpg:cNvPr id="6" name="Group 6"/>
                        <wpg:cNvGrpSpPr/>
                        <wpg:grpSpPr>
                          <a:xfrm>
                            <a:off x="1237" y="0"/>
                            <a:ext cx="5117028" cy="1196975"/>
                            <a:chOff x="0" y="0"/>
                            <a:chExt cx="5117028" cy="1197908"/>
                          </a:xfrm>
                        </wpg:grpSpPr>
                        <pic:pic xmlns:pic="http://schemas.openxmlformats.org/drawingml/2006/picture">
                          <pic:nvPicPr>
                            <pic:cNvPr id="4" name="Picture 4" descr="A picture containing chart&#10;&#10;Description automatically generated"/>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3734790" y="5935"/>
                              <a:ext cx="1382238" cy="1191973"/>
                            </a:xfrm>
                            <a:prstGeom prst="rect">
                              <a:avLst/>
                            </a:prstGeom>
                            <a:ln w="3175">
                              <a:solidFill>
                                <a:schemeClr val="accent1">
                                  <a:lumMod val="75000"/>
                                </a:schemeClr>
                              </a:solidFill>
                            </a:ln>
                          </pic:spPr>
                        </pic:pic>
                        <pic:pic xmlns:pic="http://schemas.openxmlformats.org/drawingml/2006/picture">
                          <pic:nvPicPr>
                            <pic:cNvPr id="3" name="Picture 3" descr="Chart, histogram&#10;&#10;Description automatically generated"/>
                            <pic:cNvPicPr>
                              <a:picLocks noChangeAspect="1"/>
                            </pic:cNvPicPr>
                          </pic:nvPicPr>
                          <pic:blipFill rotWithShape="1">
                            <a:blip r:embed="rId45" cstate="print">
                              <a:extLst>
                                <a:ext uri="{28A0092B-C50C-407E-A947-70E740481C1C}">
                                  <a14:useLocalDpi xmlns:a14="http://schemas.microsoft.com/office/drawing/2010/main" val="0"/>
                                </a:ext>
                              </a:extLst>
                            </a:blip>
                            <a:srcRect l="1350" t="19363" r="649" b="16677"/>
                            <a:stretch/>
                          </pic:blipFill>
                          <pic:spPr bwMode="auto">
                            <a:xfrm>
                              <a:off x="0" y="0"/>
                              <a:ext cx="3667760" cy="1196975"/>
                            </a:xfrm>
                            <a:prstGeom prst="rect">
                              <a:avLst/>
                            </a:prstGeom>
                            <a:ln w="3175">
                              <a:solidFill>
                                <a:schemeClr val="accent1">
                                  <a:lumMod val="75000"/>
                                </a:schemeClr>
                              </a:solidFill>
                            </a:ln>
                            <a:extLst>
                              <a:ext uri="{53640926-AAD7-44D8-BBD7-CCE9431645EC}">
                                <a14:shadowObscured xmlns:a14="http://schemas.microsoft.com/office/drawing/2010/main"/>
                              </a:ext>
                            </a:extLst>
                          </pic:spPr>
                        </pic:pic>
                      </wpg:grpSp>
                      <wps:wsp>
                        <wps:cNvPr id="7" name="Text Box 7"/>
                        <wps:cNvSpPr txBox="1"/>
                        <wps:spPr>
                          <a:xfrm>
                            <a:off x="0" y="1251585"/>
                            <a:ext cx="5116830" cy="392430"/>
                          </a:xfrm>
                          <a:prstGeom prst="rect">
                            <a:avLst/>
                          </a:prstGeom>
                          <a:solidFill>
                            <a:prstClr val="white"/>
                          </a:solidFill>
                          <a:ln>
                            <a:noFill/>
                          </a:ln>
                        </wps:spPr>
                        <wps:txbx>
                          <w:txbxContent>
                            <w:p w14:paraId="0CF7341F" w14:textId="5E37E1DD" w:rsidR="00A8252B" w:rsidRPr="00C93786" w:rsidRDefault="00A8252B" w:rsidP="00C93786">
                              <w:pPr>
                                <w:pStyle w:val="Caption"/>
                                <w:jc w:val="center"/>
                              </w:pPr>
                              <w:bookmarkStart w:id="117" w:name="_Toc71137438"/>
                              <w:r>
                                <w:t xml:space="preserve">Figure </w:t>
                              </w:r>
                              <w:fldSimple w:instr=" STYLEREF 1 \s ">
                                <w:r w:rsidR="00A001F6">
                                  <w:rPr>
                                    <w:noProof/>
                                  </w:rPr>
                                  <w:t>4</w:t>
                                </w:r>
                              </w:fldSimple>
                              <w:r w:rsidR="00A001F6">
                                <w:t>.</w:t>
                              </w:r>
                              <w:fldSimple w:instr=" SEQ Figure \* ARABIC \s 1 ">
                                <w:r w:rsidR="00A001F6">
                                  <w:rPr>
                                    <w:noProof/>
                                  </w:rPr>
                                  <w:t>3</w:t>
                                </w:r>
                              </w:fldSimple>
                              <w:r>
                                <w:t>: The visualisation of the data using ACRONYM scripts.</w:t>
                              </w:r>
                              <w:r w:rsidR="00134CB5">
                                <w:t xml:space="preserve"> Left to right:</w:t>
                              </w:r>
                              <w:r w:rsidR="00C93786">
                                <w:br/>
                                <w:t xml:space="preserve">greyscale, </w:t>
                              </w:r>
                              <w:r w:rsidR="003245AE">
                                <w:t>depth</w:t>
                              </w:r>
                              <w:r w:rsidR="00B85438">
                                <w:t xml:space="preserve">, </w:t>
                              </w:r>
                              <w:r w:rsidR="00CA3B3E">
                                <w:t>segmentation, grasp visualization.</w:t>
                              </w:r>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1DE4705" id="Group 9" o:spid="_x0000_s1060" style="position:absolute;left:0;text-align:left;margin-left:5.85pt;margin-top:19pt;width:403pt;height:129.45pt;z-index:251656203" coordsize="51182,164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">
                <v:group id="Group 6" o:spid="_x0000_s1061" style="position:absolute;left:12;width:51170;height:11969" coordsize="51170,119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 id="Picture 4" o:spid="_x0000_s1062" type="#_x0000_t75" alt="A picture containing chart&#10;&#10;Description automatically generated" style="position:absolute;left:37347;top:59;width:13823;height:119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" stroked="t" strokecolor="#2f5496 [2404]" strokeweight=".25pt">
                    <v:imagedata r:id="rId46" o:title="A picture containing chart&#10;&#10;Description automatically generated"/>
                    <v:path arrowok="t"/>
                  </v:shape>
                  <v:shape id="Picture 3" o:spid="_x0000_s1063" type="#_x0000_t75" alt="Chart, histogram&#10;&#10;Description automatically generated" style="position:absolute;width:36677;height:119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" stroked="t" strokecolor="#2f5496 [2404]" strokeweight=".25pt">
                    <v:imagedata r:id="rId47" o:title="Chart, histogram&#10;&#10;Description automatically generated" croptop="12690f" cropbottom="10929f" cropleft="885f" cropright="425f"/>
                    <v:path arrowok="t"/>
                  </v:shape>
                </v:group>
                <v:shape id="Text Box 7" o:spid="_x0000_s1064" type="#_x0000_t202" style="position:absolute;top:12515;width:51168;height:39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" stroked="f">
                  <v:textbox style="mso-fit-shape-to-text:t" inset="0,0,0,0">
                    <w:txbxContent>
                      <w:p w14:paraId="0CF7341F" w14:textId="5E37E1DD" w:rsidR="00A8252B" w:rsidRPr="00C93786" w:rsidRDefault="00A8252B" w:rsidP="00C93786">
                        <w:pPr>
                          <w:pStyle w:val="Caption"/>
                          <w:jc w:val="center"/>
                        </w:pPr>
                        <w:bookmarkStart w:id="118" w:name="_Toc71137438"/>
                        <w:r>
                          <w:t xml:space="preserve">Figure </w:t>
                        </w:r>
                        <w:fldSimple w:instr=" STYLEREF 1 \s ">
                          <w:r w:rsidR="00A001F6">
                            <w:rPr>
                              <w:noProof/>
                            </w:rPr>
                            <w:t>4</w:t>
                          </w:r>
                        </w:fldSimple>
                        <w:r w:rsidR="00A001F6">
                          <w:t>.</w:t>
                        </w:r>
                        <w:fldSimple w:instr=" SEQ Figure \* ARABIC \s 1 ">
                          <w:r w:rsidR="00A001F6">
                            <w:rPr>
                              <w:noProof/>
                            </w:rPr>
                            <w:t>3</w:t>
                          </w:r>
                        </w:fldSimple>
                        <w:r>
                          <w:t>: The visualisation of the data using ACRONYM scripts.</w:t>
                        </w:r>
                        <w:r w:rsidR="00134CB5">
                          <w:t xml:space="preserve"> Left to right:</w:t>
                        </w:r>
                        <w:r w:rsidR="00C93786">
                          <w:br/>
                          <w:t xml:space="preserve">greyscale, </w:t>
                        </w:r>
                        <w:r w:rsidR="003245AE">
                          <w:t>depth</w:t>
                        </w:r>
                        <w:r w:rsidR="00B85438">
                          <w:t xml:space="preserve">, </w:t>
                        </w:r>
                        <w:r w:rsidR="00CA3B3E">
                          <w:t>segmentation, grasp visualization.</w:t>
                        </w:r>
                        <w:bookmarkEnd w:id="118"/>
                      </w:p>
                    </w:txbxContent>
                  </v:textbox>
                </v:shape>
                <w10:wrap type="topAndBottom"/>
              </v:group>
            </w:pict>
          </mc:Fallback>
        </mc:AlternateContent>
      </w:r>
    </w:p>
    <w:p w14:paraId="377CA21D" w14:textId="4020CD37" w:rsidR="00180ACA" w:rsidRPr="005D4752" w:rsidRDefault="00DC109E">
      <w:pPr>
        <w:rPr>
          <w:color w:val="7030A0"/>
        </w:rPr>
      </w:pPr>
      <w:r w:rsidRPr="005D4752">
        <w:rPr>
          <w:color w:val="7030A0"/>
        </w:rPr>
        <w:t>The ACRONYM tools provide three command-line interfaces to interact with the models: visualising the model, visualising the grasps, and generating a random scene with grasps that are not in collision. The</w:t>
      </w:r>
      <w:r w:rsidR="00487F9F" w:rsidRPr="005D4752">
        <w:rPr>
          <w:color w:val="7030A0"/>
        </w:rPr>
        <w:t xml:space="preserve"> image rendering and grasp visualisation</w:t>
      </w:r>
      <w:r w:rsidRPr="005D4752">
        <w:rPr>
          <w:color w:val="7030A0"/>
        </w:rPr>
        <w:t xml:space="preserve"> tools are demonstrated in </w:t>
      </w:r>
      <w:r w:rsidRPr="005D4752">
        <w:rPr>
          <w:i/>
          <w:iCs/>
          <w:color w:val="7030A0"/>
        </w:rPr>
        <w:t>Figure 4.3</w:t>
      </w:r>
      <w:r w:rsidRPr="005D4752">
        <w:rPr>
          <w:color w:val="7030A0"/>
        </w:rPr>
        <w:t>.</w:t>
      </w:r>
      <w:r w:rsidR="00C367A6" w:rsidRPr="005D4752">
        <w:rPr>
          <w:color w:val="7030A0"/>
        </w:rPr>
        <w:t xml:space="preserve"> </w:t>
      </w:r>
      <w:r w:rsidRPr="005D4752">
        <w:rPr>
          <w:color w:val="7030A0"/>
        </w:rPr>
        <w:t>The implementation of these visualisations enables an analysis of the information provided in the dataset. It will also be of use when designing Feature 2.</w:t>
      </w:r>
    </w:p>
    <w:p w14:paraId="4363FD8A" w14:textId="77777777" w:rsidR="00180ACA" w:rsidRPr="005D4752" w:rsidRDefault="00DC109E">
      <w:pPr>
        <w:pStyle w:val="Heading3"/>
      </w:pPr>
      <w:bookmarkStart w:id="119" w:name="_Toc70975966"/>
      <w:bookmarkStart w:id="120" w:name="_Toc71112339"/>
      <w:bookmarkStart w:id="121" w:name="_Toc71137538"/>
      <w:r w:rsidRPr="005D4752">
        <w:t>Feature 2 – Generate Dataset</w:t>
      </w:r>
      <w:bookmarkEnd w:id="119"/>
      <w:bookmarkEnd w:id="120"/>
      <w:bookmarkEnd w:id="121"/>
    </w:p>
    <w:p w14:paraId="6E026A27" w14:textId="77777777" w:rsidR="00180ACA" w:rsidRPr="005D4752" w:rsidRDefault="00DC109E">
      <w:pPr>
        <w:jc w:val="center"/>
        <w:rPr>
          <w:i/>
          <w:iCs/>
          <w:color w:val="1F497D"/>
        </w:rPr>
      </w:pPr>
      <w:r w:rsidRPr="005D4752">
        <w:rPr>
          <w:i/>
          <w:iCs/>
          <w:color w:val="1F497D"/>
        </w:rPr>
        <w:t>Using the ACRONYM data and modified scripts, generate images linked to grasps in .csv files.</w:t>
      </w:r>
    </w:p>
    <w:p w14:paraId="6DAF3DE5" w14:textId="77777777" w:rsidR="00180ACA" w:rsidRPr="005D4752" w:rsidRDefault="00180ACA">
      <w:pPr>
        <w:rPr>
          <w:color w:val="7030A0"/>
        </w:rPr>
      </w:pPr>
    </w:p>
    <w:p w14:paraId="76E67166" w14:textId="77777777" w:rsidR="00180ACA" w:rsidRPr="005D4752" w:rsidRDefault="00DC109E">
      <w:pPr>
        <w:rPr>
          <w:color w:val="7030A0"/>
        </w:rPr>
      </w:pPr>
      <w:r w:rsidRPr="005D4752">
        <w:rPr>
          <w:color w:val="7030A0"/>
        </w:rPr>
        <w:t xml:space="preserve">Feature 2 required some thought for the initial design, as it is vital in any deep learning task that there is enough data to train on. The ACRONYM dataset certainly provides enough data (17.7M grasps on 8,872 objects), but how it is presented to the machine learning model is important. For this project, it was decided that each object would be randomly placed into a scene fifty times with an image of the scene generated and ten of the available successful grasps would be stored. The dataset provides each grasp as a 4x4 transformation matrix from what is estimated to be the centre of the object. Using this as a label for the object images would be computationally inefficient, requiring the data to be simplified into a six-dimensional format (x, y, z, roll, pitch, yaw). This was accomplished by using the  transformations library provided by </w:t>
      </w:r>
      <w:proofErr w:type="spellStart"/>
      <w:r w:rsidRPr="005D4752">
        <w:rPr>
          <w:color w:val="7030A0"/>
        </w:rPr>
        <w:t>tf</w:t>
      </w:r>
      <w:proofErr w:type="spellEnd"/>
      <w:r w:rsidRPr="005D4752">
        <w:rPr>
          <w:color w:val="7030A0"/>
        </w:rPr>
        <w:t>. It was decided that the dataset would have the following structure:</w:t>
      </w:r>
    </w:p>
    <w:p w14:paraId="019955F6" w14:textId="77777777" w:rsidR="00180ACA" w:rsidRPr="005D4752" w:rsidRDefault="00180ACA">
      <w:pPr>
        <w:rPr>
          <w:color w:val="7030A0"/>
        </w:rPr>
      </w:pPr>
    </w:p>
    <w:tbl>
      <w:tblPr>
        <w:tblW w:w="8289" w:type="dxa"/>
        <w:tblCellMar>
          <w:left w:w="10" w:type="dxa"/>
          <w:right w:w="10" w:type="dxa"/>
        </w:tblCellMar>
        <w:tblLook w:val="0000" w:firstRow="0" w:lastRow="0" w:firstColumn="0" w:lastColumn="0" w:noHBand="0" w:noVBand="0"/>
      </w:tblPr>
      <w:tblGrid>
        <w:gridCol w:w="1185"/>
        <w:gridCol w:w="1184"/>
        <w:gridCol w:w="1184"/>
        <w:gridCol w:w="1179"/>
        <w:gridCol w:w="1184"/>
        <w:gridCol w:w="1187"/>
        <w:gridCol w:w="1186"/>
      </w:tblGrid>
      <w:tr w:rsidR="00180ACA" w:rsidRPr="005D4752" w14:paraId="42540942" w14:textId="77777777">
        <w:tc>
          <w:tcPr>
            <w:tcW w:w="1185" w:type="dxa"/>
            <w:tcBorders>
              <w:top w:val="single" w:sz="4" w:space="0" w:color="B8CCE4"/>
              <w:left w:val="single" w:sz="4" w:space="0" w:color="B8CCE4"/>
              <w:bottom w:val="single" w:sz="12" w:space="0" w:color="95B3D7"/>
              <w:right w:val="single" w:sz="4" w:space="0" w:color="B8CCE4"/>
            </w:tcBorders>
            <w:shd w:val="clear" w:color="auto" w:fill="auto"/>
            <w:tcMar>
              <w:top w:w="0" w:type="dxa"/>
              <w:left w:w="88" w:type="dxa"/>
              <w:bottom w:w="0" w:type="dxa"/>
              <w:right w:w="108" w:type="dxa"/>
            </w:tcMar>
          </w:tcPr>
          <w:p w14:paraId="7283743D" w14:textId="77777777" w:rsidR="00180ACA" w:rsidRPr="005D4752" w:rsidRDefault="00DC109E">
            <w:pPr>
              <w:jc w:val="center"/>
            </w:pPr>
            <w:r w:rsidRPr="005D4752">
              <w:rPr>
                <w:color w:val="7030A0"/>
              </w:rPr>
              <w:t>X</w:t>
            </w:r>
          </w:p>
        </w:tc>
        <w:tc>
          <w:tcPr>
            <w:tcW w:w="1184" w:type="dxa"/>
            <w:tcBorders>
              <w:top w:val="single" w:sz="4" w:space="0" w:color="B8CCE4"/>
              <w:left w:val="single" w:sz="4" w:space="0" w:color="B8CCE4"/>
              <w:bottom w:val="single" w:sz="12" w:space="0" w:color="95B3D7"/>
              <w:right w:val="single" w:sz="4" w:space="0" w:color="B8CCE4"/>
            </w:tcBorders>
            <w:shd w:val="clear" w:color="auto" w:fill="auto"/>
            <w:tcMar>
              <w:top w:w="0" w:type="dxa"/>
              <w:left w:w="88" w:type="dxa"/>
              <w:bottom w:w="0" w:type="dxa"/>
              <w:right w:w="108" w:type="dxa"/>
            </w:tcMar>
          </w:tcPr>
          <w:p w14:paraId="380F3901" w14:textId="77777777" w:rsidR="00180ACA" w:rsidRPr="005D4752" w:rsidRDefault="00DC109E">
            <w:pPr>
              <w:jc w:val="center"/>
            </w:pPr>
            <w:r w:rsidRPr="005D4752">
              <w:rPr>
                <w:color w:val="7030A0"/>
              </w:rPr>
              <w:t>Y</w:t>
            </w:r>
          </w:p>
        </w:tc>
        <w:tc>
          <w:tcPr>
            <w:tcW w:w="1184" w:type="dxa"/>
            <w:tcBorders>
              <w:top w:val="single" w:sz="4" w:space="0" w:color="B8CCE4"/>
              <w:left w:val="single" w:sz="4" w:space="0" w:color="B8CCE4"/>
              <w:bottom w:val="single" w:sz="12" w:space="0" w:color="95B3D7"/>
              <w:right w:val="single" w:sz="4" w:space="0" w:color="B8CCE4"/>
            </w:tcBorders>
            <w:shd w:val="clear" w:color="auto" w:fill="auto"/>
            <w:tcMar>
              <w:top w:w="0" w:type="dxa"/>
              <w:left w:w="88" w:type="dxa"/>
              <w:bottom w:w="0" w:type="dxa"/>
              <w:right w:w="108" w:type="dxa"/>
            </w:tcMar>
          </w:tcPr>
          <w:p w14:paraId="3B0AAF82" w14:textId="77777777" w:rsidR="00180ACA" w:rsidRPr="005D4752" w:rsidRDefault="00DC109E">
            <w:pPr>
              <w:jc w:val="center"/>
            </w:pPr>
            <w:r w:rsidRPr="005D4752">
              <w:rPr>
                <w:color w:val="7030A0"/>
              </w:rPr>
              <w:t>Z</w:t>
            </w:r>
          </w:p>
        </w:tc>
        <w:tc>
          <w:tcPr>
            <w:tcW w:w="1179" w:type="dxa"/>
            <w:tcBorders>
              <w:top w:val="single" w:sz="4" w:space="0" w:color="B8CCE4"/>
              <w:left w:val="single" w:sz="4" w:space="0" w:color="B8CCE4"/>
              <w:bottom w:val="single" w:sz="12" w:space="0" w:color="95B3D7"/>
              <w:right w:val="single" w:sz="4" w:space="0" w:color="B8CCE4"/>
            </w:tcBorders>
            <w:shd w:val="clear" w:color="auto" w:fill="auto"/>
            <w:tcMar>
              <w:top w:w="0" w:type="dxa"/>
              <w:left w:w="88" w:type="dxa"/>
              <w:bottom w:w="0" w:type="dxa"/>
              <w:right w:w="108" w:type="dxa"/>
            </w:tcMar>
          </w:tcPr>
          <w:p w14:paraId="23FBE765" w14:textId="77777777" w:rsidR="00180ACA" w:rsidRPr="005D4752" w:rsidRDefault="00DC109E">
            <w:pPr>
              <w:jc w:val="center"/>
            </w:pPr>
            <w:r w:rsidRPr="005D4752">
              <w:rPr>
                <w:color w:val="7030A0"/>
              </w:rPr>
              <w:t>ROLL</w:t>
            </w:r>
          </w:p>
        </w:tc>
        <w:tc>
          <w:tcPr>
            <w:tcW w:w="1184" w:type="dxa"/>
            <w:tcBorders>
              <w:top w:val="single" w:sz="4" w:space="0" w:color="B8CCE4"/>
              <w:left w:val="single" w:sz="4" w:space="0" w:color="B8CCE4"/>
              <w:bottom w:val="single" w:sz="12" w:space="0" w:color="95B3D7"/>
              <w:right w:val="single" w:sz="4" w:space="0" w:color="B8CCE4"/>
            </w:tcBorders>
            <w:shd w:val="clear" w:color="auto" w:fill="auto"/>
            <w:tcMar>
              <w:top w:w="0" w:type="dxa"/>
              <w:left w:w="88" w:type="dxa"/>
              <w:bottom w:w="0" w:type="dxa"/>
              <w:right w:w="108" w:type="dxa"/>
            </w:tcMar>
          </w:tcPr>
          <w:p w14:paraId="11E8C704" w14:textId="77777777" w:rsidR="00180ACA" w:rsidRPr="005D4752" w:rsidRDefault="00DC109E">
            <w:pPr>
              <w:jc w:val="center"/>
            </w:pPr>
            <w:r w:rsidRPr="005D4752">
              <w:rPr>
                <w:color w:val="7030A0"/>
              </w:rPr>
              <w:t>PITCH</w:t>
            </w:r>
          </w:p>
        </w:tc>
        <w:tc>
          <w:tcPr>
            <w:tcW w:w="1187" w:type="dxa"/>
            <w:tcBorders>
              <w:top w:val="single" w:sz="4" w:space="0" w:color="B8CCE4"/>
              <w:left w:val="single" w:sz="4" w:space="0" w:color="B8CCE4"/>
              <w:bottom w:val="single" w:sz="12" w:space="0" w:color="95B3D7"/>
              <w:right w:val="single" w:sz="4" w:space="0" w:color="B8CCE4"/>
            </w:tcBorders>
            <w:shd w:val="clear" w:color="auto" w:fill="auto"/>
            <w:tcMar>
              <w:top w:w="0" w:type="dxa"/>
              <w:left w:w="88" w:type="dxa"/>
              <w:bottom w:w="0" w:type="dxa"/>
              <w:right w:w="108" w:type="dxa"/>
            </w:tcMar>
          </w:tcPr>
          <w:p w14:paraId="2A279635" w14:textId="77777777" w:rsidR="00180ACA" w:rsidRPr="005D4752" w:rsidRDefault="00DC109E">
            <w:pPr>
              <w:jc w:val="center"/>
            </w:pPr>
            <w:r w:rsidRPr="005D4752">
              <w:rPr>
                <w:color w:val="7030A0"/>
              </w:rPr>
              <w:t>YAW</w:t>
            </w:r>
          </w:p>
        </w:tc>
        <w:tc>
          <w:tcPr>
            <w:tcW w:w="1186" w:type="dxa"/>
            <w:tcBorders>
              <w:top w:val="single" w:sz="4" w:space="0" w:color="B8CCE4"/>
              <w:left w:val="single" w:sz="4" w:space="0" w:color="B8CCE4"/>
              <w:bottom w:val="single" w:sz="12" w:space="0" w:color="95B3D7"/>
              <w:right w:val="single" w:sz="4" w:space="0" w:color="B8CCE4"/>
            </w:tcBorders>
            <w:shd w:val="clear" w:color="auto" w:fill="auto"/>
            <w:tcMar>
              <w:top w:w="0" w:type="dxa"/>
              <w:left w:w="88" w:type="dxa"/>
              <w:bottom w:w="0" w:type="dxa"/>
              <w:right w:w="108" w:type="dxa"/>
            </w:tcMar>
          </w:tcPr>
          <w:p w14:paraId="4BBA3A1B" w14:textId="77777777" w:rsidR="00180ACA" w:rsidRPr="005D4752" w:rsidRDefault="00DC109E">
            <w:pPr>
              <w:jc w:val="center"/>
            </w:pPr>
            <w:r w:rsidRPr="005D4752">
              <w:rPr>
                <w:color w:val="7030A0"/>
              </w:rPr>
              <w:t>IMAGE</w:t>
            </w:r>
          </w:p>
        </w:tc>
      </w:tr>
    </w:tbl>
    <w:p w14:paraId="2CF3EE96" w14:textId="77777777" w:rsidR="00180ACA" w:rsidRPr="005D4752" w:rsidRDefault="00180ACA">
      <w:pPr>
        <w:rPr>
          <w:color w:val="7030A0"/>
        </w:rPr>
      </w:pPr>
    </w:p>
    <w:p w14:paraId="2514C084" w14:textId="609621B5" w:rsidR="00180ACA" w:rsidRPr="005D4752" w:rsidRDefault="0069481C">
      <w:r w:rsidRPr="005D4752">
        <w:rPr>
          <w:noProof/>
          <w:color w:val="7030A0"/>
        </w:rPr>
        <w:lastRenderedPageBreak/>
        <mc:AlternateContent>
          <mc:Choice Requires="wpg">
            <w:drawing>
              <wp:anchor distT="0" distB="0" distL="114300" distR="114300" simplePos="0" relativeHeight="251656202" behindDoc="0" locked="0" layoutInCell="1" allowOverlap="1" wp14:anchorId="7A97FB29" wp14:editId="742DC488">
                <wp:simplePos x="0" y="0"/>
                <wp:positionH relativeFrom="column">
                  <wp:posOffset>2540</wp:posOffset>
                </wp:positionH>
                <wp:positionV relativeFrom="paragraph">
                  <wp:posOffset>600933</wp:posOffset>
                </wp:positionV>
                <wp:extent cx="5272558" cy="3509645"/>
                <wp:effectExtent l="0" t="0" r="4445" b="0"/>
                <wp:wrapTopAndBottom/>
                <wp:docPr id="47" name="Group 47"/>
                <wp:cNvGraphicFramePr/>
                <a:graphic xmlns:a="http://schemas.openxmlformats.org/drawingml/2006/main">
                  <a:graphicData uri="http://schemas.microsoft.com/office/word/2010/wordprocessingGroup">
                    <wpg:wgp>
                      <wpg:cNvGrpSpPr/>
                      <wpg:grpSpPr>
                        <a:xfrm>
                          <a:off x="0" y="0"/>
                          <a:ext cx="5272558" cy="3509645"/>
                          <a:chOff x="0" y="0"/>
                          <a:chExt cx="5272558" cy="3509645"/>
                        </a:xfrm>
                      </wpg:grpSpPr>
                      <wps:wsp>
                        <wps:cNvPr id="46" name="Text Box 46"/>
                        <wps:cNvSpPr txBox="1"/>
                        <wps:spPr>
                          <a:xfrm>
                            <a:off x="0" y="3117215"/>
                            <a:ext cx="5272405" cy="392430"/>
                          </a:xfrm>
                          <a:prstGeom prst="rect">
                            <a:avLst/>
                          </a:prstGeom>
                          <a:solidFill>
                            <a:prstClr val="white"/>
                          </a:solidFill>
                          <a:ln>
                            <a:noFill/>
                          </a:ln>
                        </wps:spPr>
                        <wps:txbx>
                          <w:txbxContent>
                            <w:p w14:paraId="498D0D13" w14:textId="59FC8BDE" w:rsidR="0069481C" w:rsidRPr="007F6E04" w:rsidRDefault="0069481C" w:rsidP="0069481C">
                              <w:pPr>
                                <w:pStyle w:val="Caption"/>
                                <w:jc w:val="center"/>
                                <w:rPr>
                                  <w:noProof/>
                                  <w:color w:val="7030A0"/>
                                  <w:szCs w:val="24"/>
                                </w:rPr>
                              </w:pPr>
                              <w:bookmarkStart w:id="122" w:name="_Toc71137439"/>
                              <w:r>
                                <w:t xml:space="preserve">Figure </w:t>
                              </w:r>
                              <w:fldSimple w:instr=" STYLEREF 1 \s ">
                                <w:r w:rsidR="00A001F6">
                                  <w:rPr>
                                    <w:noProof/>
                                  </w:rPr>
                                  <w:t>4</w:t>
                                </w:r>
                              </w:fldSimple>
                              <w:r w:rsidR="00A001F6">
                                <w:t>.</w:t>
                              </w:r>
                              <w:fldSimple w:instr=" SEQ Figure \* ARABIC \s 1 ">
                                <w:r w:rsidR="00A001F6">
                                  <w:rPr>
                                    <w:noProof/>
                                  </w:rPr>
                                  <w:t>4</w:t>
                                </w:r>
                              </w:fldSimple>
                              <w:r w:rsidRPr="0073311F">
                                <w:t>: Two diagrams - first a simple break down of the feature - second a UML Sequence diagram showing the interaction between the scripts.</w:t>
                              </w:r>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36" name="Group 36"/>
                        <wpg:cNvGrpSpPr/>
                        <wpg:grpSpPr>
                          <a:xfrm>
                            <a:off x="0" y="0"/>
                            <a:ext cx="5272558" cy="3063239"/>
                            <a:chOff x="0" y="0"/>
                            <a:chExt cx="5272558" cy="3063239"/>
                          </a:xfrm>
                        </wpg:grpSpPr>
                        <pic:pic xmlns:pic="http://schemas.openxmlformats.org/drawingml/2006/picture">
                          <pic:nvPicPr>
                            <pic:cNvPr id="37" name="Picture 37"/>
                            <pic:cNvPicPr>
                              <a:picLocks noChangeAspect="1"/>
                            </pic:cNvPicPr>
                          </pic:nvPicPr>
                          <pic:blipFill>
                            <a:blip r:embed="rId48"/>
                            <a:srcRect l="2437" t="4730"/>
                            <a:stretch>
                              <a:fillRect/>
                            </a:stretch>
                          </pic:blipFill>
                          <pic:spPr>
                            <a:xfrm>
                              <a:off x="1387447" y="0"/>
                              <a:ext cx="2491922" cy="961555"/>
                            </a:xfrm>
                            <a:prstGeom prst="rect">
                              <a:avLst/>
                            </a:prstGeom>
                            <a:noFill/>
                            <a:ln>
                              <a:noFill/>
                              <a:prstDash/>
                            </a:ln>
                          </pic:spPr>
                        </pic:pic>
                        <pic:pic xmlns:pic="http://schemas.openxmlformats.org/drawingml/2006/picture">
                          <pic:nvPicPr>
                            <pic:cNvPr id="38" name="Picture 38"/>
                            <pic:cNvPicPr>
                              <a:picLocks noChangeAspect="1"/>
                            </pic:cNvPicPr>
                          </pic:nvPicPr>
                          <pic:blipFill>
                            <a:blip r:embed="rId49"/>
                            <a:stretch>
                              <a:fillRect/>
                            </a:stretch>
                          </pic:blipFill>
                          <pic:spPr>
                            <a:xfrm>
                              <a:off x="0" y="1137239"/>
                              <a:ext cx="5272558" cy="1926000"/>
                            </a:xfrm>
                            <a:prstGeom prst="rect">
                              <a:avLst/>
                            </a:prstGeom>
                            <a:noFill/>
                            <a:ln>
                              <a:noFill/>
                              <a:prstDash/>
                            </a:ln>
                          </pic:spPr>
                        </pic:pic>
                      </wpg:grpSp>
                    </wpg:wgp>
                  </a:graphicData>
                </a:graphic>
              </wp:anchor>
            </w:drawing>
          </mc:Choice>
          <mc:Fallback>
            <w:pict>
              <v:group w14:anchorId="7A97FB29" id="Group 47" o:spid="_x0000_s1065" style="position:absolute;left:0;text-align:left;margin-left:.2pt;margin-top:47.3pt;width:415.15pt;height:276.35pt;z-index:251656202" coordsize="52725,35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">
                <v:shape id="Text Box 46" o:spid="_x0000_s1066" type="#_x0000_t202" style="position:absolute;top:31172;width:52724;height:39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" stroked="f">
                  <v:textbox style="mso-fit-shape-to-text:t" inset="0,0,0,0">
                    <w:txbxContent>
                      <w:p w14:paraId="498D0D13" w14:textId="59FC8BDE" w:rsidR="0069481C" w:rsidRPr="007F6E04" w:rsidRDefault="0069481C" w:rsidP="0069481C">
                        <w:pPr>
                          <w:pStyle w:val="Caption"/>
                          <w:jc w:val="center"/>
                          <w:rPr>
                            <w:noProof/>
                            <w:color w:val="7030A0"/>
                            <w:szCs w:val="24"/>
                          </w:rPr>
                        </w:pPr>
                        <w:bookmarkStart w:id="123" w:name="_Toc71137439"/>
                        <w:r>
                          <w:t xml:space="preserve">Figure </w:t>
                        </w:r>
                        <w:fldSimple w:instr=" STYLEREF 1 \s ">
                          <w:r w:rsidR="00A001F6">
                            <w:rPr>
                              <w:noProof/>
                            </w:rPr>
                            <w:t>4</w:t>
                          </w:r>
                        </w:fldSimple>
                        <w:r w:rsidR="00A001F6">
                          <w:t>.</w:t>
                        </w:r>
                        <w:fldSimple w:instr=" SEQ Figure \* ARABIC \s 1 ">
                          <w:r w:rsidR="00A001F6">
                            <w:rPr>
                              <w:noProof/>
                            </w:rPr>
                            <w:t>4</w:t>
                          </w:r>
                        </w:fldSimple>
                        <w:r w:rsidRPr="0073311F">
                          <w:t>: Two diagrams - first a simple break down of the feature - second a UML Sequence diagram showing the interaction between the scripts.</w:t>
                        </w:r>
                        <w:bookmarkEnd w:id="123"/>
                      </w:p>
                    </w:txbxContent>
                  </v:textbox>
                </v:shape>
                <v:group id="Group 36" o:spid="_x0000_s1067" style="position:absolute;width:52725;height:30632" coordsize="52725,306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shape id="Picture 37" o:spid="_x0000_s1068" type="#_x0000_t75" style="position:absolute;left:13874;width:24919;height:96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">
                    <v:imagedata r:id="rId50" o:title="" croptop="3100f" cropleft="1597f"/>
                  </v:shape>
                  <v:shape id="Picture 38" o:spid="_x0000_s1069" type="#_x0000_t75" style="position:absolute;top:11372;width:52725;height:192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">
                    <v:imagedata r:id="rId51" o:title=""/>
                  </v:shape>
                </v:group>
                <w10:wrap type="topAndBottom"/>
              </v:group>
            </w:pict>
          </mc:Fallback>
        </mc:AlternateContent>
      </w:r>
      <w:r w:rsidR="00DC109E" w:rsidRPr="005D4752">
        <w:rPr>
          <w:color w:val="7030A0"/>
        </w:rPr>
        <w:t xml:space="preserve">Once that was determined, the scripts to generate the dataset could be designed. This design is shown in </w:t>
      </w:r>
      <w:r w:rsidR="00DC109E" w:rsidRPr="005D4752">
        <w:rPr>
          <w:i/>
          <w:iCs/>
          <w:color w:val="7030A0"/>
        </w:rPr>
        <w:t>Figure 4.4</w:t>
      </w:r>
      <w:r w:rsidR="00DC109E" w:rsidRPr="005D4752">
        <w:rPr>
          <w:color w:val="7030A0"/>
        </w:rPr>
        <w:t xml:space="preserve"> and includes a combination of modified ACRONYM tool scripts and new scripts.</w:t>
      </w:r>
    </w:p>
    <w:p w14:paraId="282A617F" w14:textId="77777777" w:rsidR="00180ACA" w:rsidRPr="005D4752" w:rsidRDefault="00DC109E">
      <w:pPr>
        <w:rPr>
          <w:color w:val="7030A0"/>
        </w:rPr>
      </w:pPr>
      <w:r w:rsidRPr="005D4752">
        <w:rPr>
          <w:color w:val="7030A0"/>
        </w:rPr>
        <w:t>This series of scripts produces two kinds of file: a .</w:t>
      </w:r>
      <w:proofErr w:type="spellStart"/>
      <w:r w:rsidRPr="005D4752">
        <w:rPr>
          <w:color w:val="7030A0"/>
        </w:rPr>
        <w:t>png</w:t>
      </w:r>
      <w:proofErr w:type="spellEnd"/>
      <w:r w:rsidRPr="005D4752">
        <w:rPr>
          <w:color w:val="7030A0"/>
        </w:rPr>
        <w:t xml:space="preserve"> image and a .csv containing the selected grasps. The image and corresponding grasp files share a name, meaning another Python script (‘load_dataset.py’) can match the two files to create one large .csv file with the structure mentioned above. The image column in the resulting table is a string that corresponds to the image file name.</w:t>
      </w:r>
    </w:p>
    <w:p w14:paraId="7CEAFAEF" w14:textId="77777777" w:rsidR="00180ACA" w:rsidRPr="005D4752" w:rsidRDefault="00180ACA">
      <w:pPr>
        <w:rPr>
          <w:color w:val="7030A0"/>
        </w:rPr>
      </w:pPr>
    </w:p>
    <w:p w14:paraId="5DA98CB2" w14:textId="77777777" w:rsidR="00180ACA" w:rsidRPr="005D4752" w:rsidRDefault="00DC109E">
      <w:pPr>
        <w:rPr>
          <w:color w:val="7030A0"/>
        </w:rPr>
      </w:pPr>
      <w:r w:rsidRPr="005D4752">
        <w:rPr>
          <w:color w:val="7030A0"/>
        </w:rPr>
        <w:t xml:space="preserve">The implementation of this caused some issues due to different Python versions being required by the </w:t>
      </w:r>
      <w:proofErr w:type="gramStart"/>
      <w:r w:rsidRPr="005D4752">
        <w:rPr>
          <w:color w:val="7030A0"/>
        </w:rPr>
        <w:t>transformations</w:t>
      </w:r>
      <w:proofErr w:type="gramEnd"/>
      <w:r w:rsidRPr="005D4752">
        <w:rPr>
          <w:color w:val="7030A0"/>
        </w:rPr>
        <w:t xml:space="preserve"> library and the ACRONYM tools. This problem was solved by using the python subprocess module that enabled a Python 2 to be called from Python 3. While this is probably not the most computationally efficient way to do this, it was the quickest solution enabling the feature to be produced as quickly as possible. It also meant that no existing libraries had to be re-written for the purpose of this project.</w:t>
      </w:r>
    </w:p>
    <w:p w14:paraId="4C877BD4" w14:textId="77777777" w:rsidR="00180ACA" w:rsidRPr="005D4752" w:rsidRDefault="00DC109E">
      <w:pPr>
        <w:pStyle w:val="Heading3"/>
      </w:pPr>
      <w:bookmarkStart w:id="124" w:name="_Toc70975967"/>
      <w:bookmarkStart w:id="125" w:name="_Toc71112340"/>
      <w:bookmarkStart w:id="126" w:name="_Toc71137539"/>
      <w:r w:rsidRPr="005D4752">
        <w:t>Feature 4 – Simulation Environment</w:t>
      </w:r>
      <w:bookmarkEnd w:id="124"/>
      <w:bookmarkEnd w:id="125"/>
      <w:bookmarkEnd w:id="126"/>
    </w:p>
    <w:p w14:paraId="04A654D4" w14:textId="77777777" w:rsidR="00180ACA" w:rsidRPr="005D4752" w:rsidRDefault="00DC109E">
      <w:pPr>
        <w:jc w:val="center"/>
        <w:rPr>
          <w:i/>
          <w:iCs/>
          <w:color w:val="1F497D"/>
        </w:rPr>
      </w:pPr>
      <w:r w:rsidRPr="005D4752">
        <w:rPr>
          <w:i/>
          <w:iCs/>
          <w:color w:val="1F497D"/>
        </w:rPr>
        <w:t xml:space="preserve">Develop a Gazebo world with the Panda arm, </w:t>
      </w:r>
      <w:proofErr w:type="spellStart"/>
      <w:r w:rsidRPr="005D4752">
        <w:rPr>
          <w:i/>
          <w:iCs/>
          <w:color w:val="1F497D"/>
        </w:rPr>
        <w:t>kinect</w:t>
      </w:r>
      <w:proofErr w:type="spellEnd"/>
      <w:r w:rsidRPr="005D4752">
        <w:rPr>
          <w:i/>
          <w:iCs/>
          <w:color w:val="1F497D"/>
        </w:rPr>
        <w:t xml:space="preserve"> camera, and table.</w:t>
      </w:r>
    </w:p>
    <w:p w14:paraId="7C10F033" w14:textId="77777777" w:rsidR="00180ACA" w:rsidRPr="005D4752" w:rsidRDefault="00180ACA">
      <w:pPr>
        <w:rPr>
          <w:color w:val="7030A0"/>
        </w:rPr>
      </w:pPr>
    </w:p>
    <w:p w14:paraId="30DBD4A8" w14:textId="77777777" w:rsidR="00180ACA" w:rsidRPr="005D4752" w:rsidRDefault="00DC109E">
      <w:pPr>
        <w:rPr>
          <w:color w:val="7030A0"/>
        </w:rPr>
      </w:pPr>
      <w:r w:rsidRPr="005D4752">
        <w:rPr>
          <w:color w:val="7030A0"/>
        </w:rPr>
        <w:t xml:space="preserve">When designing the ROS simulation environment, it was important to mimic the setup from the ACRONYM scenes. This is because the images that the neural network will be trained on will expect a similar scene when predicting in the simulation. The initial design for the environment utilises the </w:t>
      </w:r>
      <w:proofErr w:type="spellStart"/>
      <w:r w:rsidRPr="005D4752">
        <w:rPr>
          <w:color w:val="7030A0"/>
        </w:rPr>
        <w:t>Franka</w:t>
      </w:r>
      <w:proofErr w:type="spellEnd"/>
      <w:r w:rsidRPr="005D4752">
        <w:rPr>
          <w:color w:val="7030A0"/>
        </w:rPr>
        <w:t xml:space="preserve"> </w:t>
      </w:r>
      <w:proofErr w:type="spellStart"/>
      <w:r w:rsidRPr="005D4752">
        <w:rPr>
          <w:color w:val="7030A0"/>
        </w:rPr>
        <w:t>Emika</w:t>
      </w:r>
      <w:proofErr w:type="spellEnd"/>
      <w:r w:rsidRPr="005D4752">
        <w:rPr>
          <w:color w:val="7030A0"/>
        </w:rPr>
        <w:t xml:space="preserve"> Panda arm, a Kinect depth camera, and a table, as seen in the feature description. This would have worked well; however, for an unknown reason the Panda gripper was not working in the Gazebo simulation. Unfortunately, due to this complication the environment feature was delayed while trying to fix the gripper controllers. After spending a lot of time trying to fix this, it was decided to change from the Panda arm to use the Fetch robot instead (due to previous experience of this working). The fetch robot also has an inbuilt head camera which makes the environment simpler to build.</w:t>
      </w:r>
    </w:p>
    <w:p w14:paraId="7C79FBE2" w14:textId="77777777" w:rsidR="00180ACA" w:rsidRPr="005D4752" w:rsidRDefault="00DC109E">
      <w:pPr>
        <w:rPr>
          <w:color w:val="7030A0"/>
        </w:rPr>
      </w:pPr>
      <w:r w:rsidRPr="005D4752">
        <w:rPr>
          <w:color w:val="7030A0"/>
        </w:rPr>
        <w:lastRenderedPageBreak/>
        <w:t>The design of the environment is purely observational; therefore, does not require any design diagrams. The implementation of this feature utilises ROS launch and world files to successfully load the same environment each time.</w:t>
      </w:r>
    </w:p>
    <w:p w14:paraId="6EC0F88C" w14:textId="77777777" w:rsidR="00180ACA" w:rsidRPr="005D4752" w:rsidRDefault="00DC109E">
      <w:pPr>
        <w:pStyle w:val="Heading3"/>
      </w:pPr>
      <w:bookmarkStart w:id="127" w:name="_Toc70975968"/>
      <w:bookmarkStart w:id="128" w:name="_Toc71112341"/>
      <w:bookmarkStart w:id="129" w:name="_Toc71137540"/>
      <w:r w:rsidRPr="005D4752">
        <w:t>Reflection</w:t>
      </w:r>
      <w:bookmarkEnd w:id="127"/>
      <w:bookmarkEnd w:id="128"/>
      <w:bookmarkEnd w:id="129"/>
    </w:p>
    <w:p w14:paraId="7C0BFEFA" w14:textId="77777777" w:rsidR="00180ACA" w:rsidRPr="005D4752" w:rsidRDefault="00DC109E">
      <w:pPr>
        <w:rPr>
          <w:color w:val="7030A0"/>
        </w:rPr>
      </w:pPr>
      <w:r w:rsidRPr="005D4752">
        <w:rPr>
          <w:color w:val="7030A0"/>
        </w:rPr>
        <w:t>Upon reflection, the main challenge during this iteration was surprisingly setting up the Gazebo environment. These problems could have been avoided if the fetch robot were used initially. Another issue faced was the time it took to generate the watertight models, in future this could be sped up by multithreading the task; however, this process would still take a long period of time due to the large volume of files.</w:t>
      </w:r>
    </w:p>
    <w:p w14:paraId="7355ADA7" w14:textId="77777777" w:rsidR="00A90A90" w:rsidRPr="005D4752" w:rsidRDefault="00A90A90">
      <w:pPr>
        <w:suppressAutoHyphens w:val="0"/>
        <w:jc w:val="left"/>
        <w:rPr>
          <w:rFonts w:eastAsia="MS Gothic"/>
          <w:b/>
          <w:bCs/>
          <w:color w:val="365F91"/>
          <w:sz w:val="28"/>
          <w:szCs w:val="28"/>
        </w:rPr>
      </w:pPr>
      <w:bookmarkStart w:id="130" w:name="_Toc70975969"/>
      <w:bookmarkStart w:id="131" w:name="_Toc71112342"/>
      <w:r w:rsidRPr="005D4752">
        <w:br w:type="page"/>
      </w:r>
    </w:p>
    <w:p w14:paraId="3C9E59AF" w14:textId="4B9A23A1" w:rsidR="00180ACA" w:rsidRPr="005D4752" w:rsidRDefault="00DC109E">
      <w:pPr>
        <w:pStyle w:val="Heading2"/>
      </w:pPr>
      <w:bookmarkStart w:id="132" w:name="_Toc71137541"/>
      <w:r w:rsidRPr="005D4752">
        <w:lastRenderedPageBreak/>
        <w:t>Iteration 2</w:t>
      </w:r>
      <w:bookmarkEnd w:id="130"/>
      <w:bookmarkEnd w:id="131"/>
      <w:bookmarkEnd w:id="132"/>
    </w:p>
    <w:p w14:paraId="21E36E69" w14:textId="77777777" w:rsidR="00180ACA" w:rsidRPr="005D4752" w:rsidRDefault="00DC109E">
      <w:pPr>
        <w:rPr>
          <w:color w:val="7030A0"/>
        </w:rPr>
      </w:pPr>
      <w:r w:rsidRPr="005D4752">
        <w:rPr>
          <w:color w:val="7030A0"/>
        </w:rPr>
        <w:t>Iteration 2’s focus is on the simulation environment; generating the models that can be spawned; creating the nodes that will control the arm and gripper.</w:t>
      </w:r>
    </w:p>
    <w:p w14:paraId="2D0F71D6" w14:textId="77777777" w:rsidR="00180ACA" w:rsidRPr="005D4752" w:rsidRDefault="00DC109E">
      <w:pPr>
        <w:pStyle w:val="Heading3"/>
      </w:pPr>
      <w:bookmarkStart w:id="133" w:name="_Toc70975970"/>
      <w:bookmarkStart w:id="134" w:name="_Toc71112343"/>
      <w:bookmarkStart w:id="135" w:name="_Toc71137542"/>
      <w:r w:rsidRPr="005D4752">
        <w:t>Feature 3 - Gazebo Models</w:t>
      </w:r>
      <w:bookmarkEnd w:id="133"/>
      <w:bookmarkEnd w:id="134"/>
      <w:bookmarkEnd w:id="135"/>
    </w:p>
    <w:p w14:paraId="448EE15A" w14:textId="77777777" w:rsidR="00180ACA" w:rsidRPr="005D4752" w:rsidRDefault="00DC109E">
      <w:pPr>
        <w:jc w:val="center"/>
        <w:rPr>
          <w:i/>
          <w:iCs/>
          <w:color w:val="1F497D"/>
        </w:rPr>
      </w:pPr>
      <w:r w:rsidRPr="005D4752">
        <w:rPr>
          <w:i/>
          <w:iCs/>
          <w:color w:val="1F497D"/>
        </w:rPr>
        <w:t xml:space="preserve">Using the </w:t>
      </w:r>
      <w:proofErr w:type="spellStart"/>
      <w:r w:rsidRPr="005D4752">
        <w:rPr>
          <w:i/>
          <w:iCs/>
          <w:color w:val="1F497D"/>
        </w:rPr>
        <w:t>ShapeNetSem</w:t>
      </w:r>
      <w:proofErr w:type="spellEnd"/>
      <w:r w:rsidRPr="005D4752">
        <w:rPr>
          <w:i/>
          <w:iCs/>
          <w:color w:val="1F497D"/>
        </w:rPr>
        <w:t xml:space="preserve"> .</w:t>
      </w:r>
      <w:proofErr w:type="spellStart"/>
      <w:r w:rsidRPr="005D4752">
        <w:rPr>
          <w:i/>
          <w:iCs/>
          <w:color w:val="1F497D"/>
        </w:rPr>
        <w:t>obj</w:t>
      </w:r>
      <w:proofErr w:type="spellEnd"/>
      <w:r w:rsidRPr="005D4752">
        <w:rPr>
          <w:i/>
          <w:iCs/>
          <w:color w:val="1F497D"/>
        </w:rPr>
        <w:t xml:space="preserve"> database, generate model .</w:t>
      </w:r>
      <w:proofErr w:type="spellStart"/>
      <w:r w:rsidRPr="005D4752">
        <w:rPr>
          <w:i/>
          <w:iCs/>
          <w:color w:val="1F497D"/>
        </w:rPr>
        <w:t>sdf</w:t>
      </w:r>
      <w:proofErr w:type="spellEnd"/>
      <w:r w:rsidRPr="005D4752">
        <w:rPr>
          <w:i/>
          <w:iCs/>
          <w:color w:val="1F497D"/>
        </w:rPr>
        <w:t xml:space="preserve"> files for Gazebo.</w:t>
      </w:r>
    </w:p>
    <w:p w14:paraId="386825E4" w14:textId="77777777" w:rsidR="00180ACA" w:rsidRPr="005D4752" w:rsidRDefault="00180ACA">
      <w:pPr>
        <w:rPr>
          <w:color w:val="7030A0"/>
        </w:rPr>
      </w:pPr>
    </w:p>
    <w:p w14:paraId="0E8280C3" w14:textId="77777777" w:rsidR="00180ACA" w:rsidRPr="005D4752" w:rsidRDefault="00DC109E">
      <w:pPr>
        <w:rPr>
          <w:color w:val="7030A0"/>
        </w:rPr>
      </w:pPr>
      <w:r w:rsidRPr="005D4752">
        <w:rPr>
          <w:color w:val="7030A0"/>
        </w:rPr>
        <w:t xml:space="preserve">Spawning objects into a Gazebo world requires a specific file format – SDF. SDF files are formatted as xml, with tags to represent specific properties of a model. Gazebo needs these properties </w:t>
      </w:r>
      <w:proofErr w:type="gramStart"/>
      <w:r w:rsidRPr="005D4752">
        <w:rPr>
          <w:color w:val="7030A0"/>
        </w:rPr>
        <w:t>in order to</w:t>
      </w:r>
      <w:proofErr w:type="gramEnd"/>
      <w:r w:rsidRPr="005D4752">
        <w:rPr>
          <w:color w:val="7030A0"/>
        </w:rPr>
        <w:t xml:space="preserve"> simulate the object successfully. In SDF there is a tag &lt;</w:t>
      </w:r>
      <w:proofErr w:type="spellStart"/>
      <w:r w:rsidRPr="005D4752">
        <w:rPr>
          <w:color w:val="7030A0"/>
        </w:rPr>
        <w:t>uri</w:t>
      </w:r>
      <w:proofErr w:type="spellEnd"/>
      <w:r w:rsidRPr="005D4752">
        <w:rPr>
          <w:color w:val="7030A0"/>
        </w:rPr>
        <w:t xml:space="preserve">&gt;, which takes a mesh input provided by the </w:t>
      </w:r>
      <w:proofErr w:type="spellStart"/>
      <w:r w:rsidRPr="005D4752">
        <w:rPr>
          <w:color w:val="7030A0"/>
        </w:rPr>
        <w:t>ShapeNetSem</w:t>
      </w:r>
      <w:proofErr w:type="spellEnd"/>
      <w:r w:rsidRPr="005D4752">
        <w:rPr>
          <w:color w:val="7030A0"/>
        </w:rPr>
        <w:t xml:space="preserve"> database (.</w:t>
      </w:r>
      <w:proofErr w:type="spellStart"/>
      <w:r w:rsidRPr="005D4752">
        <w:rPr>
          <w:color w:val="7030A0"/>
        </w:rPr>
        <w:t>obj</w:t>
      </w:r>
      <w:proofErr w:type="spellEnd"/>
      <w:r w:rsidRPr="005D4752">
        <w:rPr>
          <w:color w:val="7030A0"/>
        </w:rPr>
        <w:t xml:space="preserve"> or .</w:t>
      </w:r>
      <w:proofErr w:type="spellStart"/>
      <w:r w:rsidRPr="005D4752">
        <w:rPr>
          <w:color w:val="7030A0"/>
        </w:rPr>
        <w:t>dae</w:t>
      </w:r>
      <w:proofErr w:type="spellEnd"/>
      <w:r w:rsidRPr="005D4752">
        <w:rPr>
          <w:color w:val="7030A0"/>
        </w:rPr>
        <w:t>) and enables the model to be displayed in Gazebo. The physical information needed for the SDF file is provided by the ACRONYM dataset. Alongside the SDF files, each model needs a .config file in its folder to initialise basic information about the model, such as its name.</w:t>
      </w:r>
    </w:p>
    <w:p w14:paraId="3F925FA7" w14:textId="77777777" w:rsidR="00180ACA" w:rsidRPr="005D4752" w:rsidRDefault="00180ACA">
      <w:pPr>
        <w:rPr>
          <w:color w:val="7030A0"/>
        </w:rPr>
      </w:pPr>
    </w:p>
    <w:p w14:paraId="6D6C66F4" w14:textId="0C9023EB" w:rsidR="00180ACA" w:rsidRPr="005D4752" w:rsidRDefault="009F623E">
      <w:r w:rsidRPr="005D4752">
        <w:rPr>
          <w:noProof/>
          <w:color w:val="7030A0"/>
        </w:rPr>
        <mc:AlternateContent>
          <mc:Choice Requires="wpg">
            <w:drawing>
              <wp:anchor distT="0" distB="0" distL="114300" distR="114300" simplePos="0" relativeHeight="251656194" behindDoc="0" locked="0" layoutInCell="1" allowOverlap="1" wp14:anchorId="10BE9D94" wp14:editId="1AD9820E">
                <wp:simplePos x="0" y="0"/>
                <wp:positionH relativeFrom="column">
                  <wp:posOffset>1226127</wp:posOffset>
                </wp:positionH>
                <wp:positionV relativeFrom="paragraph">
                  <wp:posOffset>467715</wp:posOffset>
                </wp:positionV>
                <wp:extent cx="2811780" cy="2261944"/>
                <wp:effectExtent l="0" t="0" r="7620" b="5080"/>
                <wp:wrapTopAndBottom/>
                <wp:docPr id="45" name="Group 45"/>
                <wp:cNvGraphicFramePr/>
                <a:graphic xmlns:a="http://schemas.openxmlformats.org/drawingml/2006/main">
                  <a:graphicData uri="http://schemas.microsoft.com/office/word/2010/wordprocessingGroup">
                    <wpg:wgp>
                      <wpg:cNvGrpSpPr/>
                      <wpg:grpSpPr>
                        <a:xfrm>
                          <a:off x="0" y="0"/>
                          <a:ext cx="2811780" cy="2261944"/>
                          <a:chOff x="0" y="0"/>
                          <a:chExt cx="2811780" cy="2261944"/>
                        </a:xfrm>
                      </wpg:grpSpPr>
                      <pic:pic xmlns:pic="http://schemas.openxmlformats.org/drawingml/2006/picture">
                        <pic:nvPicPr>
                          <pic:cNvPr id="41" name="Picture 44"/>
                          <pic:cNvPicPr>
                            <a:picLocks noChangeAspect="1"/>
                          </pic:cNvPicPr>
                        </pic:nvPicPr>
                        <pic:blipFill>
                          <a:blip r:embed="rId52"/>
                          <a:srcRect l="881" r="1693" b="2387"/>
                          <a:stretch>
                            <a:fillRect/>
                          </a:stretch>
                        </pic:blipFill>
                        <pic:spPr>
                          <a:xfrm>
                            <a:off x="0" y="0"/>
                            <a:ext cx="2811780" cy="1924050"/>
                          </a:xfrm>
                          <a:prstGeom prst="rect">
                            <a:avLst/>
                          </a:prstGeom>
                          <a:noFill/>
                          <a:ln>
                            <a:noFill/>
                            <a:prstDash/>
                          </a:ln>
                        </pic:spPr>
                      </pic:pic>
                      <wps:wsp>
                        <wps:cNvPr id="44" name="Text Box 44"/>
                        <wps:cNvSpPr txBox="1"/>
                        <wps:spPr>
                          <a:xfrm>
                            <a:off x="0" y="1983179"/>
                            <a:ext cx="2811780" cy="278765"/>
                          </a:xfrm>
                          <a:prstGeom prst="rect">
                            <a:avLst/>
                          </a:prstGeom>
                          <a:solidFill>
                            <a:prstClr val="white"/>
                          </a:solidFill>
                          <a:ln>
                            <a:noFill/>
                          </a:ln>
                        </wps:spPr>
                        <wps:txbx>
                          <w:txbxContent>
                            <w:p w14:paraId="0E8E4786" w14:textId="7B023EA4" w:rsidR="009F623E" w:rsidRPr="004D7FCF" w:rsidRDefault="009F623E" w:rsidP="009F623E">
                              <w:pPr>
                                <w:pStyle w:val="Caption"/>
                                <w:jc w:val="center"/>
                                <w:rPr>
                                  <w:noProof/>
                                  <w:color w:val="7030A0"/>
                                  <w:szCs w:val="24"/>
                                </w:rPr>
                              </w:pPr>
                              <w:bookmarkStart w:id="136" w:name="_Toc71137440"/>
                              <w:r>
                                <w:t xml:space="preserve">Figure </w:t>
                              </w:r>
                              <w:fldSimple w:instr=" STYLEREF 1 \s ">
                                <w:r w:rsidR="00A001F6">
                                  <w:rPr>
                                    <w:noProof/>
                                  </w:rPr>
                                  <w:t>4</w:t>
                                </w:r>
                              </w:fldSimple>
                              <w:r w:rsidR="00A001F6">
                                <w:t>.</w:t>
                              </w:r>
                              <w:fldSimple w:instr=" SEQ Figure \* ARABIC \s 1 ">
                                <w:r w:rsidR="00A001F6">
                                  <w:rPr>
                                    <w:noProof/>
                                  </w:rPr>
                                  <w:t>5</w:t>
                                </w:r>
                              </w:fldSimple>
                              <w:r>
                                <w:t xml:space="preserve">: </w:t>
                              </w:r>
                              <w:r w:rsidRPr="00C04480">
                                <w:t>Design of the Gazebo model generation script.</w:t>
                              </w:r>
                              <w:bookmarkEnd w:id="13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10BE9D94" id="Group 45" o:spid="_x0000_s1070" style="position:absolute;left:0;text-align:left;margin-left:96.55pt;margin-top:36.85pt;width:221.4pt;height:178.1pt;z-index:251656194" coordsize="28117,226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">
                <v:shape id="Picture 44" o:spid="_x0000_s1071" type="#_x0000_t75" style="position:absolute;width:28117;height:192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">
                  <v:imagedata r:id="rId53" o:title="" cropbottom="1564f" cropleft="577f" cropright="1110f"/>
                </v:shape>
                <v:shape id="Text Box 44" o:spid="_x0000_s1072" type="#_x0000_t202" style="position:absolute;top:19831;width:28117;height:27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" stroked="f">
                  <v:textbox inset="0,0,0,0">
                    <w:txbxContent>
                      <w:p w14:paraId="0E8E4786" w14:textId="7B023EA4" w:rsidR="009F623E" w:rsidRPr="004D7FCF" w:rsidRDefault="009F623E" w:rsidP="009F623E">
                        <w:pPr>
                          <w:pStyle w:val="Caption"/>
                          <w:jc w:val="center"/>
                          <w:rPr>
                            <w:noProof/>
                            <w:color w:val="7030A0"/>
                            <w:szCs w:val="24"/>
                          </w:rPr>
                        </w:pPr>
                        <w:bookmarkStart w:id="137" w:name="_Toc71137440"/>
                        <w:r>
                          <w:t xml:space="preserve">Figure </w:t>
                        </w:r>
                        <w:fldSimple w:instr=" STYLEREF 1 \s ">
                          <w:r w:rsidR="00A001F6">
                            <w:rPr>
                              <w:noProof/>
                            </w:rPr>
                            <w:t>4</w:t>
                          </w:r>
                        </w:fldSimple>
                        <w:r w:rsidR="00A001F6">
                          <w:t>.</w:t>
                        </w:r>
                        <w:fldSimple w:instr=" SEQ Figure \* ARABIC \s 1 ">
                          <w:r w:rsidR="00A001F6">
                            <w:rPr>
                              <w:noProof/>
                            </w:rPr>
                            <w:t>5</w:t>
                          </w:r>
                        </w:fldSimple>
                        <w:r>
                          <w:t xml:space="preserve">: </w:t>
                        </w:r>
                        <w:r w:rsidRPr="00C04480">
                          <w:t>Design of the Gazebo model generation script.</w:t>
                        </w:r>
                        <w:bookmarkEnd w:id="137"/>
                      </w:p>
                    </w:txbxContent>
                  </v:textbox>
                </v:shape>
                <w10:wrap type="topAndBottom"/>
              </v:group>
            </w:pict>
          </mc:Fallback>
        </mc:AlternateContent>
      </w:r>
      <w:r w:rsidR="00DC109E" w:rsidRPr="005D4752">
        <w:rPr>
          <w:color w:val="7030A0"/>
        </w:rPr>
        <w:t xml:space="preserve">To generate all the models for simulation in Gazebo, a Python script was designed as show in the sequence diagram in </w:t>
      </w:r>
      <w:r w:rsidR="00DC109E" w:rsidRPr="005D4752">
        <w:rPr>
          <w:i/>
          <w:iCs/>
          <w:color w:val="7030A0"/>
        </w:rPr>
        <w:t>Figure 4.5</w:t>
      </w:r>
      <w:r w:rsidR="00DC109E" w:rsidRPr="005D4752">
        <w:rPr>
          <w:color w:val="7030A0"/>
        </w:rPr>
        <w:t>.</w:t>
      </w:r>
    </w:p>
    <w:p w14:paraId="72B67DF2" w14:textId="77777777" w:rsidR="00180ACA" w:rsidRPr="005D4752" w:rsidRDefault="00180ACA">
      <w:pPr>
        <w:rPr>
          <w:color w:val="7030A0"/>
        </w:rPr>
      </w:pPr>
    </w:p>
    <w:p w14:paraId="5E0AAEEA" w14:textId="77777777" w:rsidR="00180ACA" w:rsidRPr="005D4752" w:rsidRDefault="00DC109E">
      <w:pPr>
        <w:rPr>
          <w:color w:val="7030A0"/>
        </w:rPr>
      </w:pPr>
      <w:r w:rsidRPr="005D4752">
        <w:rPr>
          <w:color w:val="7030A0"/>
        </w:rPr>
        <w:t>This script was implemented using the loading of template text files (for both SDF and config files) and using the Python string format function to parse the object physical information. This makes the script neater, more maintainable, and more understandable. The script also implements a multithreading pool that enables the script to run faster.</w:t>
      </w:r>
    </w:p>
    <w:p w14:paraId="5AE5268A" w14:textId="77777777" w:rsidR="00180ACA" w:rsidRPr="005D4752" w:rsidRDefault="00DC109E">
      <w:pPr>
        <w:pStyle w:val="Heading3"/>
      </w:pPr>
      <w:bookmarkStart w:id="138" w:name="_Toc70975971"/>
      <w:bookmarkStart w:id="139" w:name="_Toc71112344"/>
      <w:bookmarkStart w:id="140" w:name="_Toc71137543"/>
      <w:r w:rsidRPr="005D4752">
        <w:t>Feature 5 – Arm Manipulation Setup</w:t>
      </w:r>
      <w:bookmarkEnd w:id="138"/>
      <w:bookmarkEnd w:id="139"/>
      <w:bookmarkEnd w:id="140"/>
    </w:p>
    <w:p w14:paraId="24046CAD" w14:textId="77777777" w:rsidR="00180ACA" w:rsidRPr="005D4752" w:rsidRDefault="00DC109E">
      <w:pPr>
        <w:jc w:val="center"/>
        <w:rPr>
          <w:i/>
          <w:iCs/>
          <w:color w:val="1F497D"/>
        </w:rPr>
      </w:pPr>
      <w:r w:rsidRPr="005D4752">
        <w:rPr>
          <w:i/>
          <w:iCs/>
          <w:color w:val="1F497D"/>
        </w:rPr>
        <w:t>Write prototype ROS nodes that deal with arm manipulation and grasping and set up the planning interface in the environment.</w:t>
      </w:r>
    </w:p>
    <w:p w14:paraId="58C9FBF1" w14:textId="77777777" w:rsidR="00180ACA" w:rsidRPr="005D4752" w:rsidRDefault="00180ACA">
      <w:pPr>
        <w:jc w:val="left"/>
      </w:pPr>
    </w:p>
    <w:p w14:paraId="57D3373F" w14:textId="3EB20CE9" w:rsidR="00180ACA" w:rsidRPr="005D4752" w:rsidRDefault="00DC109E">
      <w:r w:rsidRPr="005D4752">
        <w:rPr>
          <w:color w:val="7030A0"/>
        </w:rPr>
        <w:t xml:space="preserve">This feature was designed and developed using a mixture of spike work and experience. The initial plan for the grasping functionality was to use the </w:t>
      </w:r>
      <w:proofErr w:type="spellStart"/>
      <w:r w:rsidRPr="005D4752">
        <w:rPr>
          <w:color w:val="7030A0"/>
        </w:rPr>
        <w:t>Moveit</w:t>
      </w:r>
      <w:proofErr w:type="spellEnd"/>
      <w:r w:rsidRPr="005D4752">
        <w:rPr>
          <w:color w:val="7030A0"/>
        </w:rPr>
        <w:t xml:space="preserve">! library, as </w:t>
      </w:r>
      <w:r w:rsidR="00003187" w:rsidRPr="005D4752">
        <w:rPr>
          <w:color w:val="7030A0"/>
        </w:rPr>
        <w:t xml:space="preserve">discussed in the project analysis section. </w:t>
      </w:r>
      <w:r w:rsidRPr="005D4752">
        <w:rPr>
          <w:color w:val="7030A0"/>
        </w:rPr>
        <w:t xml:space="preserve">The system makes use of </w:t>
      </w:r>
      <w:proofErr w:type="spellStart"/>
      <w:r w:rsidRPr="005D4752">
        <w:rPr>
          <w:color w:val="7030A0"/>
        </w:rPr>
        <w:t>Moveit</w:t>
      </w:r>
      <w:proofErr w:type="spellEnd"/>
      <w:r w:rsidRPr="005D4752">
        <w:rPr>
          <w:color w:val="7030A0"/>
        </w:rPr>
        <w:t xml:space="preserve">! for inverse kinematics and path planning to reach a goal position. The goal position is set by a static transform broadcaster from the base link of the fetch robot to the grasp pose. The transform tree will initially be hard coded within the grasping node; however, in later iterations, the grasp frame will be determined by another node. The grasp poses will either be from the trained model or the grasp dataset. Once the </w:t>
      </w:r>
      <w:r w:rsidRPr="005D4752">
        <w:rPr>
          <w:color w:val="7030A0"/>
        </w:rPr>
        <w:lastRenderedPageBreak/>
        <w:t>location has been reached, the node uses a gripper controller action to close the gripper around the target object and then retreat. In future iterations, this is when the success of the grasp will be measured.</w:t>
      </w:r>
    </w:p>
    <w:p w14:paraId="5CFB5EE6" w14:textId="77777777" w:rsidR="00180ACA" w:rsidRPr="005D4752" w:rsidRDefault="00DC109E">
      <w:pPr>
        <w:pStyle w:val="Heading3"/>
      </w:pPr>
      <w:bookmarkStart w:id="141" w:name="_Toc70975972"/>
      <w:bookmarkStart w:id="142" w:name="_Toc71112345"/>
      <w:bookmarkStart w:id="143" w:name="_Toc71137544"/>
      <w:r w:rsidRPr="005D4752">
        <w:t>Reflection</w:t>
      </w:r>
      <w:bookmarkEnd w:id="141"/>
      <w:bookmarkEnd w:id="142"/>
      <w:bookmarkEnd w:id="143"/>
    </w:p>
    <w:p w14:paraId="3DC9992D" w14:textId="00B4F16F" w:rsidR="00180ACA" w:rsidRPr="005D4752" w:rsidRDefault="00DC109E" w:rsidP="00634A05">
      <w:r w:rsidRPr="005D4752">
        <w:rPr>
          <w:color w:val="7030A0"/>
        </w:rPr>
        <w:t xml:space="preserve">This iteration made very clear progress </w:t>
      </w:r>
      <w:proofErr w:type="gramStart"/>
      <w:r w:rsidRPr="005D4752">
        <w:rPr>
          <w:color w:val="7030A0"/>
        </w:rPr>
        <w:t>in regard to</w:t>
      </w:r>
      <w:proofErr w:type="gramEnd"/>
      <w:r w:rsidRPr="005D4752">
        <w:rPr>
          <w:color w:val="7030A0"/>
        </w:rPr>
        <w:t xml:space="preserve"> the completion of the project, as two key components were put in place. Furthermore, due to experience with most of the technologies used during this iteration, there were not many issues that arose.</w:t>
      </w:r>
    </w:p>
    <w:p w14:paraId="43D4141C" w14:textId="77777777" w:rsidR="00634A05" w:rsidRPr="005D4752" w:rsidRDefault="00634A05">
      <w:pPr>
        <w:suppressAutoHyphens w:val="0"/>
        <w:jc w:val="left"/>
        <w:rPr>
          <w:rFonts w:eastAsia="MS Gothic"/>
          <w:b/>
          <w:bCs/>
          <w:color w:val="365F91"/>
          <w:sz w:val="28"/>
          <w:szCs w:val="28"/>
        </w:rPr>
      </w:pPr>
      <w:bookmarkStart w:id="144" w:name="_Toc70975973"/>
      <w:r w:rsidRPr="005D4752">
        <w:br w:type="page"/>
      </w:r>
    </w:p>
    <w:p w14:paraId="7A062C5C" w14:textId="389EEC18" w:rsidR="00180ACA" w:rsidRPr="005D4752" w:rsidRDefault="00DC109E">
      <w:pPr>
        <w:pStyle w:val="Heading2"/>
      </w:pPr>
      <w:bookmarkStart w:id="145" w:name="_Toc71112346"/>
      <w:bookmarkStart w:id="146" w:name="_Toc71137545"/>
      <w:r w:rsidRPr="005D4752">
        <w:lastRenderedPageBreak/>
        <w:t>Iteration 3</w:t>
      </w:r>
      <w:bookmarkEnd w:id="144"/>
      <w:bookmarkEnd w:id="145"/>
      <w:bookmarkEnd w:id="146"/>
    </w:p>
    <w:p w14:paraId="59E0BD88" w14:textId="324068B3" w:rsidR="00180ACA" w:rsidRPr="005D4752" w:rsidRDefault="00DC109E">
      <w:pPr>
        <w:rPr>
          <w:color w:val="7030A0"/>
        </w:rPr>
      </w:pPr>
      <w:r w:rsidRPr="005D4752">
        <w:rPr>
          <w:color w:val="7030A0"/>
        </w:rPr>
        <w:t xml:space="preserve">Iteration 3 focuses mainly on implementing and training the Convolutional Neural Network (CNN). The following features form a major part of the </w:t>
      </w:r>
      <w:r w:rsidR="008C63D8" w:rsidRPr="005D4752">
        <w:rPr>
          <w:color w:val="7030A0"/>
        </w:rPr>
        <w:t>project but</w:t>
      </w:r>
      <w:r w:rsidRPr="005D4752">
        <w:rPr>
          <w:color w:val="7030A0"/>
        </w:rPr>
        <w:t xml:space="preserve"> rely heavily upon the data generate</w:t>
      </w:r>
      <w:r w:rsidR="008C63D8" w:rsidRPr="005D4752">
        <w:rPr>
          <w:color w:val="7030A0"/>
        </w:rPr>
        <w:t>d</w:t>
      </w:r>
      <w:r w:rsidRPr="005D4752">
        <w:rPr>
          <w:color w:val="7030A0"/>
        </w:rPr>
        <w:t xml:space="preserve"> in the previous iterations.</w:t>
      </w:r>
    </w:p>
    <w:p w14:paraId="1DD3EAD7" w14:textId="77777777" w:rsidR="00180ACA" w:rsidRPr="005D4752" w:rsidRDefault="00DC109E">
      <w:pPr>
        <w:pStyle w:val="Heading3"/>
      </w:pPr>
      <w:bookmarkStart w:id="147" w:name="_Toc70975974"/>
      <w:bookmarkStart w:id="148" w:name="_Toc71112347"/>
      <w:bookmarkStart w:id="149" w:name="_Toc71137546"/>
      <w:r w:rsidRPr="005D4752">
        <w:t>Feature 6 – CNN Configuration</w:t>
      </w:r>
      <w:bookmarkEnd w:id="147"/>
      <w:bookmarkEnd w:id="148"/>
      <w:bookmarkEnd w:id="149"/>
    </w:p>
    <w:p w14:paraId="65E50B2D" w14:textId="77777777" w:rsidR="00180ACA" w:rsidRPr="005D4752" w:rsidRDefault="00DC109E">
      <w:pPr>
        <w:jc w:val="center"/>
        <w:rPr>
          <w:i/>
          <w:iCs/>
          <w:color w:val="1F497D"/>
        </w:rPr>
      </w:pPr>
      <w:r w:rsidRPr="005D4752">
        <w:rPr>
          <w:i/>
          <w:iCs/>
          <w:color w:val="1F497D"/>
        </w:rPr>
        <w:t>Build the network structure using Tensorflow ready to train on the data.</w:t>
      </w:r>
    </w:p>
    <w:p w14:paraId="1EEAABB8" w14:textId="77777777" w:rsidR="00180ACA" w:rsidRPr="005D4752" w:rsidRDefault="00180ACA">
      <w:pPr>
        <w:rPr>
          <w:color w:val="1F497D"/>
        </w:rPr>
      </w:pPr>
    </w:p>
    <w:p w14:paraId="2BCA7AAD" w14:textId="799BA965" w:rsidR="00180ACA" w:rsidRPr="005D4752" w:rsidRDefault="009463E7">
      <w:r w:rsidRPr="005D4752">
        <w:rPr>
          <w:noProof/>
          <w:color w:val="7030A0"/>
        </w:rPr>
        <mc:AlternateContent>
          <mc:Choice Requires="wpg">
            <w:drawing>
              <wp:anchor distT="0" distB="0" distL="114300" distR="114300" simplePos="0" relativeHeight="251656197" behindDoc="0" locked="0" layoutInCell="1" allowOverlap="1" wp14:anchorId="4FD18495" wp14:editId="255F1540">
                <wp:simplePos x="0" y="0"/>
                <wp:positionH relativeFrom="margin">
                  <wp:align>center</wp:align>
                </wp:positionH>
                <wp:positionV relativeFrom="paragraph">
                  <wp:posOffset>802640</wp:posOffset>
                </wp:positionV>
                <wp:extent cx="3686175" cy="2558415"/>
                <wp:effectExtent l="0" t="0" r="0" b="0"/>
                <wp:wrapTopAndBottom/>
                <wp:docPr id="64" name="Group 64"/>
                <wp:cNvGraphicFramePr/>
                <a:graphic xmlns:a="http://schemas.openxmlformats.org/drawingml/2006/main">
                  <a:graphicData uri="http://schemas.microsoft.com/office/word/2010/wordprocessingGroup">
                    <wpg:wgp>
                      <wpg:cNvGrpSpPr/>
                      <wpg:grpSpPr>
                        <a:xfrm>
                          <a:off x="0" y="0"/>
                          <a:ext cx="3686175" cy="2558415"/>
                          <a:chOff x="-542925" y="0"/>
                          <a:chExt cx="3686175" cy="8269148"/>
                        </a:xfrm>
                      </wpg:grpSpPr>
                      <pic:pic xmlns:pic="http://schemas.openxmlformats.org/drawingml/2006/picture">
                        <pic:nvPicPr>
                          <pic:cNvPr id="43" name="Image1"/>
                          <pic:cNvPicPr/>
                        </pic:nvPicPr>
                        <pic:blipFill>
                          <a:blip r:embed="rId54"/>
                          <a:srcRect l="6536" t="14772" r="3527" b="10049"/>
                          <a:stretch>
                            <a:fillRect/>
                          </a:stretch>
                        </pic:blipFill>
                        <pic:spPr>
                          <a:xfrm>
                            <a:off x="-542925" y="0"/>
                            <a:ext cx="3686175" cy="7037721"/>
                          </a:xfrm>
                          <a:prstGeom prst="rect">
                            <a:avLst/>
                          </a:prstGeom>
                          <a:noFill/>
                          <a:ln>
                            <a:noFill/>
                            <a:prstDash/>
                          </a:ln>
                        </pic:spPr>
                      </pic:pic>
                      <wps:wsp>
                        <wps:cNvPr id="63" name="Text Box 63"/>
                        <wps:cNvSpPr txBox="1"/>
                        <wps:spPr>
                          <a:xfrm>
                            <a:off x="-238125" y="7427257"/>
                            <a:ext cx="3143250" cy="841891"/>
                          </a:xfrm>
                          <a:prstGeom prst="rect">
                            <a:avLst/>
                          </a:prstGeom>
                          <a:solidFill>
                            <a:prstClr val="white"/>
                          </a:solidFill>
                          <a:ln>
                            <a:noFill/>
                          </a:ln>
                        </wps:spPr>
                        <wps:txbx>
                          <w:txbxContent>
                            <w:p w14:paraId="0716A992" w14:textId="29B8C94D" w:rsidR="009463E7" w:rsidRPr="007E5EF8" w:rsidRDefault="009463E7" w:rsidP="009463E7">
                              <w:pPr>
                                <w:pStyle w:val="Caption"/>
                                <w:jc w:val="center"/>
                                <w:rPr>
                                  <w:noProof/>
                                  <w:szCs w:val="24"/>
                                </w:rPr>
                              </w:pPr>
                              <w:bookmarkStart w:id="150" w:name="_Toc71137441"/>
                              <w:r>
                                <w:t xml:space="preserve">Figure </w:t>
                              </w:r>
                              <w:fldSimple w:instr=" STYLEREF 1 \s ">
                                <w:r w:rsidR="00A001F6">
                                  <w:rPr>
                                    <w:noProof/>
                                  </w:rPr>
                                  <w:t>4</w:t>
                                </w:r>
                              </w:fldSimple>
                              <w:r w:rsidR="00A001F6">
                                <w:t>.</w:t>
                              </w:r>
                              <w:fldSimple w:instr=" SEQ Figure \* ARABIC \s 1 ">
                                <w:r w:rsidR="00A001F6">
                                  <w:rPr>
                                    <w:noProof/>
                                  </w:rPr>
                                  <w:t>6</w:t>
                                </w:r>
                              </w:fldSimple>
                              <w:r>
                                <w:t>: The deigned configuration for the CNN.</w:t>
                              </w:r>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FD18495" id="Group 64" o:spid="_x0000_s1073" style="position:absolute;left:0;text-align:left;margin-left:0;margin-top:63.2pt;width:290.25pt;height:201.45pt;z-index:251656197;mso-position-horizontal:center;mso-position-horizontal-relative:margin;mso-width-relative:margin;mso-height-relative:margin" coordorigin="-5429" coordsize="36861,826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">
                <v:shape id="Image1" o:spid="_x0000_s1074" type="#_x0000_t75" style="position:absolute;left:-5429;width:36861;height:703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">
                  <v:imagedata r:id="rId55" o:title="" croptop="9681f" cropbottom="6586f" cropleft="4283f" cropright="2311f"/>
                </v:shape>
                <v:shape id="Text Box 63" o:spid="_x0000_s1075" type="#_x0000_t202" style="position:absolute;left:-2381;top:74272;width:31432;height:84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" stroked="f">
                  <v:textbox style="mso-fit-shape-to-text:t" inset="0,0,0,0">
                    <w:txbxContent>
                      <w:p w14:paraId="0716A992" w14:textId="29B8C94D" w:rsidR="009463E7" w:rsidRPr="007E5EF8" w:rsidRDefault="009463E7" w:rsidP="009463E7">
                        <w:pPr>
                          <w:pStyle w:val="Caption"/>
                          <w:jc w:val="center"/>
                          <w:rPr>
                            <w:noProof/>
                            <w:szCs w:val="24"/>
                          </w:rPr>
                        </w:pPr>
                        <w:bookmarkStart w:id="151" w:name="_Toc71137441"/>
                        <w:r>
                          <w:t xml:space="preserve">Figure </w:t>
                        </w:r>
                        <w:fldSimple w:instr=" STYLEREF 1 \s ">
                          <w:r w:rsidR="00A001F6">
                            <w:rPr>
                              <w:noProof/>
                            </w:rPr>
                            <w:t>4</w:t>
                          </w:r>
                        </w:fldSimple>
                        <w:r w:rsidR="00A001F6">
                          <w:t>.</w:t>
                        </w:r>
                        <w:fldSimple w:instr=" SEQ Figure \* ARABIC \s 1 ">
                          <w:r w:rsidR="00A001F6">
                            <w:rPr>
                              <w:noProof/>
                            </w:rPr>
                            <w:t>6</w:t>
                          </w:r>
                        </w:fldSimple>
                        <w:r>
                          <w:t>: The deigned configuration for the CNN.</w:t>
                        </w:r>
                        <w:bookmarkEnd w:id="151"/>
                      </w:p>
                    </w:txbxContent>
                  </v:textbox>
                </v:shape>
                <w10:wrap type="topAndBottom" anchorx="margin"/>
              </v:group>
            </w:pict>
          </mc:Fallback>
        </mc:AlternateContent>
      </w:r>
      <w:r w:rsidR="00DC109E" w:rsidRPr="005D4752">
        <w:rPr>
          <w:color w:val="7030A0"/>
        </w:rPr>
        <w:t xml:space="preserve">The design for the CNN was inspired by that of a CNN from </w:t>
      </w:r>
      <w:r w:rsidR="00B93F66" w:rsidRPr="005D4752">
        <w:rPr>
          <w:color w:val="7030A0"/>
        </w:rPr>
        <w:t>Sc</w:t>
      </w:r>
      <w:r w:rsidR="009C458B" w:rsidRPr="005D4752">
        <w:rPr>
          <w:color w:val="7030A0"/>
        </w:rPr>
        <w:t>h</w:t>
      </w:r>
      <w:r w:rsidR="00B93F66" w:rsidRPr="005D4752">
        <w:rPr>
          <w:color w:val="7030A0"/>
        </w:rPr>
        <w:t>midt’s</w:t>
      </w:r>
      <w:r w:rsidR="008E5E82" w:rsidRPr="005D4752">
        <w:rPr>
          <w:color w:val="7030A0"/>
        </w:rPr>
        <w:t xml:space="preserve"> paper, as discussed in </w:t>
      </w:r>
      <w:r w:rsidR="008E5E82" w:rsidRPr="005D4752">
        <w:rPr>
          <w:i/>
          <w:iCs/>
          <w:color w:val="7030A0"/>
        </w:rPr>
        <w:t>Chapter 1</w:t>
      </w:r>
      <w:r w:rsidR="008E5E82" w:rsidRPr="005D4752">
        <w:rPr>
          <w:color w:val="7030A0"/>
        </w:rPr>
        <w:t xml:space="preserve">. </w:t>
      </w:r>
      <w:r w:rsidR="00DC109E" w:rsidRPr="005D4752">
        <w:rPr>
          <w:color w:val="7030A0"/>
        </w:rPr>
        <w:t xml:space="preserve">The configuration follows the standard structure of  convolutional layers followed by fully connected layers discussed in </w:t>
      </w:r>
      <w:r w:rsidR="00DC109E" w:rsidRPr="005D4752">
        <w:rPr>
          <w:i/>
          <w:iCs/>
          <w:color w:val="7030A0"/>
        </w:rPr>
        <w:t xml:space="preserve">Chapter 2 </w:t>
      </w:r>
      <w:r w:rsidR="00DC109E" w:rsidRPr="005D4752">
        <w:rPr>
          <w:color w:val="7030A0"/>
        </w:rPr>
        <w:t xml:space="preserve">and can be seen in </w:t>
      </w:r>
      <w:r w:rsidR="00DC109E" w:rsidRPr="005D4752">
        <w:rPr>
          <w:i/>
          <w:iCs/>
          <w:color w:val="7030A0"/>
        </w:rPr>
        <w:t>Figure 4.6</w:t>
      </w:r>
      <w:r w:rsidR="00DC109E" w:rsidRPr="005D4752">
        <w:rPr>
          <w:color w:val="7030A0"/>
        </w:rPr>
        <w:t>.</w:t>
      </w:r>
    </w:p>
    <w:p w14:paraId="11D1079B" w14:textId="65EAC494" w:rsidR="00180ACA" w:rsidRPr="005D4752" w:rsidRDefault="00DC104D">
      <w:pPr>
        <w:rPr>
          <w:color w:val="7030A0"/>
        </w:rPr>
      </w:pPr>
      <w:r w:rsidRPr="005D4752">
        <w:rPr>
          <w:color w:val="7030A0"/>
        </w:rPr>
        <w:t xml:space="preserve">This network </w:t>
      </w:r>
      <w:r w:rsidR="00457078" w:rsidRPr="005D4752">
        <w:rPr>
          <w:color w:val="7030A0"/>
        </w:rPr>
        <w:t>is seven layers in total</w:t>
      </w:r>
      <w:r w:rsidR="00D75E6B" w:rsidRPr="005D4752">
        <w:rPr>
          <w:color w:val="7030A0"/>
        </w:rPr>
        <w:t>, with four sub-sections</w:t>
      </w:r>
      <w:r w:rsidR="008D25D5" w:rsidRPr="005D4752">
        <w:rPr>
          <w:color w:val="7030A0"/>
        </w:rPr>
        <w:t>:</w:t>
      </w:r>
    </w:p>
    <w:p w14:paraId="38F7136F" w14:textId="44964206" w:rsidR="008D25D5" w:rsidRPr="005D4752" w:rsidRDefault="0009647A" w:rsidP="008D25D5">
      <w:pPr>
        <w:pStyle w:val="ListParagraph"/>
        <w:numPr>
          <w:ilvl w:val="0"/>
          <w:numId w:val="14"/>
        </w:numPr>
        <w:rPr>
          <w:color w:val="7030A0"/>
        </w:rPr>
      </w:pPr>
      <w:r w:rsidRPr="005D4752">
        <w:rPr>
          <w:color w:val="7030A0"/>
        </w:rPr>
        <w:t xml:space="preserve">The input layer – the network takes a 400 x 400 </w:t>
      </w:r>
      <w:r w:rsidR="004972F6" w:rsidRPr="005D4752">
        <w:rPr>
          <w:color w:val="7030A0"/>
        </w:rPr>
        <w:t xml:space="preserve">x 1 </w:t>
      </w:r>
      <w:r w:rsidRPr="005D4752">
        <w:rPr>
          <w:color w:val="7030A0"/>
        </w:rPr>
        <w:t>greyscale image</w:t>
      </w:r>
      <w:r w:rsidR="00F2663F" w:rsidRPr="005D4752">
        <w:rPr>
          <w:color w:val="7030A0"/>
        </w:rPr>
        <w:t xml:space="preserve"> </w:t>
      </w:r>
      <w:r w:rsidR="00E241F3" w:rsidRPr="005D4752">
        <w:rPr>
          <w:color w:val="7030A0"/>
        </w:rPr>
        <w:t xml:space="preserve">converted to </w:t>
      </w:r>
      <w:r w:rsidR="00F2663F" w:rsidRPr="005D4752">
        <w:rPr>
          <w:color w:val="7030A0"/>
        </w:rPr>
        <w:t>a tensor</w:t>
      </w:r>
      <w:r w:rsidR="004972F6" w:rsidRPr="005D4752">
        <w:rPr>
          <w:color w:val="7030A0"/>
        </w:rPr>
        <w:t xml:space="preserve"> as input</w:t>
      </w:r>
      <w:r w:rsidR="00F2663F" w:rsidRPr="005D4752">
        <w:rPr>
          <w:color w:val="7030A0"/>
        </w:rPr>
        <w:t>.</w:t>
      </w:r>
    </w:p>
    <w:p w14:paraId="536FC7E1" w14:textId="6F4351EA" w:rsidR="00A10FEA" w:rsidRPr="005D4752" w:rsidRDefault="00F559EF" w:rsidP="008D25D5">
      <w:pPr>
        <w:pStyle w:val="ListParagraph"/>
        <w:numPr>
          <w:ilvl w:val="0"/>
          <w:numId w:val="14"/>
        </w:numPr>
        <w:rPr>
          <w:color w:val="7030A0"/>
        </w:rPr>
      </w:pPr>
      <w:r w:rsidRPr="005D4752">
        <w:rPr>
          <w:color w:val="7030A0"/>
        </w:rPr>
        <w:t>The</w:t>
      </w:r>
      <w:r w:rsidR="007F1E5D" w:rsidRPr="005D4752">
        <w:rPr>
          <w:color w:val="7030A0"/>
        </w:rPr>
        <w:t xml:space="preserve"> three</w:t>
      </w:r>
      <w:r w:rsidRPr="005D4752">
        <w:rPr>
          <w:color w:val="7030A0"/>
        </w:rPr>
        <w:t xml:space="preserve"> convolutional layer</w:t>
      </w:r>
      <w:r w:rsidR="007F1E5D" w:rsidRPr="005D4752">
        <w:rPr>
          <w:color w:val="7030A0"/>
        </w:rPr>
        <w:t>s</w:t>
      </w:r>
      <w:r w:rsidRPr="005D4752">
        <w:rPr>
          <w:color w:val="7030A0"/>
        </w:rPr>
        <w:t xml:space="preserve"> </w:t>
      </w:r>
      <w:r w:rsidR="00E22E17" w:rsidRPr="005D4752">
        <w:rPr>
          <w:color w:val="7030A0"/>
        </w:rPr>
        <w:t>uses a filter of size 3 x 3</w:t>
      </w:r>
      <w:r w:rsidR="00536F48" w:rsidRPr="005D4752">
        <w:rPr>
          <w:color w:val="7030A0"/>
        </w:rPr>
        <w:t>, a stride of 1</w:t>
      </w:r>
      <w:r w:rsidR="00167750" w:rsidRPr="005D4752">
        <w:rPr>
          <w:color w:val="7030A0"/>
        </w:rPr>
        <w:t>, and a</w:t>
      </w:r>
      <w:r w:rsidR="00BE18DC" w:rsidRPr="005D4752">
        <w:rPr>
          <w:color w:val="7030A0"/>
        </w:rPr>
        <w:t>n increasing</w:t>
      </w:r>
      <w:r w:rsidR="00167750" w:rsidRPr="005D4752">
        <w:rPr>
          <w:color w:val="7030A0"/>
        </w:rPr>
        <w:t xml:space="preserve"> kernel size of 32</w:t>
      </w:r>
      <w:r w:rsidR="00BE18DC" w:rsidRPr="005D4752">
        <w:rPr>
          <w:color w:val="7030A0"/>
        </w:rPr>
        <w:t>, 64,</w:t>
      </w:r>
      <w:r w:rsidR="00D75E6B" w:rsidRPr="005D4752">
        <w:rPr>
          <w:color w:val="7030A0"/>
        </w:rPr>
        <w:t xml:space="preserve"> and</w:t>
      </w:r>
      <w:r w:rsidR="00BE18DC" w:rsidRPr="005D4752">
        <w:rPr>
          <w:color w:val="7030A0"/>
        </w:rPr>
        <w:t xml:space="preserve"> </w:t>
      </w:r>
      <w:r w:rsidR="00D75E6B" w:rsidRPr="005D4752">
        <w:rPr>
          <w:color w:val="7030A0"/>
        </w:rPr>
        <w:t>128</w:t>
      </w:r>
      <w:r w:rsidR="00DC1FE2" w:rsidRPr="005D4752">
        <w:rPr>
          <w:color w:val="7030A0"/>
        </w:rPr>
        <w:t>,</w:t>
      </w:r>
      <w:r w:rsidR="00BE18DC" w:rsidRPr="005D4752">
        <w:rPr>
          <w:color w:val="7030A0"/>
        </w:rPr>
        <w:t xml:space="preserve"> respectively</w:t>
      </w:r>
      <w:r w:rsidR="00167750" w:rsidRPr="005D4752">
        <w:rPr>
          <w:color w:val="7030A0"/>
        </w:rPr>
        <w:t>.</w:t>
      </w:r>
      <w:r w:rsidR="00DE11F5" w:rsidRPr="005D4752">
        <w:rPr>
          <w:color w:val="7030A0"/>
        </w:rPr>
        <w:t xml:space="preserve"> After</w:t>
      </w:r>
      <w:r w:rsidR="00992E99" w:rsidRPr="005D4752">
        <w:rPr>
          <w:color w:val="7030A0"/>
        </w:rPr>
        <w:t xml:space="preserve"> layer </w:t>
      </w:r>
      <w:r w:rsidR="00DC1FE2" w:rsidRPr="005D4752">
        <w:rPr>
          <w:color w:val="7030A0"/>
        </w:rPr>
        <w:t>two and three</w:t>
      </w:r>
      <w:r w:rsidR="00992E99" w:rsidRPr="005D4752">
        <w:rPr>
          <w:color w:val="7030A0"/>
        </w:rPr>
        <w:t xml:space="preserve"> there is a max pooling layer</w:t>
      </w:r>
      <w:r w:rsidR="00800957" w:rsidRPr="005D4752">
        <w:rPr>
          <w:color w:val="7030A0"/>
        </w:rPr>
        <w:t>, with a 2 x 2 filter and a stride of 2.</w:t>
      </w:r>
    </w:p>
    <w:p w14:paraId="04AA61D1" w14:textId="44FAEEAD" w:rsidR="00020D21" w:rsidRPr="005D4752" w:rsidRDefault="00020D21" w:rsidP="008D25D5">
      <w:pPr>
        <w:pStyle w:val="ListParagraph"/>
        <w:numPr>
          <w:ilvl w:val="0"/>
          <w:numId w:val="14"/>
        </w:numPr>
        <w:rPr>
          <w:color w:val="7030A0"/>
        </w:rPr>
      </w:pPr>
      <w:r w:rsidRPr="005D4752">
        <w:rPr>
          <w:color w:val="7030A0"/>
        </w:rPr>
        <w:t>The</w:t>
      </w:r>
      <w:r w:rsidR="006B60E1" w:rsidRPr="005D4752">
        <w:rPr>
          <w:color w:val="7030A0"/>
        </w:rPr>
        <w:t>re are two</w:t>
      </w:r>
      <w:r w:rsidRPr="005D4752">
        <w:rPr>
          <w:color w:val="7030A0"/>
        </w:rPr>
        <w:t xml:space="preserve"> fully connected layers</w:t>
      </w:r>
      <w:r w:rsidR="00D1166A" w:rsidRPr="005D4752">
        <w:rPr>
          <w:color w:val="7030A0"/>
        </w:rPr>
        <w:t xml:space="preserve"> </w:t>
      </w:r>
      <w:r w:rsidR="001634DD" w:rsidRPr="005D4752">
        <w:rPr>
          <w:color w:val="7030A0"/>
        </w:rPr>
        <w:t xml:space="preserve">following the </w:t>
      </w:r>
      <w:r w:rsidR="00D50C65" w:rsidRPr="005D4752">
        <w:rPr>
          <w:color w:val="7030A0"/>
        </w:rPr>
        <w:t xml:space="preserve">flattening </w:t>
      </w:r>
      <w:r w:rsidR="003063C5" w:rsidRPr="005D4752">
        <w:rPr>
          <w:color w:val="7030A0"/>
        </w:rPr>
        <w:t>of the output of the third convolutional layer.</w:t>
      </w:r>
      <w:r w:rsidR="006D02F7" w:rsidRPr="005D4752">
        <w:rPr>
          <w:color w:val="7030A0"/>
        </w:rPr>
        <w:t xml:space="preserve"> The first layer </w:t>
      </w:r>
      <w:r w:rsidR="0004614B" w:rsidRPr="005D4752">
        <w:rPr>
          <w:color w:val="7030A0"/>
        </w:rPr>
        <w:t xml:space="preserve">has </w:t>
      </w:r>
      <w:r w:rsidR="004A543E" w:rsidRPr="005D4752">
        <w:rPr>
          <w:color w:val="7030A0"/>
        </w:rPr>
        <w:t>128 nodes, decreasing to 64 in the second.</w:t>
      </w:r>
    </w:p>
    <w:p w14:paraId="7C5B080A" w14:textId="382F1BA1" w:rsidR="000C6878" w:rsidRPr="005D4752" w:rsidRDefault="000C6878" w:rsidP="008D25D5">
      <w:pPr>
        <w:pStyle w:val="ListParagraph"/>
        <w:numPr>
          <w:ilvl w:val="0"/>
          <w:numId w:val="14"/>
        </w:numPr>
        <w:rPr>
          <w:color w:val="7030A0"/>
        </w:rPr>
      </w:pPr>
      <w:r w:rsidRPr="005D4752">
        <w:rPr>
          <w:color w:val="7030A0"/>
        </w:rPr>
        <w:t xml:space="preserve">The </w:t>
      </w:r>
      <w:r w:rsidR="000A0C6A" w:rsidRPr="005D4752">
        <w:rPr>
          <w:color w:val="7030A0"/>
        </w:rPr>
        <w:t>output layer</w:t>
      </w:r>
      <w:r w:rsidR="00B82C02" w:rsidRPr="005D4752">
        <w:rPr>
          <w:color w:val="7030A0"/>
        </w:rPr>
        <w:t xml:space="preserve"> consists of </w:t>
      </w:r>
      <w:r w:rsidR="004A543E" w:rsidRPr="005D4752">
        <w:rPr>
          <w:color w:val="7030A0"/>
        </w:rPr>
        <w:t>6</w:t>
      </w:r>
      <w:r w:rsidR="00032ACC" w:rsidRPr="005D4752">
        <w:rPr>
          <w:color w:val="7030A0"/>
        </w:rPr>
        <w:t xml:space="preserve"> nodes to represent the grasp coordinates.</w:t>
      </w:r>
    </w:p>
    <w:p w14:paraId="56D48FFD" w14:textId="77777777" w:rsidR="00180ACA" w:rsidRPr="005D4752" w:rsidRDefault="00180ACA"/>
    <w:p w14:paraId="33A4C8CF" w14:textId="4139DF78" w:rsidR="00180ACA" w:rsidRPr="005D4752" w:rsidRDefault="00DC109E">
      <w:pPr>
        <w:rPr>
          <w:color w:val="7030A0"/>
        </w:rPr>
      </w:pPr>
      <w:r w:rsidRPr="005D4752">
        <w:rPr>
          <w:color w:val="7030A0"/>
        </w:rPr>
        <w:t xml:space="preserve">The implementation of this configuration was made simple by using a Tensorflow </w:t>
      </w:r>
      <w:proofErr w:type="spellStart"/>
      <w:r w:rsidRPr="005D4752">
        <w:rPr>
          <w:color w:val="7030A0"/>
        </w:rPr>
        <w:t>Keras</w:t>
      </w:r>
      <w:proofErr w:type="spellEnd"/>
      <w:r w:rsidRPr="005D4752">
        <w:rPr>
          <w:color w:val="7030A0"/>
        </w:rPr>
        <w:t xml:space="preserve"> Functional model. This also allowed batch normalisation and dropout to be applied to the layers, to help reduce overfitting and to increase the accuracy. An example of a Tensorflow</w:t>
      </w:r>
      <w:r w:rsidR="00BF613A" w:rsidRPr="005D4752">
        <w:rPr>
          <w:color w:val="7030A0"/>
        </w:rPr>
        <w:t xml:space="preserve"> functional</w:t>
      </w:r>
      <w:r w:rsidRPr="005D4752">
        <w:rPr>
          <w:color w:val="7030A0"/>
        </w:rPr>
        <w:t xml:space="preserve"> model can be seen in </w:t>
      </w:r>
      <w:r w:rsidRPr="005D4752">
        <w:rPr>
          <w:i/>
          <w:iCs/>
          <w:color w:val="7030A0"/>
        </w:rPr>
        <w:t xml:space="preserve">Appendix </w:t>
      </w:r>
      <w:r w:rsidR="00B81574" w:rsidRPr="005D4752">
        <w:rPr>
          <w:i/>
          <w:iCs/>
          <w:color w:val="7030A0"/>
        </w:rPr>
        <w:t>C</w:t>
      </w:r>
      <w:r w:rsidR="00B81574" w:rsidRPr="005D4752">
        <w:rPr>
          <w:color w:val="7030A0"/>
        </w:rPr>
        <w:t>.</w:t>
      </w:r>
    </w:p>
    <w:p w14:paraId="53B87641" w14:textId="77777777" w:rsidR="00180ACA" w:rsidRPr="005D4752" w:rsidRDefault="00180ACA"/>
    <w:p w14:paraId="669D7946" w14:textId="62BA3764" w:rsidR="00180ACA" w:rsidRPr="005D4752" w:rsidRDefault="00DC109E">
      <w:pPr>
        <w:rPr>
          <w:color w:val="7030A0"/>
        </w:rPr>
      </w:pPr>
      <w:proofErr w:type="gramStart"/>
      <w:r w:rsidRPr="005D4752">
        <w:rPr>
          <w:color w:val="7030A0"/>
        </w:rPr>
        <w:t xml:space="preserve">Later </w:t>
      </w:r>
      <w:r w:rsidR="00C01121" w:rsidRPr="005D4752">
        <w:rPr>
          <w:color w:val="7030A0"/>
        </w:rPr>
        <w:t>on</w:t>
      </w:r>
      <w:proofErr w:type="gramEnd"/>
      <w:r w:rsidRPr="005D4752">
        <w:rPr>
          <w:color w:val="7030A0"/>
        </w:rPr>
        <w:t xml:space="preserve"> in the project</w:t>
      </w:r>
      <w:r w:rsidR="00BD1BC7" w:rsidRPr="005D4752">
        <w:rPr>
          <w:color w:val="7030A0"/>
        </w:rPr>
        <w:t>,</w:t>
      </w:r>
      <w:r w:rsidRPr="005D4752">
        <w:rPr>
          <w:color w:val="7030A0"/>
        </w:rPr>
        <w:t xml:space="preserve"> it was decided to implement a new design of CNN, keeping the structure, but </w:t>
      </w:r>
      <w:r w:rsidR="00BD1BC7" w:rsidRPr="005D4752">
        <w:rPr>
          <w:color w:val="7030A0"/>
        </w:rPr>
        <w:t>creating new</w:t>
      </w:r>
      <w:r w:rsidRPr="005D4752">
        <w:rPr>
          <w:color w:val="7030A0"/>
        </w:rPr>
        <w:t xml:space="preserve"> training and loss function</w:t>
      </w:r>
      <w:r w:rsidR="00BD1BC7" w:rsidRPr="005D4752">
        <w:rPr>
          <w:color w:val="7030A0"/>
        </w:rPr>
        <w:t>s</w:t>
      </w:r>
      <w:r w:rsidRPr="005D4752">
        <w:rPr>
          <w:color w:val="7030A0"/>
        </w:rPr>
        <w:t xml:space="preserve">. This was done to try </w:t>
      </w:r>
      <w:r w:rsidR="002A0240" w:rsidRPr="005D4752">
        <w:rPr>
          <w:color w:val="7030A0"/>
        </w:rPr>
        <w:t xml:space="preserve">and fine </w:t>
      </w:r>
      <w:r w:rsidRPr="005D4752">
        <w:rPr>
          <w:color w:val="7030A0"/>
        </w:rPr>
        <w:t xml:space="preserve">tune the network for the specifics of the project. </w:t>
      </w:r>
      <w:r w:rsidR="0041556E" w:rsidRPr="005D4752">
        <w:rPr>
          <w:color w:val="7030A0"/>
        </w:rPr>
        <w:t xml:space="preserve">The </w:t>
      </w:r>
      <w:r w:rsidR="0010562C" w:rsidRPr="005D4752">
        <w:rPr>
          <w:color w:val="7030A0"/>
        </w:rPr>
        <w:t xml:space="preserve">loss function was updated to </w:t>
      </w:r>
      <w:r w:rsidR="00F4550D" w:rsidRPr="005D4752">
        <w:rPr>
          <w:color w:val="7030A0"/>
        </w:rPr>
        <w:t>minimise the mean absolute error from the closest grasp for that object.</w:t>
      </w:r>
      <w:r w:rsidR="00E50491" w:rsidRPr="005D4752">
        <w:rPr>
          <w:color w:val="7030A0"/>
        </w:rPr>
        <w:t xml:space="preserve"> </w:t>
      </w:r>
      <w:r w:rsidR="00FF628F" w:rsidRPr="005D4752">
        <w:rPr>
          <w:color w:val="7030A0"/>
        </w:rPr>
        <w:t>Updating the loss function in this way</w:t>
      </w:r>
      <w:r w:rsidR="00C737B3" w:rsidRPr="005D4752">
        <w:rPr>
          <w:color w:val="7030A0"/>
        </w:rPr>
        <w:t xml:space="preserve"> meant the training loop also had to be rewritten to allow access to the current input data.</w:t>
      </w:r>
      <w:r w:rsidR="00AC7784" w:rsidRPr="005D4752">
        <w:rPr>
          <w:color w:val="7030A0"/>
        </w:rPr>
        <w:t xml:space="preserve"> </w:t>
      </w:r>
      <w:r w:rsidR="00413245" w:rsidRPr="005D4752">
        <w:rPr>
          <w:color w:val="7030A0"/>
        </w:rPr>
        <w:t xml:space="preserve">These new functions can be viewed in </w:t>
      </w:r>
      <w:r w:rsidR="00413245" w:rsidRPr="005D4752">
        <w:rPr>
          <w:i/>
          <w:iCs/>
          <w:color w:val="7030A0"/>
        </w:rPr>
        <w:t>Appendix D</w:t>
      </w:r>
      <w:r w:rsidR="00413245" w:rsidRPr="005D4752">
        <w:rPr>
          <w:color w:val="7030A0"/>
        </w:rPr>
        <w:t>.</w:t>
      </w:r>
    </w:p>
    <w:p w14:paraId="42424E38" w14:textId="77777777" w:rsidR="00180ACA" w:rsidRPr="005D4752" w:rsidRDefault="00DC109E">
      <w:pPr>
        <w:rPr>
          <w:color w:val="7030A0"/>
        </w:rPr>
      </w:pPr>
      <w:r w:rsidRPr="005D4752">
        <w:rPr>
          <w:color w:val="7030A0"/>
        </w:rPr>
        <w:t xml:space="preserve"> </w:t>
      </w:r>
    </w:p>
    <w:p w14:paraId="04BF8161" w14:textId="77777777" w:rsidR="00180ACA" w:rsidRPr="005D4752" w:rsidRDefault="00DC109E">
      <w:pPr>
        <w:pStyle w:val="Heading3"/>
      </w:pPr>
      <w:bookmarkStart w:id="152" w:name="_Toc70975975"/>
      <w:bookmarkStart w:id="153" w:name="_Toc71112348"/>
      <w:bookmarkStart w:id="154" w:name="_Toc71137547"/>
      <w:r w:rsidRPr="005D4752">
        <w:lastRenderedPageBreak/>
        <w:t>Feature 7 – Train Network</w:t>
      </w:r>
      <w:bookmarkEnd w:id="152"/>
      <w:bookmarkEnd w:id="153"/>
      <w:bookmarkEnd w:id="154"/>
    </w:p>
    <w:p w14:paraId="41D32135" w14:textId="77777777" w:rsidR="00180ACA" w:rsidRPr="005D4752" w:rsidRDefault="00DC109E">
      <w:pPr>
        <w:jc w:val="center"/>
        <w:rPr>
          <w:i/>
          <w:iCs/>
          <w:color w:val="1F497D"/>
        </w:rPr>
      </w:pPr>
      <w:r w:rsidRPr="005D4752">
        <w:rPr>
          <w:i/>
          <w:iCs/>
          <w:color w:val="1F497D"/>
        </w:rPr>
        <w:t>Training the CNN on the dataset.</w:t>
      </w:r>
    </w:p>
    <w:p w14:paraId="5BADC638" w14:textId="65487047" w:rsidR="00180ACA" w:rsidRPr="005D4752" w:rsidRDefault="00180ACA"/>
    <w:p w14:paraId="00EC1962" w14:textId="659AC9E4" w:rsidR="00EF6D17" w:rsidRPr="005D4752" w:rsidRDefault="008E7B8F">
      <w:pPr>
        <w:rPr>
          <w:color w:val="7030A0"/>
        </w:rPr>
      </w:pPr>
      <w:r w:rsidRPr="005D4752">
        <w:rPr>
          <w:color w:val="7030A0"/>
        </w:rPr>
        <w:t xml:space="preserve">In </w:t>
      </w:r>
      <w:r w:rsidR="00231D45" w:rsidRPr="005D4752">
        <w:rPr>
          <w:i/>
          <w:iCs/>
          <w:color w:val="7030A0"/>
        </w:rPr>
        <w:t>Chapter 2</w:t>
      </w:r>
      <w:r w:rsidR="00231D45" w:rsidRPr="005D4752">
        <w:rPr>
          <w:color w:val="7030A0"/>
        </w:rPr>
        <w:t xml:space="preserve">, it was briefly discussed that </w:t>
      </w:r>
      <w:r w:rsidR="007B3025" w:rsidRPr="005D4752">
        <w:rPr>
          <w:color w:val="7030A0"/>
        </w:rPr>
        <w:t xml:space="preserve">access to the </w:t>
      </w:r>
      <w:r w:rsidR="004B771D" w:rsidRPr="005D4752">
        <w:rPr>
          <w:color w:val="7030A0"/>
        </w:rPr>
        <w:t>Super</w:t>
      </w:r>
      <w:r w:rsidR="005A2EC3" w:rsidRPr="005D4752">
        <w:rPr>
          <w:color w:val="7030A0"/>
        </w:rPr>
        <w:t xml:space="preserve">computing Wales cluster (SCW) has </w:t>
      </w:r>
      <w:r w:rsidR="007B3025" w:rsidRPr="005D4752">
        <w:rPr>
          <w:color w:val="7030A0"/>
        </w:rPr>
        <w:t>been granted for this project</w:t>
      </w:r>
      <w:r w:rsidR="00B638D2" w:rsidRPr="005D4752">
        <w:rPr>
          <w:color w:val="7030A0"/>
        </w:rPr>
        <w:t>. This was used to train the CNN on the generated images.</w:t>
      </w:r>
      <w:r w:rsidR="00EF6D17" w:rsidRPr="005D4752">
        <w:rPr>
          <w:color w:val="7030A0"/>
        </w:rPr>
        <w:t xml:space="preserve"> While this </w:t>
      </w:r>
      <w:r w:rsidR="001371AC" w:rsidRPr="005D4752">
        <w:rPr>
          <w:color w:val="7030A0"/>
        </w:rPr>
        <w:t xml:space="preserve">helps with </w:t>
      </w:r>
      <w:r w:rsidR="002D6A39" w:rsidRPr="005D4752">
        <w:rPr>
          <w:color w:val="7030A0"/>
        </w:rPr>
        <w:t>lift</w:t>
      </w:r>
      <w:r w:rsidR="00521655" w:rsidRPr="005D4752">
        <w:rPr>
          <w:color w:val="7030A0"/>
        </w:rPr>
        <w:t>s</w:t>
      </w:r>
      <w:r w:rsidR="002D6A39" w:rsidRPr="005D4752">
        <w:rPr>
          <w:color w:val="7030A0"/>
        </w:rPr>
        <w:t xml:space="preserve"> certain</w:t>
      </w:r>
      <w:r w:rsidR="001371AC" w:rsidRPr="005D4752">
        <w:rPr>
          <w:color w:val="7030A0"/>
        </w:rPr>
        <w:t xml:space="preserve"> technical limitations </w:t>
      </w:r>
      <w:r w:rsidR="00521655" w:rsidRPr="005D4752">
        <w:rPr>
          <w:color w:val="7030A0"/>
        </w:rPr>
        <w:t xml:space="preserve">with training the CNN, to fully train </w:t>
      </w:r>
      <w:r w:rsidR="00C735C9" w:rsidRPr="005D4752">
        <w:rPr>
          <w:color w:val="7030A0"/>
        </w:rPr>
        <w:t>a large</w:t>
      </w:r>
      <w:r w:rsidR="00521655" w:rsidRPr="005D4752">
        <w:rPr>
          <w:color w:val="7030A0"/>
        </w:rPr>
        <w:t xml:space="preserve"> network still takes a lot of time</w:t>
      </w:r>
      <w:r w:rsidR="00C735C9" w:rsidRPr="005D4752">
        <w:rPr>
          <w:color w:val="7030A0"/>
        </w:rPr>
        <w:t>.</w:t>
      </w:r>
    </w:p>
    <w:p w14:paraId="33C0067C" w14:textId="77777777" w:rsidR="00EF6D17" w:rsidRPr="005D4752" w:rsidRDefault="00EF6D17">
      <w:pPr>
        <w:rPr>
          <w:color w:val="7030A0"/>
        </w:rPr>
      </w:pPr>
    </w:p>
    <w:p w14:paraId="62E357A2" w14:textId="29BD5F2C" w:rsidR="005A2033" w:rsidRPr="005D4752" w:rsidRDefault="00293FC6">
      <w:pPr>
        <w:rPr>
          <w:color w:val="7030A0"/>
        </w:rPr>
      </w:pPr>
      <w:proofErr w:type="gramStart"/>
      <w:r w:rsidRPr="005D4752">
        <w:rPr>
          <w:color w:val="7030A0"/>
        </w:rPr>
        <w:t>In order to</w:t>
      </w:r>
      <w:proofErr w:type="gramEnd"/>
      <w:r w:rsidRPr="005D4752">
        <w:rPr>
          <w:color w:val="7030A0"/>
        </w:rPr>
        <w:t xml:space="preserve"> use </w:t>
      </w:r>
      <w:r w:rsidR="00CA001D" w:rsidRPr="005D4752">
        <w:rPr>
          <w:color w:val="7030A0"/>
        </w:rPr>
        <w:t xml:space="preserve">SCW, certain things needed to be </w:t>
      </w:r>
      <w:r w:rsidR="003970AA" w:rsidRPr="005D4752">
        <w:rPr>
          <w:color w:val="7030A0"/>
        </w:rPr>
        <w:t xml:space="preserve">initially </w:t>
      </w:r>
      <w:r w:rsidR="00CA001D" w:rsidRPr="005D4752">
        <w:rPr>
          <w:color w:val="7030A0"/>
        </w:rPr>
        <w:t>setup</w:t>
      </w:r>
      <w:r w:rsidR="003970AA" w:rsidRPr="005D4752">
        <w:rPr>
          <w:color w:val="7030A0"/>
        </w:rPr>
        <w:t xml:space="preserve">. </w:t>
      </w:r>
      <w:r w:rsidR="00C07C16" w:rsidRPr="005D4752">
        <w:rPr>
          <w:color w:val="7030A0"/>
        </w:rPr>
        <w:t>Setting up the Python 3 environment on SCW was done using Anaconda 3</w:t>
      </w:r>
      <w:r w:rsidR="00647964" w:rsidRPr="005D4752">
        <w:rPr>
          <w:color w:val="7030A0"/>
        </w:rPr>
        <w:t xml:space="preserve"> </w:t>
      </w:r>
      <w:r w:rsidR="00647964" w:rsidRPr="005D4752">
        <w:rPr>
          <w:color w:val="7030A0"/>
        </w:rPr>
        <w:fldChar w:fldCharType="begin"/>
      </w:r>
      <w:r w:rsidR="008921C6" w:rsidRPr="005D4752">
        <w:rPr>
          <w:color w:val="7030A0"/>
        </w:rPr>
        <w:instrText xml:space="preserve"> ADDIN ZOTERO_ITEM CSL_CITATION {"citationID":"LFO2QR92","properties":{"formattedCitation":"[30]","plainCitation":"[30]","noteIndex":0},"citationItems":[{"id":99,"uris":["http://zotero.org/users/7475840/items/CLD84P47"],"uri":["http://zotero.org/users/7475840/items/CLD84P47"],"itemData":{"id":99,"type":"webpage","abstract":"Anaconda's open-source Individual Edition is the easiest way to perform Python/R data science and machine learning on a single machine.","container-title":"Anaconda","language":"en","title":"Anaconda | Individual Edition","URL":"https://www.anaconda.com/products/individual","accessed":{"date-parts":[["2021",5,5]]}}}],"schema":"https://github.com/citation-style-language/schema/raw/master/csl-citation.json"} </w:instrText>
      </w:r>
      <w:r w:rsidR="00647964" w:rsidRPr="005D4752">
        <w:rPr>
          <w:color w:val="7030A0"/>
        </w:rPr>
        <w:fldChar w:fldCharType="separate"/>
      </w:r>
      <w:r w:rsidR="008921C6" w:rsidRPr="005D4752">
        <w:t>[30]</w:t>
      </w:r>
      <w:r w:rsidR="00647964" w:rsidRPr="005D4752">
        <w:rPr>
          <w:color w:val="7030A0"/>
        </w:rPr>
        <w:fldChar w:fldCharType="end"/>
      </w:r>
      <w:r w:rsidR="00EC2CEA" w:rsidRPr="005D4752">
        <w:rPr>
          <w:color w:val="7030A0"/>
        </w:rPr>
        <w:t>, which gave access to the most updated Python libraries</w:t>
      </w:r>
      <w:r w:rsidR="009E6D8E" w:rsidRPr="005D4752">
        <w:rPr>
          <w:color w:val="7030A0"/>
        </w:rPr>
        <w:t xml:space="preserve"> – particularly Tensorflow 2, which was not available by default on SCW</w:t>
      </w:r>
      <w:r w:rsidR="00EC2CEA" w:rsidRPr="005D4752">
        <w:rPr>
          <w:color w:val="7030A0"/>
        </w:rPr>
        <w:t>.</w:t>
      </w:r>
      <w:r w:rsidR="00251B07" w:rsidRPr="005D4752">
        <w:rPr>
          <w:color w:val="7030A0"/>
        </w:rPr>
        <w:t xml:space="preserve"> Furthermore, to run jobs on SCW, a batch </w:t>
      </w:r>
      <w:r w:rsidR="00C42D5B" w:rsidRPr="005D4752">
        <w:rPr>
          <w:color w:val="7030A0"/>
        </w:rPr>
        <w:t xml:space="preserve">file containing information about the job and </w:t>
      </w:r>
      <w:r w:rsidR="00E5370E" w:rsidRPr="005D4752">
        <w:rPr>
          <w:color w:val="7030A0"/>
        </w:rPr>
        <w:t>commands to run the job is required</w:t>
      </w:r>
      <w:r w:rsidR="00AD7477" w:rsidRPr="005D4752">
        <w:rPr>
          <w:color w:val="7030A0"/>
        </w:rPr>
        <w:t xml:space="preserve"> (an example is in </w:t>
      </w:r>
      <w:r w:rsidR="00AD7477" w:rsidRPr="005D4752">
        <w:rPr>
          <w:i/>
          <w:iCs/>
          <w:color w:val="7030A0"/>
          <w:highlight w:val="magenta"/>
        </w:rPr>
        <w:t>Appendix</w:t>
      </w:r>
      <w:r w:rsidR="00BC1200" w:rsidRPr="005D4752">
        <w:rPr>
          <w:i/>
          <w:iCs/>
          <w:color w:val="7030A0"/>
          <w:highlight w:val="magenta"/>
        </w:rPr>
        <w:t xml:space="preserve"> </w:t>
      </w:r>
      <w:r w:rsidR="00293103" w:rsidRPr="005D4752">
        <w:rPr>
          <w:i/>
          <w:iCs/>
          <w:color w:val="7030A0"/>
          <w:highlight w:val="magenta"/>
        </w:rPr>
        <w:t>E</w:t>
      </w:r>
      <w:r w:rsidR="00AD7477" w:rsidRPr="005D4752">
        <w:rPr>
          <w:color w:val="7030A0"/>
        </w:rPr>
        <w:t>)</w:t>
      </w:r>
      <w:r w:rsidR="00E5370E" w:rsidRPr="005D4752">
        <w:rPr>
          <w:color w:val="7030A0"/>
        </w:rPr>
        <w:t>. This enables the automatic queue</w:t>
      </w:r>
      <w:r w:rsidR="00823FF1" w:rsidRPr="005D4752">
        <w:rPr>
          <w:color w:val="7030A0"/>
        </w:rPr>
        <w:t>ing</w:t>
      </w:r>
      <w:r w:rsidR="00E5370E" w:rsidRPr="005D4752">
        <w:rPr>
          <w:color w:val="7030A0"/>
        </w:rPr>
        <w:t xml:space="preserve"> of all jobs</w:t>
      </w:r>
      <w:r w:rsidR="00823FF1" w:rsidRPr="005D4752">
        <w:rPr>
          <w:color w:val="7030A0"/>
        </w:rPr>
        <w:t xml:space="preserve">. This does mean that occasionally </w:t>
      </w:r>
      <w:r w:rsidR="00F67813" w:rsidRPr="005D4752">
        <w:rPr>
          <w:color w:val="7030A0"/>
        </w:rPr>
        <w:t xml:space="preserve">a job </w:t>
      </w:r>
      <w:r w:rsidR="00080405" w:rsidRPr="005D4752">
        <w:rPr>
          <w:color w:val="7030A0"/>
        </w:rPr>
        <w:t>must</w:t>
      </w:r>
      <w:r w:rsidR="00F67813" w:rsidRPr="005D4752">
        <w:rPr>
          <w:color w:val="7030A0"/>
        </w:rPr>
        <w:t xml:space="preserve"> wait </w:t>
      </w:r>
      <w:r w:rsidR="00F70D50" w:rsidRPr="005D4752">
        <w:rPr>
          <w:color w:val="7030A0"/>
        </w:rPr>
        <w:t xml:space="preserve">a while before </w:t>
      </w:r>
      <w:r w:rsidR="00F67813" w:rsidRPr="005D4752">
        <w:rPr>
          <w:color w:val="7030A0"/>
        </w:rPr>
        <w:t xml:space="preserve">resources are available to run </w:t>
      </w:r>
      <w:r w:rsidR="00F70D50" w:rsidRPr="005D4752">
        <w:rPr>
          <w:color w:val="7030A0"/>
        </w:rPr>
        <w:t>it.</w:t>
      </w:r>
      <w:r w:rsidR="008E4A43" w:rsidRPr="005D4752">
        <w:rPr>
          <w:color w:val="7030A0"/>
        </w:rPr>
        <w:t xml:space="preserve"> </w:t>
      </w:r>
      <w:r w:rsidR="005A2033" w:rsidRPr="005D4752">
        <w:rPr>
          <w:color w:val="7030A0"/>
        </w:rPr>
        <w:t>Due to the slow speed</w:t>
      </w:r>
      <w:r w:rsidR="008E4A43" w:rsidRPr="005D4752">
        <w:rPr>
          <w:color w:val="7030A0"/>
        </w:rPr>
        <w:t xml:space="preserve">, </w:t>
      </w:r>
      <w:r w:rsidR="005A2033" w:rsidRPr="005D4752">
        <w:rPr>
          <w:color w:val="7030A0"/>
        </w:rPr>
        <w:t>large amount of data</w:t>
      </w:r>
      <w:r w:rsidR="008E4A43" w:rsidRPr="005D4752">
        <w:rPr>
          <w:color w:val="7030A0"/>
        </w:rPr>
        <w:t>, and limit resources</w:t>
      </w:r>
      <w:r w:rsidR="005A2033" w:rsidRPr="005D4752">
        <w:rPr>
          <w:color w:val="7030A0"/>
        </w:rPr>
        <w:t>, the network was trained for ten epochs at a time. At the end of each set of epochs, the weights would be saved so that the training could restart in the same place.</w:t>
      </w:r>
    </w:p>
    <w:p w14:paraId="458039EB" w14:textId="633AC66F" w:rsidR="00663939" w:rsidRPr="005D4752" w:rsidRDefault="00663939">
      <w:pPr>
        <w:rPr>
          <w:color w:val="7030A0"/>
        </w:rPr>
      </w:pPr>
    </w:p>
    <w:p w14:paraId="3BE62F27" w14:textId="1364E1FA" w:rsidR="00F46F6E" w:rsidRPr="005D4752" w:rsidRDefault="00D157FE">
      <w:pPr>
        <w:rPr>
          <w:color w:val="7030A0"/>
        </w:rPr>
      </w:pPr>
      <w:r w:rsidRPr="005D4752">
        <w:rPr>
          <w:noProof/>
          <w:color w:val="7030A0"/>
        </w:rPr>
        <mc:AlternateContent>
          <mc:Choice Requires="wpg">
            <w:drawing>
              <wp:anchor distT="0" distB="0" distL="114300" distR="114300" simplePos="0" relativeHeight="251665419" behindDoc="0" locked="0" layoutInCell="1" allowOverlap="1" wp14:anchorId="45A6584B" wp14:editId="4BBEFAA3">
                <wp:simplePos x="0" y="0"/>
                <wp:positionH relativeFrom="column">
                  <wp:posOffset>819150</wp:posOffset>
                </wp:positionH>
                <wp:positionV relativeFrom="paragraph">
                  <wp:posOffset>819150</wp:posOffset>
                </wp:positionV>
                <wp:extent cx="3524250" cy="2926715"/>
                <wp:effectExtent l="0" t="0" r="0" b="6985"/>
                <wp:wrapTopAndBottom/>
                <wp:docPr id="31" name="Group 31"/>
                <wp:cNvGraphicFramePr/>
                <a:graphic xmlns:a="http://schemas.openxmlformats.org/drawingml/2006/main">
                  <a:graphicData uri="http://schemas.microsoft.com/office/word/2010/wordprocessingGroup">
                    <wpg:wgp>
                      <wpg:cNvGrpSpPr/>
                      <wpg:grpSpPr>
                        <a:xfrm>
                          <a:off x="0" y="0"/>
                          <a:ext cx="3524250" cy="2926715"/>
                          <a:chOff x="0" y="0"/>
                          <a:chExt cx="3524250" cy="2926715"/>
                        </a:xfrm>
                      </wpg:grpSpPr>
                      <pic:pic xmlns:pic="http://schemas.openxmlformats.org/drawingml/2006/picture">
                        <pic:nvPicPr>
                          <pic:cNvPr id="28" name="Picture 28"/>
                          <pic:cNvPicPr>
                            <a:picLocks noChangeAspect="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524250" cy="2640330"/>
                          </a:xfrm>
                          <a:prstGeom prst="rect">
                            <a:avLst/>
                          </a:prstGeom>
                          <a:noFill/>
                          <a:ln>
                            <a:noFill/>
                          </a:ln>
                        </pic:spPr>
                      </pic:pic>
                      <wps:wsp>
                        <wps:cNvPr id="29" name="Text Box 29"/>
                        <wps:cNvSpPr txBox="1"/>
                        <wps:spPr>
                          <a:xfrm>
                            <a:off x="0" y="2667000"/>
                            <a:ext cx="3524250" cy="259715"/>
                          </a:xfrm>
                          <a:prstGeom prst="rect">
                            <a:avLst/>
                          </a:prstGeom>
                          <a:solidFill>
                            <a:prstClr val="white"/>
                          </a:solidFill>
                          <a:ln>
                            <a:noFill/>
                          </a:ln>
                        </wps:spPr>
                        <wps:txbx>
                          <w:txbxContent>
                            <w:p w14:paraId="3861320D" w14:textId="3051F497" w:rsidR="008C3E97" w:rsidRPr="00735AE8" w:rsidRDefault="008C3E97" w:rsidP="00F46F6E">
                              <w:pPr>
                                <w:pStyle w:val="Caption"/>
                                <w:jc w:val="center"/>
                                <w:rPr>
                                  <w:noProof/>
                                  <w:color w:val="7030A0"/>
                                  <w:szCs w:val="24"/>
                                </w:rPr>
                              </w:pPr>
                              <w:bookmarkStart w:id="155" w:name="_Toc71137442"/>
                              <w:r>
                                <w:t xml:space="preserve">Figure </w:t>
                              </w:r>
                              <w:fldSimple w:instr=" STYLEREF 1 \s ">
                                <w:r w:rsidR="00A001F6">
                                  <w:rPr>
                                    <w:noProof/>
                                  </w:rPr>
                                  <w:t>4</w:t>
                                </w:r>
                              </w:fldSimple>
                              <w:r w:rsidR="00A001F6">
                                <w:t>.</w:t>
                              </w:r>
                              <w:fldSimple w:instr=" SEQ Figure \* ARABIC \s 1 ">
                                <w:r w:rsidR="00A001F6">
                                  <w:rPr>
                                    <w:noProof/>
                                  </w:rPr>
                                  <w:t>7</w:t>
                                </w:r>
                              </w:fldSimple>
                              <w:r>
                                <w:t xml:space="preserve">: A plot of the </w:t>
                              </w:r>
                              <w:r>
                                <w:rPr>
                                  <w:noProof/>
                                </w:rPr>
                                <w:t>loss metric decreasing after each epoch.</w:t>
                              </w:r>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5A6584B" id="Group 31" o:spid="_x0000_s1076" style="position:absolute;left:0;text-align:left;margin-left:64.5pt;margin-top:64.5pt;width:277.5pt;height:230.45pt;z-index:251665419" coordsize="35242,292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">
                <v:shape id="Picture 28" o:spid="_x0000_s1077" type="#_x0000_t75" style="position:absolute;width:35242;height:264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">
                  <v:imagedata r:id="rId57" o:title=""/>
                </v:shape>
                <v:shape id="Text Box 29" o:spid="_x0000_s1078" type="#_x0000_t202" style="position:absolute;top:26670;width:35242;height:25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" stroked="f">
                  <v:textbox style="mso-fit-shape-to-text:t" inset="0,0,0,0">
                    <w:txbxContent>
                      <w:p w14:paraId="3861320D" w14:textId="3051F497" w:rsidR="008C3E97" w:rsidRPr="00735AE8" w:rsidRDefault="008C3E97" w:rsidP="00F46F6E">
                        <w:pPr>
                          <w:pStyle w:val="Caption"/>
                          <w:jc w:val="center"/>
                          <w:rPr>
                            <w:noProof/>
                            <w:color w:val="7030A0"/>
                            <w:szCs w:val="24"/>
                          </w:rPr>
                        </w:pPr>
                        <w:bookmarkStart w:id="156" w:name="_Toc71137442"/>
                        <w:r>
                          <w:t xml:space="preserve">Figure </w:t>
                        </w:r>
                        <w:fldSimple w:instr=" STYLEREF 1 \s ">
                          <w:r w:rsidR="00A001F6">
                            <w:rPr>
                              <w:noProof/>
                            </w:rPr>
                            <w:t>4</w:t>
                          </w:r>
                        </w:fldSimple>
                        <w:r w:rsidR="00A001F6">
                          <w:t>.</w:t>
                        </w:r>
                        <w:fldSimple w:instr=" SEQ Figure \* ARABIC \s 1 ">
                          <w:r w:rsidR="00A001F6">
                            <w:rPr>
                              <w:noProof/>
                            </w:rPr>
                            <w:t>7</w:t>
                          </w:r>
                        </w:fldSimple>
                        <w:r>
                          <w:t xml:space="preserve">: A plot of the </w:t>
                        </w:r>
                        <w:r>
                          <w:rPr>
                            <w:noProof/>
                          </w:rPr>
                          <w:t>loss metric decreasing after each epoch.</w:t>
                        </w:r>
                        <w:bookmarkEnd w:id="156"/>
                      </w:p>
                    </w:txbxContent>
                  </v:textbox>
                </v:shape>
                <w10:wrap type="topAndBottom"/>
              </v:group>
            </w:pict>
          </mc:Fallback>
        </mc:AlternateContent>
      </w:r>
      <w:r w:rsidR="004764E8" w:rsidRPr="005D4752">
        <w:rPr>
          <w:color w:val="7030A0"/>
        </w:rPr>
        <w:t>Part of the process of training a neural network is testing different hyperparameters, such as learning rate, batch size, and the number of epochs.</w:t>
      </w:r>
      <w:r w:rsidR="00D4410B" w:rsidRPr="005D4752">
        <w:rPr>
          <w:color w:val="7030A0"/>
        </w:rPr>
        <w:t xml:space="preserve"> It was while testing these different options </w:t>
      </w:r>
      <w:r w:rsidR="00DB4F22" w:rsidRPr="005D4752">
        <w:rPr>
          <w:color w:val="7030A0"/>
        </w:rPr>
        <w:t xml:space="preserve">that it was decided to </w:t>
      </w:r>
      <w:r w:rsidR="0085725D" w:rsidRPr="005D4752">
        <w:rPr>
          <w:color w:val="7030A0"/>
        </w:rPr>
        <w:t>write the new training functions previously mentioned to see if these would increase the performance of the network.</w:t>
      </w:r>
      <w:r w:rsidR="005651FC" w:rsidRPr="005D4752">
        <w:rPr>
          <w:color w:val="7030A0"/>
        </w:rPr>
        <w:t xml:space="preserve"> The</w:t>
      </w:r>
      <w:r w:rsidR="00177E94" w:rsidRPr="005D4752">
        <w:rPr>
          <w:color w:val="7030A0"/>
        </w:rPr>
        <w:t xml:space="preserve"> loss</w:t>
      </w:r>
      <w:r w:rsidR="005651FC" w:rsidRPr="005D4752">
        <w:rPr>
          <w:color w:val="7030A0"/>
        </w:rPr>
        <w:t xml:space="preserve"> results of training</w:t>
      </w:r>
      <w:r w:rsidR="00177E94" w:rsidRPr="005D4752">
        <w:rPr>
          <w:color w:val="7030A0"/>
        </w:rPr>
        <w:t xml:space="preserve"> </w:t>
      </w:r>
      <w:r w:rsidR="00B75F4C" w:rsidRPr="005D4752">
        <w:rPr>
          <w:color w:val="7030A0"/>
        </w:rPr>
        <w:t>the custom</w:t>
      </w:r>
      <w:r w:rsidR="00177E94" w:rsidRPr="005D4752">
        <w:rPr>
          <w:color w:val="7030A0"/>
        </w:rPr>
        <w:t xml:space="preserve"> model</w:t>
      </w:r>
      <w:r w:rsidR="005651FC" w:rsidRPr="005D4752">
        <w:rPr>
          <w:color w:val="7030A0"/>
        </w:rPr>
        <w:t xml:space="preserve"> </w:t>
      </w:r>
      <w:r w:rsidR="009359EA" w:rsidRPr="005D4752">
        <w:rPr>
          <w:color w:val="7030A0"/>
        </w:rPr>
        <w:t>are</w:t>
      </w:r>
      <w:r w:rsidR="00B75F4C" w:rsidRPr="005D4752">
        <w:rPr>
          <w:color w:val="7030A0"/>
        </w:rPr>
        <w:t xml:space="preserve"> </w:t>
      </w:r>
      <w:r w:rsidR="005651FC" w:rsidRPr="005D4752">
        <w:rPr>
          <w:color w:val="7030A0"/>
        </w:rPr>
        <w:t xml:space="preserve">shown in </w:t>
      </w:r>
      <w:r w:rsidR="005651FC" w:rsidRPr="005D4752">
        <w:rPr>
          <w:i/>
          <w:iCs/>
          <w:color w:val="7030A0"/>
        </w:rPr>
        <w:t>Figure 4.7</w:t>
      </w:r>
      <w:r w:rsidR="00177E94" w:rsidRPr="005D4752">
        <w:rPr>
          <w:color w:val="7030A0"/>
        </w:rPr>
        <w:t>.</w:t>
      </w:r>
    </w:p>
    <w:p w14:paraId="20EE4034" w14:textId="479AA97C" w:rsidR="00D157FE" w:rsidRPr="005D4752" w:rsidRDefault="00D157FE">
      <w:pPr>
        <w:rPr>
          <w:color w:val="7030A0"/>
        </w:rPr>
      </w:pPr>
    </w:p>
    <w:p w14:paraId="60DB76E6" w14:textId="09B7FA78" w:rsidR="00663939" w:rsidRPr="005D4752" w:rsidRDefault="00177E94">
      <w:pPr>
        <w:rPr>
          <w:color w:val="7030A0"/>
        </w:rPr>
      </w:pPr>
      <w:proofErr w:type="gramStart"/>
      <w:r w:rsidRPr="005D4752">
        <w:rPr>
          <w:color w:val="7030A0"/>
        </w:rPr>
        <w:t xml:space="preserve">It is clear that </w:t>
      </w:r>
      <w:r w:rsidR="009359EA" w:rsidRPr="005D4752">
        <w:rPr>
          <w:color w:val="7030A0"/>
        </w:rPr>
        <w:t>the</w:t>
      </w:r>
      <w:proofErr w:type="gramEnd"/>
      <w:r w:rsidR="009359EA" w:rsidRPr="005D4752">
        <w:rPr>
          <w:color w:val="7030A0"/>
        </w:rPr>
        <w:t xml:space="preserve"> loss</w:t>
      </w:r>
      <w:r w:rsidR="00667050" w:rsidRPr="005D4752">
        <w:rPr>
          <w:color w:val="7030A0"/>
        </w:rPr>
        <w:t xml:space="preserve"> converge</w:t>
      </w:r>
      <w:r w:rsidR="009359EA" w:rsidRPr="005D4752">
        <w:rPr>
          <w:color w:val="7030A0"/>
        </w:rPr>
        <w:t>s</w:t>
      </w:r>
      <w:r w:rsidR="00667050" w:rsidRPr="005D4752">
        <w:rPr>
          <w:color w:val="7030A0"/>
        </w:rPr>
        <w:t xml:space="preserve"> </w:t>
      </w:r>
      <w:r w:rsidR="00A84711" w:rsidRPr="005D4752">
        <w:rPr>
          <w:color w:val="7030A0"/>
        </w:rPr>
        <w:t xml:space="preserve">very soon after starting the </w:t>
      </w:r>
      <w:r w:rsidR="00B03AA6" w:rsidRPr="005D4752">
        <w:rPr>
          <w:color w:val="7030A0"/>
        </w:rPr>
        <w:t xml:space="preserve">training </w:t>
      </w:r>
      <w:r w:rsidR="00A84711" w:rsidRPr="005D4752">
        <w:rPr>
          <w:color w:val="7030A0"/>
        </w:rPr>
        <w:t>process</w:t>
      </w:r>
      <w:r w:rsidR="00BC3EAD" w:rsidRPr="005D4752">
        <w:rPr>
          <w:color w:val="7030A0"/>
        </w:rPr>
        <w:t>.</w:t>
      </w:r>
      <w:r w:rsidR="00B03AA6" w:rsidRPr="005D4752">
        <w:rPr>
          <w:color w:val="7030A0"/>
        </w:rPr>
        <w:t xml:space="preserve"> </w:t>
      </w:r>
      <w:r w:rsidR="00BC3EAD" w:rsidRPr="005D4752">
        <w:rPr>
          <w:color w:val="7030A0"/>
        </w:rPr>
        <w:t xml:space="preserve">This </w:t>
      </w:r>
      <w:r w:rsidR="00B03AA6" w:rsidRPr="005D4752">
        <w:rPr>
          <w:color w:val="7030A0"/>
        </w:rPr>
        <w:t>also occur</w:t>
      </w:r>
      <w:r w:rsidR="00DB2726" w:rsidRPr="005D4752">
        <w:rPr>
          <w:color w:val="7030A0"/>
        </w:rPr>
        <w:t>red</w:t>
      </w:r>
      <w:r w:rsidR="00B03AA6" w:rsidRPr="005D4752">
        <w:rPr>
          <w:color w:val="7030A0"/>
        </w:rPr>
        <w:t xml:space="preserve"> when </w:t>
      </w:r>
      <w:r w:rsidR="00BC3EAD" w:rsidRPr="005D4752">
        <w:rPr>
          <w:color w:val="7030A0"/>
        </w:rPr>
        <w:t xml:space="preserve">training </w:t>
      </w:r>
      <w:r w:rsidR="00D105BC" w:rsidRPr="005D4752">
        <w:rPr>
          <w:color w:val="7030A0"/>
        </w:rPr>
        <w:t xml:space="preserve">the standard model, which achieved similar </w:t>
      </w:r>
      <w:r w:rsidR="008C3E97" w:rsidRPr="005D4752">
        <w:rPr>
          <w:color w:val="7030A0"/>
        </w:rPr>
        <w:t xml:space="preserve">loss </w:t>
      </w:r>
      <w:r w:rsidR="00D105BC" w:rsidRPr="005D4752">
        <w:rPr>
          <w:color w:val="7030A0"/>
        </w:rPr>
        <w:t>performance</w:t>
      </w:r>
      <w:r w:rsidR="00A84711" w:rsidRPr="005D4752">
        <w:rPr>
          <w:color w:val="7030A0"/>
        </w:rPr>
        <w:t>.</w:t>
      </w:r>
    </w:p>
    <w:p w14:paraId="22B3C2E4" w14:textId="2D7CA779" w:rsidR="005F2D50" w:rsidRPr="005D4752" w:rsidRDefault="005F2D50"/>
    <w:p w14:paraId="349A35A0" w14:textId="77777777" w:rsidR="00180ACA" w:rsidRPr="005D4752" w:rsidRDefault="00DC109E">
      <w:pPr>
        <w:pStyle w:val="Heading3"/>
      </w:pPr>
      <w:bookmarkStart w:id="157" w:name="_Toc70975976"/>
      <w:bookmarkStart w:id="158" w:name="_Toc71112349"/>
      <w:bookmarkStart w:id="159" w:name="_Toc71137548"/>
      <w:r w:rsidRPr="005D4752">
        <w:t>Feature 8 – Network Integration</w:t>
      </w:r>
      <w:bookmarkEnd w:id="157"/>
      <w:bookmarkEnd w:id="158"/>
      <w:bookmarkEnd w:id="159"/>
    </w:p>
    <w:p w14:paraId="1B080874" w14:textId="77777777" w:rsidR="00180ACA" w:rsidRPr="005D4752" w:rsidRDefault="00DC109E">
      <w:pPr>
        <w:jc w:val="center"/>
        <w:rPr>
          <w:i/>
          <w:iCs/>
          <w:color w:val="1F497D"/>
        </w:rPr>
      </w:pPr>
      <w:r w:rsidRPr="005D4752">
        <w:rPr>
          <w:i/>
          <w:iCs/>
          <w:color w:val="1F497D"/>
        </w:rPr>
        <w:t>Integrate Tensorflow prediction methods into the ROS environment.</w:t>
      </w:r>
    </w:p>
    <w:p w14:paraId="41A1C5EA" w14:textId="77777777" w:rsidR="00467A35" w:rsidRPr="005D4752" w:rsidRDefault="00467A35">
      <w:pPr>
        <w:rPr>
          <w:color w:val="7030A0"/>
        </w:rPr>
      </w:pPr>
    </w:p>
    <w:p w14:paraId="1E390F01" w14:textId="0FC2DCEA" w:rsidR="00180ACA" w:rsidRPr="005D4752" w:rsidRDefault="003876E3">
      <w:pPr>
        <w:rPr>
          <w:color w:val="7030A0"/>
        </w:rPr>
      </w:pPr>
      <w:r w:rsidRPr="005D4752">
        <w:rPr>
          <w:color w:val="7030A0"/>
        </w:rPr>
        <w:t xml:space="preserve">This </w:t>
      </w:r>
      <w:r w:rsidR="00035048" w:rsidRPr="005D4752">
        <w:rPr>
          <w:color w:val="7030A0"/>
        </w:rPr>
        <w:t xml:space="preserve">feature deals with the </w:t>
      </w:r>
      <w:r w:rsidR="00246343" w:rsidRPr="005D4752">
        <w:rPr>
          <w:color w:val="7030A0"/>
        </w:rPr>
        <w:t>utilisation</w:t>
      </w:r>
      <w:r w:rsidR="00035048" w:rsidRPr="005D4752">
        <w:rPr>
          <w:color w:val="7030A0"/>
        </w:rPr>
        <w:t xml:space="preserve"> of the trained CNN model within the ROS environment</w:t>
      </w:r>
      <w:r w:rsidR="00246343" w:rsidRPr="005D4752">
        <w:rPr>
          <w:color w:val="7030A0"/>
        </w:rPr>
        <w:t xml:space="preserve">. </w:t>
      </w:r>
      <w:r w:rsidR="0027085F" w:rsidRPr="005D4752">
        <w:rPr>
          <w:color w:val="7030A0"/>
        </w:rPr>
        <w:t>Since</w:t>
      </w:r>
      <w:r w:rsidR="005E0D7D" w:rsidRPr="005D4752">
        <w:rPr>
          <w:color w:val="7030A0"/>
        </w:rPr>
        <w:t xml:space="preserve"> the</w:t>
      </w:r>
      <w:r w:rsidR="00E454CD" w:rsidRPr="005D4752">
        <w:rPr>
          <w:color w:val="7030A0"/>
        </w:rPr>
        <w:t xml:space="preserve"> main</w:t>
      </w:r>
      <w:r w:rsidR="005E0D7D" w:rsidRPr="005D4752">
        <w:rPr>
          <w:color w:val="7030A0"/>
        </w:rPr>
        <w:t xml:space="preserve"> </w:t>
      </w:r>
      <w:r w:rsidR="00E454CD" w:rsidRPr="005D4752">
        <w:rPr>
          <w:color w:val="7030A0"/>
        </w:rPr>
        <w:t xml:space="preserve">structure for </w:t>
      </w:r>
      <w:r w:rsidR="005E0D7D" w:rsidRPr="005D4752">
        <w:rPr>
          <w:color w:val="7030A0"/>
        </w:rPr>
        <w:t xml:space="preserve">ROS </w:t>
      </w:r>
      <w:r w:rsidR="00E454CD" w:rsidRPr="005D4752">
        <w:rPr>
          <w:color w:val="7030A0"/>
        </w:rPr>
        <w:t>was designed in Iteration 0</w:t>
      </w:r>
      <w:r w:rsidR="008A0421" w:rsidRPr="005D4752">
        <w:rPr>
          <w:color w:val="7030A0"/>
        </w:rPr>
        <w:t xml:space="preserve"> (see </w:t>
      </w:r>
      <w:r w:rsidR="008A0421" w:rsidRPr="005D4752">
        <w:rPr>
          <w:i/>
          <w:iCs/>
          <w:color w:val="7030A0"/>
        </w:rPr>
        <w:t xml:space="preserve">Figure </w:t>
      </w:r>
      <w:r w:rsidR="008A0421" w:rsidRPr="005D4752">
        <w:rPr>
          <w:i/>
          <w:iCs/>
          <w:color w:val="7030A0"/>
        </w:rPr>
        <w:lastRenderedPageBreak/>
        <w:t>4.2</w:t>
      </w:r>
      <w:r w:rsidR="008A0421" w:rsidRPr="005D4752">
        <w:rPr>
          <w:color w:val="7030A0"/>
        </w:rPr>
        <w:t>),</w:t>
      </w:r>
      <w:r w:rsidR="0027085F" w:rsidRPr="005D4752">
        <w:rPr>
          <w:color w:val="7030A0"/>
        </w:rPr>
        <w:t xml:space="preserve"> including how the </w:t>
      </w:r>
      <w:r w:rsidR="00971413" w:rsidRPr="005D4752">
        <w:rPr>
          <w:color w:val="7030A0"/>
        </w:rPr>
        <w:t>network would be integrated,</w:t>
      </w:r>
      <w:r w:rsidR="008A0421" w:rsidRPr="005D4752">
        <w:rPr>
          <w:color w:val="7030A0"/>
        </w:rPr>
        <w:t xml:space="preserve"> </w:t>
      </w:r>
      <w:r w:rsidR="005B03A3" w:rsidRPr="005D4752">
        <w:rPr>
          <w:color w:val="7030A0"/>
        </w:rPr>
        <w:t xml:space="preserve">there was no need </w:t>
      </w:r>
      <w:r w:rsidR="00030119" w:rsidRPr="005D4752">
        <w:rPr>
          <w:color w:val="7030A0"/>
        </w:rPr>
        <w:t xml:space="preserve">for anymore design. It was decided to integrate </w:t>
      </w:r>
      <w:r w:rsidR="00D07A13" w:rsidRPr="005D4752">
        <w:rPr>
          <w:color w:val="7030A0"/>
        </w:rPr>
        <w:t>the network</w:t>
      </w:r>
      <w:r w:rsidR="00B1357D" w:rsidRPr="005D4752">
        <w:rPr>
          <w:color w:val="7030A0"/>
        </w:rPr>
        <w:t xml:space="preserve"> into the environment</w:t>
      </w:r>
      <w:r w:rsidR="00D07A13" w:rsidRPr="005D4752">
        <w:rPr>
          <w:color w:val="7030A0"/>
        </w:rPr>
        <w:t xml:space="preserve"> using a ROS service</w:t>
      </w:r>
      <w:r w:rsidR="00B1357D" w:rsidRPr="005D4752">
        <w:rPr>
          <w:color w:val="7030A0"/>
        </w:rPr>
        <w:t>, meaning it could be called from any</w:t>
      </w:r>
      <w:r w:rsidR="00066137" w:rsidRPr="005D4752">
        <w:rPr>
          <w:color w:val="7030A0"/>
        </w:rPr>
        <w:t xml:space="preserve"> node</w:t>
      </w:r>
      <w:r w:rsidR="00B1357D" w:rsidRPr="005D4752">
        <w:rPr>
          <w:color w:val="7030A0"/>
        </w:rPr>
        <w:t xml:space="preserve"> within the system if required.</w:t>
      </w:r>
    </w:p>
    <w:p w14:paraId="49126246" w14:textId="6150FE14" w:rsidR="00B77E15" w:rsidRPr="005D4752" w:rsidRDefault="00B77E15">
      <w:pPr>
        <w:rPr>
          <w:color w:val="7030A0"/>
        </w:rPr>
      </w:pPr>
    </w:p>
    <w:p w14:paraId="7B303F9F" w14:textId="551D6BAB" w:rsidR="00B77E15" w:rsidRPr="005D4752" w:rsidRDefault="00B77E15">
      <w:pPr>
        <w:rPr>
          <w:color w:val="7030A0"/>
        </w:rPr>
      </w:pPr>
      <w:r w:rsidRPr="005D4752">
        <w:rPr>
          <w:color w:val="7030A0"/>
        </w:rPr>
        <w:t xml:space="preserve">A ROS service requires a definition </w:t>
      </w:r>
      <w:r w:rsidR="00C10543" w:rsidRPr="005D4752">
        <w:rPr>
          <w:color w:val="7030A0"/>
        </w:rPr>
        <w:t>for a pair of</w:t>
      </w:r>
      <w:r w:rsidRPr="005D4752">
        <w:rPr>
          <w:color w:val="7030A0"/>
        </w:rPr>
        <w:t xml:space="preserve"> messages</w:t>
      </w:r>
      <w:r w:rsidR="00C10543" w:rsidRPr="005D4752">
        <w:rPr>
          <w:color w:val="7030A0"/>
        </w:rPr>
        <w:t xml:space="preserve">: one to define the request type, and </w:t>
      </w:r>
      <w:r w:rsidR="00722412" w:rsidRPr="005D4752">
        <w:rPr>
          <w:color w:val="7030A0"/>
        </w:rPr>
        <w:t>the other for the response</w:t>
      </w:r>
      <w:r w:rsidR="00EF76C4" w:rsidRPr="005D4752">
        <w:rPr>
          <w:color w:val="7030A0"/>
        </w:rPr>
        <w:t xml:space="preserve">. In this case, the </w:t>
      </w:r>
      <w:r w:rsidR="0079198B" w:rsidRPr="005D4752">
        <w:rPr>
          <w:color w:val="7030A0"/>
        </w:rPr>
        <w:t xml:space="preserve">service will be called with a </w:t>
      </w:r>
      <w:proofErr w:type="spellStart"/>
      <w:r w:rsidR="0079198B" w:rsidRPr="005D4752">
        <w:rPr>
          <w:color w:val="7030A0"/>
        </w:rPr>
        <w:t>sensor_msgs</w:t>
      </w:r>
      <w:proofErr w:type="spellEnd"/>
      <w:r w:rsidR="0079198B" w:rsidRPr="005D4752">
        <w:rPr>
          <w:color w:val="7030A0"/>
        </w:rPr>
        <w:t xml:space="preserve"> </w:t>
      </w:r>
      <w:r w:rsidR="00247C8D" w:rsidRPr="005D4752">
        <w:rPr>
          <w:color w:val="7030A0"/>
        </w:rPr>
        <w:t>Image</w:t>
      </w:r>
      <w:r w:rsidR="00051847" w:rsidRPr="005D4752">
        <w:rPr>
          <w:color w:val="7030A0"/>
        </w:rPr>
        <w:t>. The response will be float</w:t>
      </w:r>
      <w:r w:rsidR="001B7960" w:rsidRPr="005D4752">
        <w:rPr>
          <w:color w:val="7030A0"/>
        </w:rPr>
        <w:t>ing point array of size six, which will be the predicted grasp pose.</w:t>
      </w:r>
      <w:r w:rsidR="00CA048F" w:rsidRPr="005D4752">
        <w:rPr>
          <w:color w:val="7030A0"/>
        </w:rPr>
        <w:t xml:space="preserve"> Within the service an </w:t>
      </w:r>
      <w:proofErr w:type="spellStart"/>
      <w:r w:rsidR="00CA048F" w:rsidRPr="005D4752">
        <w:rPr>
          <w:color w:val="7030A0"/>
        </w:rPr>
        <w:t>OpenCv</w:t>
      </w:r>
      <w:proofErr w:type="spellEnd"/>
      <w:r w:rsidR="00CA048F" w:rsidRPr="005D4752">
        <w:rPr>
          <w:color w:val="7030A0"/>
        </w:rPr>
        <w:t xml:space="preserve"> </w:t>
      </w:r>
      <w:r w:rsidR="003F7685" w:rsidRPr="005D4752">
        <w:rPr>
          <w:color w:val="7030A0"/>
        </w:rPr>
        <w:t xml:space="preserve">bridge will be used to </w:t>
      </w:r>
      <w:r w:rsidR="001A22D7" w:rsidRPr="005D4752">
        <w:rPr>
          <w:color w:val="7030A0"/>
        </w:rPr>
        <w:t>format</w:t>
      </w:r>
      <w:r w:rsidR="003F7685" w:rsidRPr="005D4752">
        <w:rPr>
          <w:color w:val="7030A0"/>
        </w:rPr>
        <w:t xml:space="preserve"> the data from the Image message </w:t>
      </w:r>
      <w:r w:rsidR="00043F30" w:rsidRPr="005D4752">
        <w:rPr>
          <w:color w:val="7030A0"/>
        </w:rPr>
        <w:t xml:space="preserve">so </w:t>
      </w:r>
      <w:r w:rsidR="00376406" w:rsidRPr="005D4752">
        <w:rPr>
          <w:color w:val="7030A0"/>
        </w:rPr>
        <w:t>that</w:t>
      </w:r>
      <w:r w:rsidR="00043F30" w:rsidRPr="005D4752">
        <w:rPr>
          <w:color w:val="7030A0"/>
        </w:rPr>
        <w:t xml:space="preserve"> it</w:t>
      </w:r>
      <w:r w:rsidR="00376406" w:rsidRPr="005D4752">
        <w:rPr>
          <w:color w:val="7030A0"/>
        </w:rPr>
        <w:t xml:space="preserve"> is readable by the Tensorflow model</w:t>
      </w:r>
      <w:r w:rsidR="007873EC" w:rsidRPr="005D4752">
        <w:rPr>
          <w:color w:val="7030A0"/>
        </w:rPr>
        <w:t>.</w:t>
      </w:r>
    </w:p>
    <w:p w14:paraId="0E014A12" w14:textId="77777777" w:rsidR="00180ACA" w:rsidRPr="005D4752" w:rsidRDefault="00180ACA">
      <w:pPr>
        <w:jc w:val="left"/>
        <w:rPr>
          <w:color w:val="7030A0"/>
        </w:rPr>
      </w:pPr>
    </w:p>
    <w:p w14:paraId="62834A90" w14:textId="2EB751CF" w:rsidR="00180ACA" w:rsidRPr="005D4752" w:rsidRDefault="00DC109E">
      <w:pPr>
        <w:pStyle w:val="Heading3"/>
      </w:pPr>
      <w:bookmarkStart w:id="160" w:name="_Toc71112350"/>
      <w:bookmarkStart w:id="161" w:name="_Toc71137549"/>
      <w:r w:rsidRPr="005D4752">
        <w:t>Reflection</w:t>
      </w:r>
      <w:bookmarkEnd w:id="160"/>
      <w:bookmarkEnd w:id="161"/>
    </w:p>
    <w:p w14:paraId="49CA4E83" w14:textId="69A11FC5" w:rsidR="001C55F0" w:rsidRPr="005D4752" w:rsidRDefault="00AE7E48" w:rsidP="001C55F0">
      <w:pPr>
        <w:rPr>
          <w:color w:val="7030A0"/>
        </w:rPr>
      </w:pPr>
      <w:proofErr w:type="gramStart"/>
      <w:r w:rsidRPr="005D4752">
        <w:rPr>
          <w:color w:val="7030A0"/>
        </w:rPr>
        <w:t>Looking back</w:t>
      </w:r>
      <w:r w:rsidR="00D01130" w:rsidRPr="005D4752">
        <w:rPr>
          <w:color w:val="7030A0"/>
        </w:rPr>
        <w:t>,</w:t>
      </w:r>
      <w:r w:rsidRPr="005D4752">
        <w:rPr>
          <w:color w:val="7030A0"/>
        </w:rPr>
        <w:t xml:space="preserve"> this iteration</w:t>
      </w:r>
      <w:proofErr w:type="gramEnd"/>
      <w:r w:rsidR="008D2146" w:rsidRPr="005D4752">
        <w:rPr>
          <w:color w:val="7030A0"/>
        </w:rPr>
        <w:t xml:space="preserve"> may have produced the first signs that the project would not be a</w:t>
      </w:r>
      <w:r w:rsidR="00D713D8" w:rsidRPr="005D4752">
        <w:rPr>
          <w:color w:val="7030A0"/>
        </w:rPr>
        <w:t>s</w:t>
      </w:r>
      <w:r w:rsidR="008D2146" w:rsidRPr="005D4752">
        <w:rPr>
          <w:color w:val="7030A0"/>
        </w:rPr>
        <w:t xml:space="preserve"> successful as first hoped. This can be seen </w:t>
      </w:r>
      <w:r w:rsidR="00BA13CF" w:rsidRPr="005D4752">
        <w:rPr>
          <w:color w:val="7030A0"/>
        </w:rPr>
        <w:t xml:space="preserve">through </w:t>
      </w:r>
      <w:r w:rsidR="00BA13CF" w:rsidRPr="005D4752">
        <w:rPr>
          <w:i/>
          <w:iCs/>
          <w:color w:val="7030A0"/>
        </w:rPr>
        <w:t>Figure 4.7</w:t>
      </w:r>
      <w:r w:rsidR="00BA13CF" w:rsidRPr="005D4752">
        <w:rPr>
          <w:color w:val="7030A0"/>
        </w:rPr>
        <w:t xml:space="preserve"> as the loss metric </w:t>
      </w:r>
      <w:r w:rsidR="00165C44" w:rsidRPr="005D4752">
        <w:rPr>
          <w:color w:val="7030A0"/>
        </w:rPr>
        <w:t>converged after very few epochs to a value</w:t>
      </w:r>
      <w:r w:rsidR="004C5662" w:rsidRPr="005D4752">
        <w:rPr>
          <w:color w:val="7030A0"/>
        </w:rPr>
        <w:t xml:space="preserve"> higher than expected from both network models.</w:t>
      </w:r>
      <w:r w:rsidR="00FD3057" w:rsidRPr="005D4752">
        <w:rPr>
          <w:color w:val="7030A0"/>
        </w:rPr>
        <w:t xml:space="preserve"> However, as stated in </w:t>
      </w:r>
      <w:r w:rsidR="00FD3057" w:rsidRPr="005D4752">
        <w:rPr>
          <w:i/>
          <w:iCs/>
          <w:color w:val="7030A0"/>
        </w:rPr>
        <w:t>Chapter 2</w:t>
      </w:r>
      <w:r w:rsidR="00FD3057" w:rsidRPr="005D4752">
        <w:rPr>
          <w:color w:val="7030A0"/>
        </w:rPr>
        <w:t xml:space="preserve">, this project’s success will not be </w:t>
      </w:r>
      <w:r w:rsidR="00B44E07" w:rsidRPr="005D4752">
        <w:rPr>
          <w:color w:val="7030A0"/>
        </w:rPr>
        <w:t>determined by the network loss metric, but by conducting the experiments in the simulation environment.</w:t>
      </w:r>
    </w:p>
    <w:p w14:paraId="1BD3FABA" w14:textId="77777777" w:rsidR="001C55F0" w:rsidRPr="005D4752" w:rsidRDefault="001C55F0">
      <w:pPr>
        <w:suppressAutoHyphens w:val="0"/>
        <w:jc w:val="left"/>
        <w:rPr>
          <w:rFonts w:eastAsia="MS Gothic"/>
          <w:b/>
          <w:bCs/>
          <w:color w:val="365F91"/>
          <w:sz w:val="28"/>
          <w:szCs w:val="28"/>
        </w:rPr>
      </w:pPr>
      <w:bookmarkStart w:id="162" w:name="_Toc70975977"/>
      <w:bookmarkStart w:id="163" w:name="_Toc71112351"/>
      <w:r w:rsidRPr="005D4752">
        <w:br w:type="page"/>
      </w:r>
    </w:p>
    <w:p w14:paraId="61D04EBA" w14:textId="18072C90" w:rsidR="00180ACA" w:rsidRDefault="00DC109E">
      <w:pPr>
        <w:pStyle w:val="Heading2"/>
      </w:pPr>
      <w:bookmarkStart w:id="164" w:name="_Toc71137550"/>
      <w:r w:rsidRPr="005D4752">
        <w:lastRenderedPageBreak/>
        <w:t>Iteration 4</w:t>
      </w:r>
      <w:bookmarkEnd w:id="162"/>
      <w:bookmarkEnd w:id="163"/>
      <w:bookmarkEnd w:id="164"/>
    </w:p>
    <w:p w14:paraId="66454788" w14:textId="4B8DAFFA" w:rsidR="00A067BD" w:rsidRPr="00461EDD" w:rsidRDefault="00A067BD" w:rsidP="00A067BD">
      <w:r>
        <w:rPr>
          <w:color w:val="7030A0"/>
        </w:rPr>
        <w:t>Iteration 4’s main goal</w:t>
      </w:r>
      <w:r w:rsidR="00FD3356">
        <w:rPr>
          <w:color w:val="7030A0"/>
        </w:rPr>
        <w:t xml:space="preserve"> was to develop the software for </w:t>
      </w:r>
      <w:r w:rsidR="003A4D6E">
        <w:rPr>
          <w:color w:val="7030A0"/>
        </w:rPr>
        <w:t xml:space="preserve">running the experiments in the simulation environment. The experiments </w:t>
      </w:r>
      <w:r w:rsidR="00461EDD">
        <w:rPr>
          <w:color w:val="7030A0"/>
        </w:rPr>
        <w:t xml:space="preserve">to be implemented have already been designed in </w:t>
      </w:r>
      <w:r w:rsidR="00461EDD">
        <w:rPr>
          <w:i/>
          <w:iCs/>
          <w:color w:val="7030A0"/>
        </w:rPr>
        <w:t>Chapter 3</w:t>
      </w:r>
      <w:r w:rsidR="008358B4">
        <w:rPr>
          <w:color w:val="7030A0"/>
        </w:rPr>
        <w:t>.</w:t>
      </w:r>
    </w:p>
    <w:p w14:paraId="0F691C4D" w14:textId="77777777" w:rsidR="00180ACA" w:rsidRPr="005D4752" w:rsidRDefault="00DC109E">
      <w:pPr>
        <w:pStyle w:val="Heading3"/>
      </w:pPr>
      <w:bookmarkStart w:id="165" w:name="_Toc70975978"/>
      <w:bookmarkStart w:id="166" w:name="_Toc71112352"/>
      <w:bookmarkStart w:id="167" w:name="_Toc71137551"/>
      <w:r w:rsidRPr="005D4752">
        <w:t>Feature 9 – Develop Experiments</w:t>
      </w:r>
      <w:bookmarkEnd w:id="165"/>
      <w:bookmarkEnd w:id="166"/>
      <w:bookmarkEnd w:id="167"/>
    </w:p>
    <w:p w14:paraId="4E6F6A92" w14:textId="32A9D573" w:rsidR="00180ACA" w:rsidRPr="005D4752" w:rsidRDefault="00DC109E">
      <w:pPr>
        <w:jc w:val="center"/>
        <w:rPr>
          <w:i/>
          <w:iCs/>
          <w:color w:val="1F497D"/>
        </w:rPr>
      </w:pPr>
      <w:r w:rsidRPr="005D4752">
        <w:rPr>
          <w:i/>
          <w:iCs/>
          <w:color w:val="1F497D"/>
        </w:rPr>
        <w:t>Develop ROS pip</w:t>
      </w:r>
      <w:r w:rsidR="00CE524E" w:rsidRPr="005D4752">
        <w:rPr>
          <w:i/>
          <w:iCs/>
          <w:color w:val="1F497D"/>
        </w:rPr>
        <w:t>e</w:t>
      </w:r>
      <w:r w:rsidRPr="005D4752">
        <w:rPr>
          <w:i/>
          <w:iCs/>
          <w:color w:val="1F497D"/>
        </w:rPr>
        <w:t>line to run experiments on the trained network and evaluate grasp success.</w:t>
      </w:r>
    </w:p>
    <w:p w14:paraId="23585083" w14:textId="4A609F7D" w:rsidR="00180ACA" w:rsidRPr="005D4752" w:rsidRDefault="00180ACA"/>
    <w:p w14:paraId="2FC54203" w14:textId="428C4E7B" w:rsidR="00311B88" w:rsidRDefault="0092453D">
      <w:pPr>
        <w:rPr>
          <w:color w:val="7030A0"/>
        </w:rPr>
      </w:pPr>
      <w:r>
        <w:rPr>
          <w:color w:val="7030A0"/>
        </w:rPr>
        <w:t>The initial design for the</w:t>
      </w:r>
      <w:r w:rsidR="002A1E97">
        <w:rPr>
          <w:color w:val="7030A0"/>
        </w:rPr>
        <w:t xml:space="preserve"> ROS pipeline to conduct the</w:t>
      </w:r>
      <w:r>
        <w:rPr>
          <w:color w:val="7030A0"/>
        </w:rPr>
        <w:t xml:space="preserve"> experiment</w:t>
      </w:r>
      <w:r w:rsidR="002A1E97">
        <w:rPr>
          <w:color w:val="7030A0"/>
        </w:rPr>
        <w:t xml:space="preserve">s is shown in </w:t>
      </w:r>
      <w:r w:rsidR="002A1E97">
        <w:rPr>
          <w:i/>
          <w:iCs/>
          <w:color w:val="7030A0"/>
        </w:rPr>
        <w:t>Figure</w:t>
      </w:r>
      <w:r w:rsidR="000D1A52">
        <w:rPr>
          <w:i/>
          <w:iCs/>
          <w:color w:val="7030A0"/>
        </w:rPr>
        <w:t xml:space="preserve"> </w:t>
      </w:r>
      <w:r w:rsidR="002A1E97">
        <w:rPr>
          <w:i/>
          <w:iCs/>
          <w:color w:val="7030A0"/>
        </w:rPr>
        <w:t>4.2</w:t>
      </w:r>
      <w:r w:rsidR="000D1A52">
        <w:rPr>
          <w:color w:val="7030A0"/>
        </w:rPr>
        <w:t xml:space="preserve"> and does not need much alteration.</w:t>
      </w:r>
    </w:p>
    <w:p w14:paraId="1BAB8CFE" w14:textId="1F4CAA9E" w:rsidR="000D1A52" w:rsidRDefault="000D1A52">
      <w:pPr>
        <w:rPr>
          <w:color w:val="7030A0"/>
        </w:rPr>
      </w:pPr>
    </w:p>
    <w:p w14:paraId="5B3A27AB" w14:textId="5A17AA2C" w:rsidR="000D1A52" w:rsidRDefault="001B6221">
      <w:pPr>
        <w:rPr>
          <w:color w:val="7030A0"/>
        </w:rPr>
      </w:pPr>
      <w:r>
        <w:rPr>
          <w:color w:val="7030A0"/>
        </w:rPr>
        <w:t>ACTUAL ROS GRAPH</w:t>
      </w:r>
    </w:p>
    <w:p w14:paraId="58E83FBC" w14:textId="60E202C2" w:rsidR="001B6221" w:rsidRDefault="001B6221">
      <w:pPr>
        <w:rPr>
          <w:color w:val="7030A0"/>
        </w:rPr>
      </w:pPr>
    </w:p>
    <w:p w14:paraId="5990C928" w14:textId="77777777" w:rsidR="001B6221" w:rsidRPr="000D1A52" w:rsidRDefault="001B6221">
      <w:pPr>
        <w:rPr>
          <w:color w:val="7030A0"/>
        </w:rPr>
      </w:pPr>
    </w:p>
    <w:p w14:paraId="025CE279" w14:textId="77777777" w:rsidR="0092453D" w:rsidRPr="005D4752" w:rsidRDefault="0092453D">
      <w:pPr>
        <w:rPr>
          <w:color w:val="7030A0"/>
        </w:rPr>
      </w:pPr>
    </w:p>
    <w:p w14:paraId="0E157388" w14:textId="77777777" w:rsidR="00180ACA" w:rsidRPr="005D4752" w:rsidRDefault="00DC109E">
      <w:pPr>
        <w:pStyle w:val="Heading3"/>
      </w:pPr>
      <w:bookmarkStart w:id="168" w:name="_Toc70975979"/>
      <w:bookmarkStart w:id="169" w:name="_Toc71112353"/>
      <w:bookmarkStart w:id="170" w:name="_Toc71137552"/>
      <w:r w:rsidRPr="005D4752">
        <w:t>Feature 10 – Save Results</w:t>
      </w:r>
      <w:bookmarkEnd w:id="168"/>
      <w:bookmarkEnd w:id="169"/>
      <w:bookmarkEnd w:id="170"/>
    </w:p>
    <w:p w14:paraId="67FDD5E3" w14:textId="77777777" w:rsidR="00180ACA" w:rsidRPr="005D4752" w:rsidRDefault="00DC109E">
      <w:pPr>
        <w:jc w:val="center"/>
      </w:pPr>
      <w:r w:rsidRPr="005D4752">
        <w:rPr>
          <w:i/>
          <w:iCs/>
          <w:color w:val="1F497D"/>
        </w:rPr>
        <w:t>Get results by running the experiments and save them as .csv files.</w:t>
      </w:r>
    </w:p>
    <w:p w14:paraId="1003491F" w14:textId="77777777" w:rsidR="00180ACA" w:rsidRPr="005D4752" w:rsidRDefault="00180ACA"/>
    <w:p w14:paraId="6918F410" w14:textId="3D823073" w:rsidR="00180ACA" w:rsidRDefault="00180ACA"/>
    <w:p w14:paraId="468990EE" w14:textId="77777777" w:rsidR="00311B88" w:rsidRPr="005D4752" w:rsidRDefault="00311B88"/>
    <w:p w14:paraId="7D5806CA" w14:textId="77777777" w:rsidR="00180ACA" w:rsidRPr="005D4752" w:rsidRDefault="00DC109E">
      <w:pPr>
        <w:pStyle w:val="Heading3"/>
      </w:pPr>
      <w:bookmarkStart w:id="171" w:name="_Toc71112354"/>
      <w:bookmarkStart w:id="172" w:name="_Toc71137553"/>
      <w:r w:rsidRPr="005D4752">
        <w:t>Reflection</w:t>
      </w:r>
      <w:bookmarkEnd w:id="171"/>
      <w:bookmarkEnd w:id="172"/>
    </w:p>
    <w:p w14:paraId="44D57AAC" w14:textId="77777777" w:rsidR="00A5315D" w:rsidRDefault="00A5315D">
      <w:pPr>
        <w:suppressAutoHyphens w:val="0"/>
        <w:jc w:val="left"/>
      </w:pPr>
      <w:bookmarkStart w:id="173" w:name="_Toc70975980"/>
      <w:bookmarkStart w:id="174" w:name="_Toc71112355"/>
    </w:p>
    <w:p w14:paraId="64D30F38" w14:textId="3D2162BB" w:rsidR="00756F96" w:rsidRPr="005D4752" w:rsidRDefault="00756F96">
      <w:pPr>
        <w:suppressAutoHyphens w:val="0"/>
        <w:jc w:val="left"/>
        <w:rPr>
          <w:rFonts w:eastAsia="MS Gothic"/>
          <w:b/>
          <w:bCs/>
          <w:color w:val="365F91"/>
          <w:sz w:val="28"/>
          <w:szCs w:val="28"/>
        </w:rPr>
      </w:pPr>
      <w:r w:rsidRPr="005D4752">
        <w:br w:type="page"/>
      </w:r>
    </w:p>
    <w:p w14:paraId="468194CA" w14:textId="40ADC107" w:rsidR="00180ACA" w:rsidRPr="005D4752" w:rsidRDefault="00DC109E">
      <w:pPr>
        <w:pStyle w:val="Heading2"/>
      </w:pPr>
      <w:bookmarkStart w:id="175" w:name="_Toc71137554"/>
      <w:r w:rsidRPr="005D4752">
        <w:lastRenderedPageBreak/>
        <w:t>Iteration 5</w:t>
      </w:r>
      <w:bookmarkEnd w:id="173"/>
      <w:bookmarkEnd w:id="174"/>
      <w:bookmarkEnd w:id="175"/>
    </w:p>
    <w:p w14:paraId="7435F4D4" w14:textId="77777777" w:rsidR="00180ACA" w:rsidRPr="005D4752" w:rsidRDefault="00DC109E">
      <w:pPr>
        <w:pStyle w:val="Heading3"/>
      </w:pPr>
      <w:bookmarkStart w:id="176" w:name="_Toc70975981"/>
      <w:bookmarkStart w:id="177" w:name="_Toc71112356"/>
      <w:bookmarkStart w:id="178" w:name="_Toc71137555"/>
      <w:r w:rsidRPr="005D4752">
        <w:t>Feature 11 – Results Visualisation</w:t>
      </w:r>
      <w:bookmarkEnd w:id="176"/>
      <w:bookmarkEnd w:id="177"/>
      <w:bookmarkEnd w:id="178"/>
    </w:p>
    <w:p w14:paraId="54FE54FD" w14:textId="77777777" w:rsidR="00180ACA" w:rsidRPr="005D4752" w:rsidRDefault="00DC109E">
      <w:pPr>
        <w:jc w:val="center"/>
      </w:pPr>
      <w:r w:rsidRPr="005D4752">
        <w:rPr>
          <w:i/>
          <w:iCs/>
          <w:color w:val="1F497D"/>
        </w:rPr>
        <w:t>Write script to generate graphs to visualise the results of the experiments.</w:t>
      </w:r>
    </w:p>
    <w:p w14:paraId="3C0F3E02" w14:textId="77777777" w:rsidR="00180ACA" w:rsidRPr="00A5315D" w:rsidRDefault="00180ACA">
      <w:pPr>
        <w:jc w:val="left"/>
        <w:rPr>
          <w:color w:val="1F497D"/>
        </w:rPr>
      </w:pPr>
    </w:p>
    <w:p w14:paraId="2FCAB33C" w14:textId="35D82362" w:rsidR="00180ACA" w:rsidRPr="00975586" w:rsidRDefault="00975586" w:rsidP="00A82203">
      <w:pPr>
        <w:rPr>
          <w:color w:val="7030A0"/>
        </w:rPr>
      </w:pPr>
      <w:r>
        <w:rPr>
          <w:color w:val="7030A0"/>
        </w:rPr>
        <w:t xml:space="preserve">The output from </w:t>
      </w:r>
      <w:r w:rsidR="008C1B70">
        <w:rPr>
          <w:color w:val="7030A0"/>
        </w:rPr>
        <w:t xml:space="preserve">running </w:t>
      </w:r>
      <w:r>
        <w:rPr>
          <w:color w:val="7030A0"/>
        </w:rPr>
        <w:t>the experiments</w:t>
      </w:r>
      <w:r w:rsidR="008C1B70">
        <w:rPr>
          <w:color w:val="7030A0"/>
        </w:rPr>
        <w:t xml:space="preserve"> is three separate CSV files</w:t>
      </w:r>
      <w:r w:rsidR="007E04A5">
        <w:rPr>
          <w:color w:val="7030A0"/>
        </w:rPr>
        <w:t>. The initial part of this</w:t>
      </w:r>
      <w:r w:rsidR="00895EF2">
        <w:rPr>
          <w:color w:val="7030A0"/>
        </w:rPr>
        <w:t xml:space="preserve"> feature is to combine these files into one usable</w:t>
      </w:r>
      <w:r w:rsidR="007E63F5">
        <w:rPr>
          <w:color w:val="7030A0"/>
        </w:rPr>
        <w:t xml:space="preserve"> table of results. The data also includes different types of </w:t>
      </w:r>
      <w:r w:rsidR="000412BA">
        <w:rPr>
          <w:color w:val="7030A0"/>
        </w:rPr>
        <w:t>each object, mugs for example,</w:t>
      </w:r>
      <w:r w:rsidR="001B05FF">
        <w:rPr>
          <w:color w:val="7030A0"/>
        </w:rPr>
        <w:t xml:space="preserve"> and these will also be combined to make</w:t>
      </w:r>
      <w:r w:rsidR="00AC28D8">
        <w:rPr>
          <w:color w:val="7030A0"/>
        </w:rPr>
        <w:t xml:space="preserve"> larger categories containing the average success of the individual objects.</w:t>
      </w:r>
      <w:r w:rsidR="00E95B39">
        <w:rPr>
          <w:color w:val="7030A0"/>
        </w:rPr>
        <w:t xml:space="preserve"> This ensures the</w:t>
      </w:r>
      <w:r w:rsidR="001B05FF">
        <w:rPr>
          <w:color w:val="7030A0"/>
        </w:rPr>
        <w:t xml:space="preserve"> visualisation </w:t>
      </w:r>
      <w:r w:rsidR="00A17204">
        <w:rPr>
          <w:color w:val="7030A0"/>
        </w:rPr>
        <w:t>of the data less crowded</w:t>
      </w:r>
      <w:r w:rsidR="00E95B39">
        <w:rPr>
          <w:color w:val="7030A0"/>
        </w:rPr>
        <w:t xml:space="preserve"> and more understandable</w:t>
      </w:r>
      <w:r w:rsidR="00A17204">
        <w:rPr>
          <w:color w:val="7030A0"/>
        </w:rPr>
        <w:t>.</w:t>
      </w:r>
      <w:r w:rsidR="00E95B39">
        <w:rPr>
          <w:color w:val="7030A0"/>
        </w:rPr>
        <w:t xml:space="preserve"> This functionality will be </w:t>
      </w:r>
      <w:r w:rsidR="00CA5183">
        <w:rPr>
          <w:color w:val="7030A0"/>
        </w:rPr>
        <w:t>achieved through a Python script</w:t>
      </w:r>
      <w:r w:rsidR="00B26D33">
        <w:rPr>
          <w:color w:val="7030A0"/>
        </w:rPr>
        <w:t xml:space="preserve"> </w:t>
      </w:r>
      <w:r w:rsidR="007C62D9">
        <w:rPr>
          <w:color w:val="7030A0"/>
        </w:rPr>
        <w:t xml:space="preserve">using </w:t>
      </w:r>
      <w:r w:rsidR="00D45D24">
        <w:rPr>
          <w:color w:val="7030A0"/>
        </w:rPr>
        <w:t>Pandas</w:t>
      </w:r>
      <w:r w:rsidR="002C549B">
        <w:rPr>
          <w:color w:val="7030A0"/>
        </w:rPr>
        <w:fldChar w:fldCharType="begin"/>
      </w:r>
      <w:r w:rsidR="002C549B">
        <w:rPr>
          <w:color w:val="7030A0"/>
        </w:rPr>
        <w:instrText xml:space="preserve"> ADDIN ZOTERO_ITEM CSL_CITATION {"citationID":"yHuhIOd0","properties":{"formattedCitation":"[31]","plainCitation":"[31]","noteIndex":0},"citationItems":[{"id":105,"uris":["http://zotero.org/users/7475840/items/CZ9RJ4X2"],"uri":["http://zotero.org/users/7475840/items/CZ9RJ4X2"],"itemData":{"id":105,"type":"webpage","title":"NumPy","URL":"https://numpy.org/","accessed":{"date-parts":[["2021",5,5]]}}}],"schema":"https://github.com/citation-style-language/schema/raw/master/csl-citation.json"} </w:instrText>
      </w:r>
      <w:r w:rsidR="002C549B">
        <w:rPr>
          <w:color w:val="7030A0"/>
        </w:rPr>
        <w:fldChar w:fldCharType="separate"/>
      </w:r>
      <w:r w:rsidR="002C549B">
        <w:rPr>
          <w:color w:val="7030A0"/>
        </w:rPr>
        <w:fldChar w:fldCharType="end"/>
      </w:r>
      <w:r w:rsidR="002C549B">
        <w:rPr>
          <w:color w:val="7030A0"/>
        </w:rPr>
        <w:t xml:space="preserve"> </w:t>
      </w:r>
      <w:r w:rsidR="008E69EE">
        <w:rPr>
          <w:color w:val="7030A0"/>
        </w:rPr>
        <w:t xml:space="preserve">to build the datasets </w:t>
      </w:r>
      <w:r w:rsidR="00B26D33">
        <w:rPr>
          <w:color w:val="7030A0"/>
        </w:rPr>
        <w:t>with the following design</w:t>
      </w:r>
      <w:r w:rsidR="001636C8">
        <w:rPr>
          <w:color w:val="7030A0"/>
        </w:rPr>
        <w:t>.</w:t>
      </w:r>
    </w:p>
    <w:p w14:paraId="0E625FBE" w14:textId="3B8C2562" w:rsidR="00A5315D" w:rsidRDefault="00A001F6" w:rsidP="00A82203">
      <w:pPr>
        <w:rPr>
          <w:color w:val="1F497D"/>
        </w:rPr>
      </w:pPr>
      <w:r>
        <w:rPr>
          <w:noProof/>
          <w:color w:val="1F497D"/>
        </w:rPr>
        <mc:AlternateContent>
          <mc:Choice Requires="wpg">
            <w:drawing>
              <wp:anchor distT="0" distB="0" distL="114300" distR="114300" simplePos="0" relativeHeight="251671563" behindDoc="0" locked="0" layoutInCell="1" allowOverlap="1" wp14:anchorId="0A83029D" wp14:editId="3FF411E7">
                <wp:simplePos x="0" y="0"/>
                <wp:positionH relativeFrom="column">
                  <wp:posOffset>638175</wp:posOffset>
                </wp:positionH>
                <wp:positionV relativeFrom="paragraph">
                  <wp:posOffset>166370</wp:posOffset>
                </wp:positionV>
                <wp:extent cx="4000500" cy="2831465"/>
                <wp:effectExtent l="0" t="0" r="0" b="6985"/>
                <wp:wrapTopAndBottom/>
                <wp:docPr id="39" name="Group 39"/>
                <wp:cNvGraphicFramePr/>
                <a:graphic xmlns:a="http://schemas.openxmlformats.org/drawingml/2006/main">
                  <a:graphicData uri="http://schemas.microsoft.com/office/word/2010/wordprocessingGroup">
                    <wpg:wgp>
                      <wpg:cNvGrpSpPr/>
                      <wpg:grpSpPr>
                        <a:xfrm>
                          <a:off x="0" y="19694"/>
                          <a:ext cx="4000500" cy="2811771"/>
                          <a:chOff x="0" y="19694"/>
                          <a:chExt cx="4000500" cy="2811771"/>
                        </a:xfrm>
                      </wpg:grpSpPr>
                      <pic:pic xmlns:pic="http://schemas.openxmlformats.org/drawingml/2006/picture">
                        <pic:nvPicPr>
                          <pic:cNvPr id="34" name="Picture 34"/>
                          <pic:cNvPicPr>
                            <a:picLocks noChangeAspect="1"/>
                          </pic:cNvPicPr>
                        </pic:nvPicPr>
                        <pic:blipFill>
                          <a:blip r:embed="rId58">
                            <a:extLst>
                              <a:ext uri="{28A0092B-C50C-407E-A947-70E740481C1C}">
                                <a14:useLocalDpi xmlns:a14="http://schemas.microsoft.com/office/drawing/2010/main" val="0"/>
                              </a:ext>
                            </a:extLst>
                          </a:blip>
                          <a:srcRect/>
                          <a:stretch/>
                        </pic:blipFill>
                        <pic:spPr>
                          <a:xfrm>
                            <a:off x="0" y="19694"/>
                            <a:ext cx="4000500" cy="2473307"/>
                          </a:xfrm>
                          <a:prstGeom prst="rect">
                            <a:avLst/>
                          </a:prstGeom>
                        </pic:spPr>
                      </pic:pic>
                      <wps:wsp>
                        <wps:cNvPr id="35" name="Text Box 35"/>
                        <wps:cNvSpPr txBox="1"/>
                        <wps:spPr>
                          <a:xfrm>
                            <a:off x="0" y="2571750"/>
                            <a:ext cx="4000500" cy="259715"/>
                          </a:xfrm>
                          <a:prstGeom prst="rect">
                            <a:avLst/>
                          </a:prstGeom>
                          <a:solidFill>
                            <a:prstClr val="white"/>
                          </a:solidFill>
                          <a:ln>
                            <a:noFill/>
                          </a:ln>
                        </wps:spPr>
                        <wps:txbx>
                          <w:txbxContent>
                            <w:p w14:paraId="4D929C89" w14:textId="5E13D493" w:rsidR="00A001F6" w:rsidRPr="009214CA" w:rsidRDefault="00A001F6" w:rsidP="00A001F6">
                              <w:pPr>
                                <w:pStyle w:val="Caption"/>
                                <w:jc w:val="center"/>
                                <w:rPr>
                                  <w:szCs w:val="24"/>
                                </w:rPr>
                              </w:pPr>
                              <w:bookmarkStart w:id="179" w:name="_Toc71137443"/>
                              <w:r>
                                <w:t xml:space="preserve">Figure </w:t>
                              </w:r>
                              <w:fldSimple w:instr=" STYLEREF 1 \s ">
                                <w:r>
                                  <w:rPr>
                                    <w:noProof/>
                                  </w:rPr>
                                  <w:t>4</w:t>
                                </w:r>
                              </w:fldSimple>
                              <w:r>
                                <w:t>.</w:t>
                              </w:r>
                              <w:fldSimple w:instr=" SEQ Figure \* ARABIC \s 1 ">
                                <w:r>
                                  <w:rPr>
                                    <w:noProof/>
                                  </w:rPr>
                                  <w:t>8</w:t>
                                </w:r>
                              </w:fldSimple>
                              <w:r>
                                <w:t>: Design for collating results into one dataset.</w:t>
                              </w:r>
                              <w:bookmarkEnd w:id="1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A83029D" id="Group 39" o:spid="_x0000_s1079" style="position:absolute;left:0;text-align:left;margin-left:50.25pt;margin-top:13.1pt;width:315pt;height:222.95pt;z-index:251671563" coordorigin=",196" coordsize="40005,281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">
                <v:shape id="Picture 34" o:spid="_x0000_s1080" type="#_x0000_t75" style="position:absolute;top:196;width:40005;height:247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">
                  <v:imagedata r:id="rId59" o:title=""/>
                </v:shape>
                <v:shape id="Text Box 35" o:spid="_x0000_s1081" type="#_x0000_t202" style="position:absolute;top:25717;width:40005;height:25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" stroked="f">
                  <v:textbox style="mso-fit-shape-to-text:t" inset="0,0,0,0">
                    <w:txbxContent>
                      <w:p w14:paraId="4D929C89" w14:textId="5E13D493" w:rsidR="00A001F6" w:rsidRPr="009214CA" w:rsidRDefault="00A001F6" w:rsidP="00A001F6">
                        <w:pPr>
                          <w:pStyle w:val="Caption"/>
                          <w:jc w:val="center"/>
                          <w:rPr>
                            <w:szCs w:val="24"/>
                          </w:rPr>
                        </w:pPr>
                        <w:bookmarkStart w:id="180" w:name="_Toc71137443"/>
                        <w:r>
                          <w:t xml:space="preserve">Figure </w:t>
                        </w:r>
                        <w:fldSimple w:instr=" STYLEREF 1 \s ">
                          <w:r>
                            <w:rPr>
                              <w:noProof/>
                            </w:rPr>
                            <w:t>4</w:t>
                          </w:r>
                        </w:fldSimple>
                        <w:r>
                          <w:t>.</w:t>
                        </w:r>
                        <w:fldSimple w:instr=" SEQ Figure \* ARABIC \s 1 ">
                          <w:r>
                            <w:rPr>
                              <w:noProof/>
                            </w:rPr>
                            <w:t>8</w:t>
                          </w:r>
                        </w:fldSimple>
                        <w:r>
                          <w:t>: Design for collating results into one dataset.</w:t>
                        </w:r>
                        <w:bookmarkEnd w:id="180"/>
                      </w:p>
                    </w:txbxContent>
                  </v:textbox>
                </v:shape>
                <w10:wrap type="topAndBottom"/>
              </v:group>
            </w:pict>
          </mc:Fallback>
        </mc:AlternateContent>
      </w:r>
    </w:p>
    <w:p w14:paraId="6C3E719C" w14:textId="25990E23" w:rsidR="001636C8" w:rsidRPr="004808EB" w:rsidRDefault="004808EB" w:rsidP="00A82203">
      <w:pPr>
        <w:rPr>
          <w:color w:val="7030A0"/>
        </w:rPr>
      </w:pPr>
      <w:r w:rsidRPr="004808EB">
        <w:rPr>
          <w:color w:val="7030A0"/>
        </w:rPr>
        <w:t>The</w:t>
      </w:r>
      <w:r>
        <w:rPr>
          <w:color w:val="7030A0"/>
        </w:rPr>
        <w:t xml:space="preserve"> collated dataset will then be visualised using </w:t>
      </w:r>
      <w:r w:rsidR="007C62D9">
        <w:rPr>
          <w:color w:val="7030A0"/>
        </w:rPr>
        <w:t>Python and Matplotlib</w:t>
      </w:r>
      <w:r w:rsidR="009D53CD">
        <w:rPr>
          <w:color w:val="7030A0"/>
        </w:rPr>
        <w:t xml:space="preserve"> to produce three </w:t>
      </w:r>
      <w:r w:rsidR="00DB79E4">
        <w:rPr>
          <w:color w:val="7030A0"/>
        </w:rPr>
        <w:t>plots</w:t>
      </w:r>
      <w:r w:rsidR="009D53CD">
        <w:rPr>
          <w:color w:val="7030A0"/>
        </w:rPr>
        <w:t>: a word</w:t>
      </w:r>
      <w:r w:rsidR="00250CFA">
        <w:rPr>
          <w:color w:val="7030A0"/>
        </w:rPr>
        <w:t>-</w:t>
      </w:r>
      <w:r w:rsidR="009D53CD">
        <w:rPr>
          <w:color w:val="7030A0"/>
        </w:rPr>
        <w:t>cloud</w:t>
      </w:r>
      <w:r w:rsidR="00DB79E4">
        <w:rPr>
          <w:color w:val="7030A0"/>
        </w:rPr>
        <w:t xml:space="preserve"> based on the highest success rate objects</w:t>
      </w:r>
      <w:r w:rsidR="009D53CD">
        <w:rPr>
          <w:color w:val="7030A0"/>
        </w:rPr>
        <w:t xml:space="preserve">, </w:t>
      </w:r>
      <w:r w:rsidR="00250CFA">
        <w:rPr>
          <w:color w:val="7030A0"/>
        </w:rPr>
        <w:t>a ‘top fifteen’ bar chart, and a ‘bottom fifteen’ bar chart.</w:t>
      </w:r>
      <w:r w:rsidR="00DB79E4">
        <w:rPr>
          <w:color w:val="7030A0"/>
        </w:rPr>
        <w:t xml:space="preserve"> These </w:t>
      </w:r>
      <w:r w:rsidR="009B389B">
        <w:rPr>
          <w:color w:val="7030A0"/>
        </w:rPr>
        <w:t>charts</w:t>
      </w:r>
      <w:r w:rsidR="00A82203">
        <w:rPr>
          <w:color w:val="7030A0"/>
        </w:rPr>
        <w:t xml:space="preserve"> should give a comprehensive view of the success of specific objects in the simulation. The average success of </w:t>
      </w:r>
      <w:r w:rsidR="00E41EDF">
        <w:rPr>
          <w:color w:val="7030A0"/>
        </w:rPr>
        <w:t>all the grasps will also be available from the dataset.</w:t>
      </w:r>
    </w:p>
    <w:p w14:paraId="4E8C77E6" w14:textId="77777777" w:rsidR="004808EB" w:rsidRPr="005D4752" w:rsidRDefault="004808EB">
      <w:pPr>
        <w:jc w:val="left"/>
        <w:rPr>
          <w:color w:val="1F497D"/>
        </w:rPr>
      </w:pPr>
    </w:p>
    <w:p w14:paraId="461B8A3D" w14:textId="06A640A5" w:rsidR="00A5315D" w:rsidRDefault="00DC109E" w:rsidP="00A5315D">
      <w:pPr>
        <w:pStyle w:val="Heading3"/>
      </w:pPr>
      <w:bookmarkStart w:id="181" w:name="_Toc71112357"/>
      <w:bookmarkStart w:id="182" w:name="_Toc71137556"/>
      <w:r w:rsidRPr="005D4752">
        <w:t>Reflection</w:t>
      </w:r>
      <w:bookmarkEnd w:id="181"/>
      <w:bookmarkEnd w:id="182"/>
    </w:p>
    <w:p w14:paraId="330AB729" w14:textId="5B5B98C8" w:rsidR="00A5315D" w:rsidRPr="002E47F9" w:rsidRDefault="00EA3089" w:rsidP="00A5315D">
      <w:pPr>
        <w:rPr>
          <w:color w:val="7030A0"/>
        </w:rPr>
      </w:pPr>
      <w:r>
        <w:rPr>
          <w:color w:val="7030A0"/>
        </w:rPr>
        <w:t>There was not much to go wrong during this iteration</w:t>
      </w:r>
      <w:r w:rsidR="008561D5">
        <w:rPr>
          <w:color w:val="7030A0"/>
        </w:rPr>
        <w:t xml:space="preserve">. This meant there was more time to analyse the different results that were received </w:t>
      </w:r>
      <w:r w:rsidR="00A9507E">
        <w:rPr>
          <w:color w:val="7030A0"/>
        </w:rPr>
        <w:t xml:space="preserve">from running the experiments. This analysis is discussed in </w:t>
      </w:r>
      <w:r w:rsidR="00A9507E" w:rsidRPr="00A9507E">
        <w:rPr>
          <w:i/>
          <w:iCs/>
          <w:color w:val="7030A0"/>
        </w:rPr>
        <w:t>Chapter 6</w:t>
      </w:r>
      <w:r w:rsidR="00A9507E">
        <w:rPr>
          <w:color w:val="7030A0"/>
        </w:rPr>
        <w:t>.</w:t>
      </w:r>
    </w:p>
    <w:p w14:paraId="0CE34A4E" w14:textId="77777777" w:rsidR="00A5315D" w:rsidRDefault="00A5315D" w:rsidP="00A5315D"/>
    <w:p w14:paraId="0E4ADCD7" w14:textId="29932446" w:rsidR="00A5315D" w:rsidRPr="00A5315D" w:rsidRDefault="00A5315D" w:rsidP="00A5315D">
      <w:pPr>
        <w:sectPr w:rsidR="00A5315D" w:rsidRPr="00A5315D">
          <w:headerReference w:type="default" r:id="rId60"/>
          <w:footerReference w:type="default" r:id="rId61"/>
          <w:pgSz w:w="11906" w:h="16838"/>
          <w:pgMar w:top="1428" w:right="1800" w:bottom="1440" w:left="1800" w:header="708" w:footer="708" w:gutter="0"/>
          <w:cols w:space="720"/>
        </w:sectPr>
      </w:pPr>
    </w:p>
    <w:p w14:paraId="6906E7FD" w14:textId="77777777" w:rsidR="00180ACA" w:rsidRPr="005D4752" w:rsidRDefault="00DC109E">
      <w:pPr>
        <w:pStyle w:val="Heading1"/>
      </w:pPr>
      <w:bookmarkStart w:id="183" w:name="_Toc222978603"/>
      <w:bookmarkStart w:id="184" w:name="_Toc70975982"/>
      <w:bookmarkStart w:id="185" w:name="_Toc192777712"/>
      <w:bookmarkStart w:id="186" w:name="_Toc71112358"/>
      <w:bookmarkStart w:id="187" w:name="_Toc71137557"/>
      <w:r w:rsidRPr="005D4752">
        <w:lastRenderedPageBreak/>
        <w:t>Testing</w:t>
      </w:r>
      <w:bookmarkEnd w:id="183"/>
      <w:bookmarkEnd w:id="184"/>
      <w:bookmarkEnd w:id="185"/>
      <w:bookmarkEnd w:id="186"/>
      <w:bookmarkEnd w:id="187"/>
    </w:p>
    <w:p w14:paraId="6E05E6F0" w14:textId="5992B177" w:rsidR="00180ACA" w:rsidRPr="005D4752" w:rsidRDefault="004B5B68" w:rsidP="004B5B68">
      <w:pPr>
        <w:pStyle w:val="Heading2"/>
      </w:pPr>
      <w:bookmarkStart w:id="188" w:name="_Toc71137558"/>
      <w:r w:rsidRPr="005D4752">
        <w:t>Overall Approach</w:t>
      </w:r>
      <w:bookmarkEnd w:id="188"/>
    </w:p>
    <w:p w14:paraId="6BAF08CE" w14:textId="6DBE1D29" w:rsidR="004B5B68" w:rsidRDefault="00426397" w:rsidP="004B5B68">
      <w:pPr>
        <w:rPr>
          <w:color w:val="7030A0"/>
        </w:rPr>
      </w:pPr>
      <w:r>
        <w:rPr>
          <w:color w:val="7030A0"/>
        </w:rPr>
        <w:t>The overall approach to testing for this project</w:t>
      </w:r>
      <w:r w:rsidR="007E2F09">
        <w:rPr>
          <w:color w:val="7030A0"/>
        </w:rPr>
        <w:t xml:space="preserve"> </w:t>
      </w:r>
      <w:r w:rsidR="00F65CC0">
        <w:rPr>
          <w:color w:val="7030A0"/>
        </w:rPr>
        <w:t xml:space="preserve">is a combination of two methods: automated testing and visual testing. Due to the nature of the project, </w:t>
      </w:r>
      <w:r w:rsidR="00896789">
        <w:rPr>
          <w:color w:val="7030A0"/>
        </w:rPr>
        <w:t>there is no need for user</w:t>
      </w:r>
      <w:r w:rsidR="00E60D27">
        <w:rPr>
          <w:color w:val="7030A0"/>
        </w:rPr>
        <w:t>, interface, or stress</w:t>
      </w:r>
      <w:r w:rsidR="00896789">
        <w:rPr>
          <w:color w:val="7030A0"/>
        </w:rPr>
        <w:t xml:space="preserve"> testing</w:t>
      </w:r>
      <w:r w:rsidR="00D82BCC">
        <w:rPr>
          <w:color w:val="7030A0"/>
        </w:rPr>
        <w:t>, as there are no intended users.</w:t>
      </w:r>
      <w:r w:rsidR="00E113B3">
        <w:rPr>
          <w:color w:val="7030A0"/>
        </w:rPr>
        <w:t xml:space="preserve"> </w:t>
      </w:r>
      <w:r w:rsidR="00911291">
        <w:rPr>
          <w:color w:val="7030A0"/>
        </w:rPr>
        <w:t>The following sections will discuss both aspects of the testing plan</w:t>
      </w:r>
      <w:r w:rsidR="001A618F">
        <w:rPr>
          <w:color w:val="7030A0"/>
        </w:rPr>
        <w:t xml:space="preserve">; considering </w:t>
      </w:r>
      <w:r w:rsidR="007F696F">
        <w:rPr>
          <w:color w:val="7030A0"/>
        </w:rPr>
        <w:t xml:space="preserve">what testing has been achieved and what would be </w:t>
      </w:r>
      <w:r w:rsidR="00CF2846">
        <w:rPr>
          <w:color w:val="7030A0"/>
        </w:rPr>
        <w:t>planned</w:t>
      </w:r>
      <w:r w:rsidR="007F696F">
        <w:rPr>
          <w:color w:val="7030A0"/>
        </w:rPr>
        <w:t xml:space="preserve"> </w:t>
      </w:r>
      <w:r w:rsidR="002A3B17">
        <w:rPr>
          <w:color w:val="7030A0"/>
        </w:rPr>
        <w:t>if there were no time constraints</w:t>
      </w:r>
      <w:r w:rsidR="001A618F">
        <w:rPr>
          <w:color w:val="7030A0"/>
        </w:rPr>
        <w:t>.</w:t>
      </w:r>
    </w:p>
    <w:p w14:paraId="380BEA92" w14:textId="3C32A1C1" w:rsidR="0064201F" w:rsidRDefault="0064201F" w:rsidP="004B5B68">
      <w:pPr>
        <w:rPr>
          <w:color w:val="7030A0"/>
        </w:rPr>
      </w:pPr>
    </w:p>
    <w:p w14:paraId="7D744439" w14:textId="5616BA1C" w:rsidR="0064201F" w:rsidRPr="00426397" w:rsidRDefault="00F41F6F" w:rsidP="004B5B68">
      <w:pPr>
        <w:rPr>
          <w:color w:val="7030A0"/>
        </w:rPr>
      </w:pPr>
      <w:r>
        <w:rPr>
          <w:color w:val="7030A0"/>
        </w:rPr>
        <w:t xml:space="preserve">A </w:t>
      </w:r>
      <w:r w:rsidR="00A933C5">
        <w:rPr>
          <w:color w:val="7030A0"/>
        </w:rPr>
        <w:t xml:space="preserve">short </w:t>
      </w:r>
      <w:r>
        <w:rPr>
          <w:color w:val="7030A0"/>
        </w:rPr>
        <w:t>list</w:t>
      </w:r>
      <w:r w:rsidR="00A933C5">
        <w:rPr>
          <w:color w:val="7030A0"/>
        </w:rPr>
        <w:t xml:space="preserve"> of main tests has been created to keep track of the testing of fundamental features.</w:t>
      </w:r>
      <w:r w:rsidR="003E370B">
        <w:rPr>
          <w:color w:val="7030A0"/>
        </w:rPr>
        <w:t xml:space="preserve"> This can be seen in </w:t>
      </w:r>
      <w:r w:rsidR="003E370B">
        <w:rPr>
          <w:i/>
          <w:iCs/>
          <w:color w:val="7030A0"/>
        </w:rPr>
        <w:t>Appendix F</w:t>
      </w:r>
      <w:r w:rsidR="003E370B">
        <w:rPr>
          <w:color w:val="7030A0"/>
        </w:rPr>
        <w:t>.</w:t>
      </w:r>
      <w:r w:rsidR="00A933C5">
        <w:rPr>
          <w:color w:val="7030A0"/>
        </w:rPr>
        <w:t xml:space="preserve"> </w:t>
      </w:r>
      <w:r w:rsidR="002078FB">
        <w:rPr>
          <w:color w:val="7030A0"/>
        </w:rPr>
        <w:t>Alongside these broader tests</w:t>
      </w:r>
      <w:r w:rsidR="003141AF">
        <w:rPr>
          <w:color w:val="7030A0"/>
        </w:rPr>
        <w:t>, w</w:t>
      </w:r>
      <w:r w:rsidR="00CD72EA">
        <w:rPr>
          <w:color w:val="7030A0"/>
        </w:rPr>
        <w:t xml:space="preserve">hile the different </w:t>
      </w:r>
      <w:r w:rsidR="003141AF">
        <w:rPr>
          <w:color w:val="7030A0"/>
        </w:rPr>
        <w:t xml:space="preserve">elements and programs were being </w:t>
      </w:r>
      <w:r w:rsidR="00431464">
        <w:rPr>
          <w:color w:val="7030A0"/>
        </w:rPr>
        <w:t>developed</w:t>
      </w:r>
      <w:r w:rsidR="003141AF">
        <w:rPr>
          <w:color w:val="7030A0"/>
        </w:rPr>
        <w:t>, smaller tests were also conducted</w:t>
      </w:r>
      <w:r w:rsidR="002078FB">
        <w:rPr>
          <w:color w:val="7030A0"/>
        </w:rPr>
        <w:t xml:space="preserve"> during each iteration</w:t>
      </w:r>
      <w:r w:rsidR="003141AF">
        <w:rPr>
          <w:color w:val="7030A0"/>
        </w:rPr>
        <w:t>.</w:t>
      </w:r>
    </w:p>
    <w:p w14:paraId="503ECDF4" w14:textId="56101CA4" w:rsidR="000953BE" w:rsidRPr="005D4752" w:rsidRDefault="000953BE" w:rsidP="000953BE">
      <w:pPr>
        <w:pStyle w:val="Heading2"/>
      </w:pPr>
      <w:bookmarkStart w:id="189" w:name="_Toc71137559"/>
      <w:r w:rsidRPr="005D4752">
        <w:t>Automated Testing</w:t>
      </w:r>
      <w:bookmarkEnd w:id="189"/>
    </w:p>
    <w:p w14:paraId="43279632" w14:textId="60B9D51A" w:rsidR="000953BE" w:rsidRPr="005D4752" w:rsidRDefault="000953BE" w:rsidP="000953BE"/>
    <w:p w14:paraId="3915EE49" w14:textId="77777777" w:rsidR="008A4EB5" w:rsidRDefault="000953BE" w:rsidP="0099644A">
      <w:pPr>
        <w:pStyle w:val="Heading2"/>
      </w:pPr>
      <w:bookmarkStart w:id="190" w:name="_Toc71137560"/>
      <w:r w:rsidRPr="005D4752">
        <w:t>Visual Testing</w:t>
      </w:r>
      <w:bookmarkEnd w:id="190"/>
    </w:p>
    <w:p w14:paraId="13895E22" w14:textId="77777777" w:rsidR="00544DCD" w:rsidRDefault="00544DCD" w:rsidP="00544DCD"/>
    <w:p w14:paraId="3BB8BBDC" w14:textId="79A03E77" w:rsidR="00004F0F" w:rsidRPr="00544DCD" w:rsidRDefault="00004F0F" w:rsidP="00544DCD">
      <w:pPr>
        <w:sectPr w:rsidR="00004F0F" w:rsidRPr="00544DCD">
          <w:headerReference w:type="default" r:id="rId62"/>
          <w:footerReference w:type="default" r:id="rId63"/>
          <w:pgSz w:w="11906" w:h="16838"/>
          <w:pgMar w:top="1428" w:right="1800" w:bottom="1440" w:left="1800" w:header="708" w:footer="708" w:gutter="0"/>
          <w:cols w:space="720"/>
        </w:sectPr>
      </w:pPr>
    </w:p>
    <w:p w14:paraId="390BC99A" w14:textId="77777777" w:rsidR="00180ACA" w:rsidRPr="005D4752" w:rsidRDefault="00DC109E">
      <w:pPr>
        <w:pStyle w:val="Heading1"/>
      </w:pPr>
      <w:bookmarkStart w:id="191" w:name="_Toc70975987"/>
      <w:bookmarkStart w:id="192" w:name="_Toc71112363"/>
      <w:bookmarkStart w:id="193" w:name="_Toc71137561"/>
      <w:r w:rsidRPr="005D4752">
        <w:lastRenderedPageBreak/>
        <w:t>Results and Conclusions</w:t>
      </w:r>
      <w:bookmarkEnd w:id="191"/>
      <w:bookmarkEnd w:id="192"/>
      <w:bookmarkEnd w:id="193"/>
    </w:p>
    <w:p w14:paraId="1441FB41" w14:textId="77777777" w:rsidR="00180ACA" w:rsidRPr="005D4752" w:rsidRDefault="00DC109E">
      <w:pPr>
        <w:pStyle w:val="Heading2"/>
      </w:pPr>
      <w:bookmarkStart w:id="194" w:name="_Toc70975988"/>
      <w:bookmarkStart w:id="195" w:name="_Toc71112364"/>
      <w:bookmarkStart w:id="196" w:name="_Toc71137562"/>
      <w:r w:rsidRPr="005D4752">
        <w:t>Ground Truth Success</w:t>
      </w:r>
      <w:bookmarkEnd w:id="194"/>
      <w:bookmarkEnd w:id="195"/>
      <w:bookmarkEnd w:id="196"/>
    </w:p>
    <w:p w14:paraId="4250AC14" w14:textId="77777777" w:rsidR="00180ACA" w:rsidRPr="005D4752" w:rsidRDefault="00180ACA"/>
    <w:p w14:paraId="2BE64F56" w14:textId="77777777" w:rsidR="00180ACA" w:rsidRPr="005D4752" w:rsidRDefault="00DC109E">
      <w:pPr>
        <w:pStyle w:val="Heading2"/>
      </w:pPr>
      <w:bookmarkStart w:id="197" w:name="_Toc70975989"/>
      <w:bookmarkStart w:id="198" w:name="_Toc71112365"/>
      <w:bookmarkStart w:id="199" w:name="_Toc71137563"/>
      <w:r w:rsidRPr="005D4752">
        <w:t>Model Loss and Accuracy</w:t>
      </w:r>
      <w:bookmarkEnd w:id="197"/>
      <w:bookmarkEnd w:id="198"/>
      <w:bookmarkEnd w:id="199"/>
    </w:p>
    <w:p w14:paraId="3D7E6870" w14:textId="77777777" w:rsidR="00180ACA" w:rsidRPr="005D4752" w:rsidRDefault="00DC109E">
      <w:pPr>
        <w:pStyle w:val="ListParagraph"/>
        <w:numPr>
          <w:ilvl w:val="0"/>
          <w:numId w:val="10"/>
        </w:numPr>
        <w:rPr>
          <w:color w:val="7030A0"/>
        </w:rPr>
      </w:pPr>
      <w:r w:rsidRPr="005D4752">
        <w:rPr>
          <w:color w:val="7030A0"/>
        </w:rPr>
        <w:t>Show graph and discuss both implementations</w:t>
      </w:r>
    </w:p>
    <w:p w14:paraId="3579747E" w14:textId="77777777" w:rsidR="00180ACA" w:rsidRPr="005D4752" w:rsidRDefault="00DC109E">
      <w:pPr>
        <w:pStyle w:val="Heading2"/>
      </w:pPr>
      <w:bookmarkStart w:id="200" w:name="_Toc70975990"/>
      <w:bookmarkStart w:id="201" w:name="_Toc71112366"/>
      <w:bookmarkStart w:id="202" w:name="_Toc71137564"/>
      <w:r w:rsidRPr="005D4752">
        <w:t>Model Success in Simulation</w:t>
      </w:r>
      <w:bookmarkEnd w:id="200"/>
      <w:bookmarkEnd w:id="201"/>
      <w:bookmarkEnd w:id="202"/>
    </w:p>
    <w:p w14:paraId="0F76DD85" w14:textId="6B054742" w:rsidR="00180ACA" w:rsidRPr="005D4752" w:rsidRDefault="00DC109E">
      <w:pPr>
        <w:pStyle w:val="ListParagraph"/>
        <w:numPr>
          <w:ilvl w:val="0"/>
          <w:numId w:val="7"/>
        </w:numPr>
        <w:rPr>
          <w:color w:val="7030A0"/>
        </w:rPr>
      </w:pPr>
      <w:r w:rsidRPr="005D4752">
        <w:rPr>
          <w:color w:val="7030A0"/>
        </w:rPr>
        <w:t xml:space="preserve">Discuss </w:t>
      </w:r>
      <w:r w:rsidR="00157130">
        <w:rPr>
          <w:color w:val="7030A0"/>
        </w:rPr>
        <w:t>e</w:t>
      </w:r>
      <w:r w:rsidRPr="005D4752">
        <w:rPr>
          <w:color w:val="7030A0"/>
        </w:rPr>
        <w:t>ffect of different objects for detecting grasps</w:t>
      </w:r>
    </w:p>
    <w:p w14:paraId="5E1CDF54" w14:textId="77777777" w:rsidR="00180ACA" w:rsidRPr="005D4752" w:rsidRDefault="00DC109E">
      <w:pPr>
        <w:pStyle w:val="ListParagraph"/>
        <w:numPr>
          <w:ilvl w:val="1"/>
          <w:numId w:val="7"/>
        </w:numPr>
        <w:sectPr w:rsidR="00180ACA" w:rsidRPr="005D4752">
          <w:headerReference w:type="default" r:id="rId64"/>
          <w:footerReference w:type="default" r:id="rId65"/>
          <w:pgSz w:w="11906" w:h="16838"/>
          <w:pgMar w:top="1428" w:right="1800" w:bottom="1440" w:left="1800" w:header="708" w:footer="708" w:gutter="0"/>
          <w:cols w:space="720"/>
        </w:sectPr>
      </w:pPr>
      <w:r w:rsidRPr="005D4752">
        <w:rPr>
          <w:color w:val="7030A0"/>
        </w:rPr>
        <w:t>Which are easier?</w:t>
      </w:r>
    </w:p>
    <w:p w14:paraId="14B07335" w14:textId="77777777" w:rsidR="00180ACA" w:rsidRPr="005D4752" w:rsidRDefault="00DC109E">
      <w:pPr>
        <w:pStyle w:val="Heading1"/>
      </w:pPr>
      <w:bookmarkStart w:id="203" w:name="_Toc192777716"/>
      <w:bookmarkStart w:id="204" w:name="_Toc222978612"/>
      <w:bookmarkStart w:id="205" w:name="_Toc70975991"/>
      <w:bookmarkStart w:id="206" w:name="_Toc71112367"/>
      <w:bookmarkStart w:id="207" w:name="_Toc71137565"/>
      <w:r w:rsidRPr="005D4752">
        <w:lastRenderedPageBreak/>
        <w:t>Critical Evaluation</w:t>
      </w:r>
      <w:bookmarkEnd w:id="203"/>
      <w:bookmarkEnd w:id="204"/>
      <w:bookmarkEnd w:id="205"/>
      <w:bookmarkEnd w:id="206"/>
      <w:bookmarkEnd w:id="207"/>
    </w:p>
    <w:p w14:paraId="50407BFD" w14:textId="77777777" w:rsidR="00180ACA" w:rsidRPr="005D4752" w:rsidRDefault="00DC109E">
      <w:r w:rsidRPr="005D4752">
        <w:t>Examiners expect to find a section addressing questions such as:</w:t>
      </w:r>
    </w:p>
    <w:p w14:paraId="54E17A8A" w14:textId="77777777" w:rsidR="00180ACA" w:rsidRPr="005D4752" w:rsidRDefault="00180ACA"/>
    <w:p w14:paraId="6926F3F8" w14:textId="77777777" w:rsidR="00180ACA" w:rsidRPr="005D4752" w:rsidRDefault="00DC109E">
      <w:pPr>
        <w:pStyle w:val="ListParagraph"/>
        <w:numPr>
          <w:ilvl w:val="0"/>
          <w:numId w:val="11"/>
        </w:numPr>
      </w:pPr>
      <w:r w:rsidRPr="005D4752">
        <w:t>Were the requirements correctly identified?</w:t>
      </w:r>
    </w:p>
    <w:p w14:paraId="166A6A41" w14:textId="77777777" w:rsidR="00180ACA" w:rsidRPr="005D4752" w:rsidRDefault="00DC109E">
      <w:pPr>
        <w:pStyle w:val="ListParagraph"/>
        <w:numPr>
          <w:ilvl w:val="0"/>
          <w:numId w:val="11"/>
        </w:numPr>
      </w:pPr>
      <w:r w:rsidRPr="005D4752">
        <w:t>Were the design decisions correct?</w:t>
      </w:r>
    </w:p>
    <w:p w14:paraId="0B7B0E71" w14:textId="77777777" w:rsidR="00180ACA" w:rsidRPr="005D4752" w:rsidRDefault="00DC109E">
      <w:pPr>
        <w:pStyle w:val="ListParagraph"/>
        <w:numPr>
          <w:ilvl w:val="0"/>
          <w:numId w:val="11"/>
        </w:numPr>
      </w:pPr>
      <w:r w:rsidRPr="005D4752">
        <w:t>Could a more suitable set of tools have been chosen?</w:t>
      </w:r>
    </w:p>
    <w:p w14:paraId="0AE5BBD4" w14:textId="77777777" w:rsidR="00180ACA" w:rsidRPr="005D4752" w:rsidRDefault="00DC109E">
      <w:pPr>
        <w:pStyle w:val="ListParagraph"/>
        <w:numPr>
          <w:ilvl w:val="0"/>
          <w:numId w:val="11"/>
        </w:numPr>
      </w:pPr>
      <w:r w:rsidRPr="005D4752">
        <w:t xml:space="preserve">How well did the software meet the needs of those who were expecting to use it? </w:t>
      </w:r>
    </w:p>
    <w:p w14:paraId="2A635F07" w14:textId="77777777" w:rsidR="00180ACA" w:rsidRPr="005D4752" w:rsidRDefault="00DC109E">
      <w:pPr>
        <w:pStyle w:val="ListParagraph"/>
        <w:numPr>
          <w:ilvl w:val="0"/>
          <w:numId w:val="11"/>
        </w:numPr>
      </w:pPr>
      <w:r w:rsidRPr="005D4752">
        <w:t xml:space="preserve">How well were any other project aims achieved? </w:t>
      </w:r>
    </w:p>
    <w:p w14:paraId="41414D0F" w14:textId="77777777" w:rsidR="00180ACA" w:rsidRPr="005D4752" w:rsidRDefault="00DC109E">
      <w:pPr>
        <w:pStyle w:val="ListParagraph"/>
        <w:numPr>
          <w:ilvl w:val="0"/>
          <w:numId w:val="11"/>
        </w:numPr>
      </w:pPr>
      <w:r w:rsidRPr="005D4752">
        <w:t>If you were starting again, what would you do differently?</w:t>
      </w:r>
    </w:p>
    <w:p w14:paraId="0136172A" w14:textId="77777777" w:rsidR="00180ACA" w:rsidRPr="005D4752" w:rsidRDefault="00180ACA"/>
    <w:p w14:paraId="13234A27" w14:textId="77777777" w:rsidR="00180ACA" w:rsidRPr="005D4752" w:rsidRDefault="00DC109E">
      <w:r w:rsidRPr="005D4752">
        <w:t xml:space="preserve">Other questions can be addressed as appropriate for a project. </w:t>
      </w:r>
    </w:p>
    <w:p w14:paraId="4BE06DDF" w14:textId="77777777" w:rsidR="00180ACA" w:rsidRPr="005D4752" w:rsidRDefault="00180ACA"/>
    <w:p w14:paraId="7BE3CFB9" w14:textId="77777777" w:rsidR="00180ACA" w:rsidRPr="005D4752" w:rsidRDefault="00DC109E">
      <w:r w:rsidRPr="005D4752">
        <w:t>The questions are an indication of issues you should consider. They are not intended as a specification of a list of sections.</w:t>
      </w:r>
    </w:p>
    <w:p w14:paraId="6DA4EE48" w14:textId="77777777" w:rsidR="00180ACA" w:rsidRPr="005D4752" w:rsidRDefault="00180ACA"/>
    <w:p w14:paraId="6B562695" w14:textId="77777777" w:rsidR="00180ACA" w:rsidRPr="005D4752" w:rsidRDefault="00DC109E">
      <w:r w:rsidRPr="005D4752">
        <w:t xml:space="preserve">The evaluation is regarded as an important part of the project report; it should demonstrate that you are capable not only of carrying out a piece of work but also of thinking critically about how you did it and how you might have done it better. This is seen as an important part of an </w:t>
      </w:r>
      <w:proofErr w:type="gramStart"/>
      <w:r w:rsidRPr="005D4752">
        <w:t>honours</w:t>
      </w:r>
      <w:proofErr w:type="gramEnd"/>
      <w:r w:rsidRPr="005D4752">
        <w:t xml:space="preserve"> degree. </w:t>
      </w:r>
    </w:p>
    <w:p w14:paraId="631307A8" w14:textId="77777777" w:rsidR="00180ACA" w:rsidRPr="005D4752" w:rsidRDefault="00180ACA"/>
    <w:p w14:paraId="6C1996AA" w14:textId="77777777" w:rsidR="00180ACA" w:rsidRPr="005D4752" w:rsidRDefault="00DC109E">
      <w:r w:rsidRPr="005D4752">
        <w:t xml:space="preserve">There will be good things in the work and aspects of the work that could be improved. As you write this section, </w:t>
      </w:r>
      <w:proofErr w:type="gramStart"/>
      <w:r w:rsidRPr="005D4752">
        <w:t>identify</w:t>
      </w:r>
      <w:proofErr w:type="gramEnd"/>
      <w:r w:rsidRPr="005D4752">
        <w:t xml:space="preserve"> and discuss the parts of the work that went well and also consider ways in which the work could be improved. </w:t>
      </w:r>
    </w:p>
    <w:p w14:paraId="2CB5E169" w14:textId="77777777" w:rsidR="00180ACA" w:rsidRPr="005D4752" w:rsidRDefault="00180ACA"/>
    <w:p w14:paraId="5895311D" w14:textId="77777777" w:rsidR="00180ACA" w:rsidRPr="005D4752" w:rsidRDefault="00DC109E">
      <w:pPr>
        <w:sectPr w:rsidR="00180ACA" w:rsidRPr="005D4752">
          <w:headerReference w:type="default" r:id="rId66"/>
          <w:footerReference w:type="default" r:id="rId67"/>
          <w:pgSz w:w="11906" w:h="16838"/>
          <w:pgMar w:top="1428" w:right="1800" w:bottom="1440" w:left="1800" w:header="708" w:footer="708" w:gutter="0"/>
          <w:cols w:space="720"/>
        </w:sectPr>
      </w:pPr>
      <w:r w:rsidRPr="005D4752">
        <w:t>In the latter stages of the module, we will discuss the evaluation. That will probably be around week 9, although that differs each year.</w:t>
      </w:r>
    </w:p>
    <w:p w14:paraId="502E4712" w14:textId="17E7F03E" w:rsidR="00180ACA" w:rsidRPr="005D4752" w:rsidRDefault="00DC109E" w:rsidP="00DA5FDC">
      <w:pPr>
        <w:pStyle w:val="Heading1"/>
        <w:jc w:val="left"/>
      </w:pPr>
      <w:bookmarkStart w:id="208" w:name="_Toc222978616"/>
      <w:bookmarkStart w:id="209" w:name="_Toc70975992"/>
      <w:bookmarkStart w:id="210" w:name="_Toc71112368"/>
      <w:bookmarkStart w:id="211" w:name="_Toc71137566"/>
      <w:r w:rsidRPr="005D4752">
        <w:lastRenderedPageBreak/>
        <w:t>Annotated Bibliography</w:t>
      </w:r>
      <w:bookmarkEnd w:id="208"/>
      <w:bookmarkEnd w:id="209"/>
      <w:bookmarkEnd w:id="210"/>
      <w:bookmarkEnd w:id="211"/>
    </w:p>
    <w:p w14:paraId="6D85EFEA" w14:textId="77777777" w:rsidR="002C549B" w:rsidRPr="002C549B" w:rsidRDefault="00140C75" w:rsidP="00F87222">
      <w:pPr>
        <w:pStyle w:val="Bibliography"/>
        <w:jc w:val="left"/>
      </w:pPr>
      <w:r w:rsidRPr="005D4752">
        <w:fldChar w:fldCharType="begin"/>
      </w:r>
      <w:r w:rsidR="002377F7" w:rsidRPr="005D4752">
        <w:instrText xml:space="preserve"> ADDIN ZOTERO_BIBL {"uncited":[],"omitted":[],"custom":[]} CSL_BIBLIOGRAPHY </w:instrText>
      </w:r>
      <w:r w:rsidRPr="005D4752">
        <w:fldChar w:fldCharType="separate"/>
      </w:r>
      <w:r w:rsidR="002C549B" w:rsidRPr="002C549B">
        <w:t>[1]</w:t>
      </w:r>
      <w:r w:rsidR="002C549B" w:rsidRPr="002C549B">
        <w:tab/>
        <w:t>‘Spot | Boston Dynamics’. https://www.bostondynamics.com/spot (accessed May 05, 2021).</w:t>
      </w:r>
    </w:p>
    <w:p w14:paraId="4651DD9E" w14:textId="77777777" w:rsidR="002C549B" w:rsidRPr="002C549B" w:rsidRDefault="002C549B" w:rsidP="00F87222">
      <w:pPr>
        <w:pStyle w:val="Bibliography"/>
        <w:jc w:val="left"/>
      </w:pPr>
      <w:r w:rsidRPr="002C549B">
        <w:t>[2]</w:t>
      </w:r>
      <w:r w:rsidRPr="002C549B">
        <w:tab/>
        <w:t xml:space="preserve">S. Caldera, A. </w:t>
      </w:r>
      <w:proofErr w:type="spellStart"/>
      <w:r w:rsidRPr="002C549B">
        <w:t>Rassau</w:t>
      </w:r>
      <w:proofErr w:type="spellEnd"/>
      <w:r w:rsidRPr="002C549B">
        <w:t xml:space="preserve">, and D. Chai, ‘Review of Deep Learning Methods in Robotic Grasp Detection’, </w:t>
      </w:r>
      <w:r w:rsidRPr="002C549B">
        <w:rPr>
          <w:i/>
          <w:iCs/>
        </w:rPr>
        <w:t>Multimodal Technol. Interact.</w:t>
      </w:r>
      <w:r w:rsidRPr="002C549B">
        <w:t xml:space="preserve">, vol. 2, no. 3, Art. no. 3, Sep. 2018, </w:t>
      </w:r>
      <w:proofErr w:type="spellStart"/>
      <w:r w:rsidRPr="002C549B">
        <w:t>doi</w:t>
      </w:r>
      <w:proofErr w:type="spellEnd"/>
      <w:r w:rsidRPr="002C549B">
        <w:t>: 10.3390/mti2030057.</w:t>
      </w:r>
    </w:p>
    <w:p w14:paraId="4DAFC8BE" w14:textId="77777777" w:rsidR="002C549B" w:rsidRPr="002C549B" w:rsidRDefault="002C549B" w:rsidP="00F87222">
      <w:pPr>
        <w:pStyle w:val="Bibliography"/>
        <w:jc w:val="left"/>
      </w:pPr>
      <w:r w:rsidRPr="002C549B">
        <w:t>[3]</w:t>
      </w:r>
      <w:r w:rsidRPr="002C549B">
        <w:tab/>
        <w:t xml:space="preserve">I. Lenz, H. Lee, and A. Saxena, ‘Deep Learning for Detecting Robotic Grasps’, </w:t>
      </w:r>
      <w:r w:rsidRPr="002C549B">
        <w:rPr>
          <w:i/>
          <w:iCs/>
        </w:rPr>
        <w:t>ArXiv13013592 Cs</w:t>
      </w:r>
      <w:r w:rsidRPr="002C549B">
        <w:t>, Aug. 2014, Accessed: Feb. 04, 2021. [Online]. Available: http://arxiv.org/abs/1301.3592.</w:t>
      </w:r>
    </w:p>
    <w:p w14:paraId="6BB512C3" w14:textId="77777777" w:rsidR="002C549B" w:rsidRPr="002C549B" w:rsidRDefault="002C549B" w:rsidP="00F87222">
      <w:pPr>
        <w:pStyle w:val="Bibliography"/>
        <w:jc w:val="left"/>
      </w:pPr>
      <w:r w:rsidRPr="002C549B">
        <w:t>[4]</w:t>
      </w:r>
      <w:r w:rsidRPr="002C549B">
        <w:tab/>
        <w:t xml:space="preserve">S. </w:t>
      </w:r>
      <w:proofErr w:type="spellStart"/>
      <w:r w:rsidRPr="002C549B">
        <w:t>Sapora</w:t>
      </w:r>
      <w:proofErr w:type="spellEnd"/>
      <w:r w:rsidRPr="002C549B">
        <w:t>, E. Johns, and A. Cully, ‘Grasp Quality Deep Neural Networks for Robotic Object Grasping’, p. 116.</w:t>
      </w:r>
    </w:p>
    <w:p w14:paraId="1C9DB8B4" w14:textId="77777777" w:rsidR="002C549B" w:rsidRPr="002C549B" w:rsidRDefault="002C549B" w:rsidP="00F87222">
      <w:pPr>
        <w:pStyle w:val="Bibliography"/>
        <w:jc w:val="left"/>
      </w:pPr>
      <w:r w:rsidRPr="002C549B">
        <w:t>[5]</w:t>
      </w:r>
      <w:r w:rsidRPr="002C549B">
        <w:tab/>
        <w:t xml:space="preserve">U. Asif, J. Tang, and S. </w:t>
      </w:r>
      <w:proofErr w:type="spellStart"/>
      <w:r w:rsidRPr="002C549B">
        <w:t>Harrer</w:t>
      </w:r>
      <w:proofErr w:type="spellEnd"/>
      <w:r w:rsidRPr="002C549B">
        <w:t>, ‘</w:t>
      </w:r>
      <w:proofErr w:type="spellStart"/>
      <w:r w:rsidRPr="002C549B">
        <w:t>GraspNet</w:t>
      </w:r>
      <w:proofErr w:type="spellEnd"/>
      <w:r w:rsidRPr="002C549B">
        <w:t>: An Efficient Convolutional Neural Network for Real-time Grasp Detection for Low-powered Devices’.</w:t>
      </w:r>
    </w:p>
    <w:p w14:paraId="69C3A096" w14:textId="77777777" w:rsidR="002C549B" w:rsidRPr="002C549B" w:rsidRDefault="002C549B" w:rsidP="00F87222">
      <w:pPr>
        <w:pStyle w:val="Bibliography"/>
        <w:jc w:val="left"/>
      </w:pPr>
      <w:r w:rsidRPr="002C549B">
        <w:t>[6]</w:t>
      </w:r>
      <w:r w:rsidRPr="002C549B">
        <w:tab/>
        <w:t xml:space="preserve">H. Cao, G. Chen, Z. Li, J. Lin, and A. Knoll, ‘Lightweight Convolutional Neural Network with Gaussian-based Grasping Representation for Robotic Grasping Detection’, </w:t>
      </w:r>
      <w:r w:rsidRPr="002C549B">
        <w:rPr>
          <w:i/>
          <w:iCs/>
        </w:rPr>
        <w:t>ArXiv210110226 Cs</w:t>
      </w:r>
      <w:r w:rsidRPr="002C549B">
        <w:t>, Jan. 2021, Accessed: Feb. 04, 2021. [Online]. Available: http://arxiv.org/abs/2101.10226.</w:t>
      </w:r>
    </w:p>
    <w:p w14:paraId="10F49A79" w14:textId="77777777" w:rsidR="002C549B" w:rsidRPr="002C549B" w:rsidRDefault="002C549B" w:rsidP="00F87222">
      <w:pPr>
        <w:pStyle w:val="Bibliography"/>
        <w:jc w:val="left"/>
      </w:pPr>
      <w:r w:rsidRPr="002C549B">
        <w:t>[7]</w:t>
      </w:r>
      <w:r w:rsidRPr="002C549B">
        <w:tab/>
        <w:t xml:space="preserve">J. Watson, J. Hughes, and F. Iida, ‘Real-World, Real-Time Robotic Grasping with Convolutional Neural Networks’, Jul. 2017, pp. 617–626, </w:t>
      </w:r>
      <w:proofErr w:type="spellStart"/>
      <w:r w:rsidRPr="002C549B">
        <w:t>doi</w:t>
      </w:r>
      <w:proofErr w:type="spellEnd"/>
      <w:r w:rsidRPr="002C549B">
        <w:t>: 10.1007/978-3-319-64107-2_50.</w:t>
      </w:r>
    </w:p>
    <w:p w14:paraId="12D6D0BA" w14:textId="77777777" w:rsidR="002C549B" w:rsidRPr="002C549B" w:rsidRDefault="002C549B" w:rsidP="00F87222">
      <w:pPr>
        <w:pStyle w:val="Bibliography"/>
        <w:jc w:val="left"/>
      </w:pPr>
      <w:r w:rsidRPr="002C549B">
        <w:t>[8]</w:t>
      </w:r>
      <w:r w:rsidRPr="002C549B">
        <w:tab/>
        <w:t xml:space="preserve">S. </w:t>
      </w:r>
      <w:proofErr w:type="spellStart"/>
      <w:r w:rsidRPr="002C549B">
        <w:t>Kumra</w:t>
      </w:r>
      <w:proofErr w:type="spellEnd"/>
      <w:r w:rsidRPr="002C549B">
        <w:t xml:space="preserve"> and C. </w:t>
      </w:r>
      <w:proofErr w:type="spellStart"/>
      <w:r w:rsidRPr="002C549B">
        <w:t>Kanan</w:t>
      </w:r>
      <w:proofErr w:type="spellEnd"/>
      <w:r w:rsidRPr="002C549B">
        <w:t xml:space="preserve">, ‘Robotic Grasp Detection using Deep Convolutional Neural Networks’, </w:t>
      </w:r>
      <w:r w:rsidRPr="002C549B">
        <w:rPr>
          <w:i/>
          <w:iCs/>
        </w:rPr>
        <w:t>ArXiv161108036 Cs</w:t>
      </w:r>
      <w:r w:rsidRPr="002C549B">
        <w:t>, Jul. 2017, Accessed: Feb. 04, 2021. [Online]. Available: http://arxiv.org/abs/1611.08036.</w:t>
      </w:r>
    </w:p>
    <w:p w14:paraId="56122EF5" w14:textId="77777777" w:rsidR="002C549B" w:rsidRPr="002C549B" w:rsidRDefault="002C549B" w:rsidP="00F87222">
      <w:pPr>
        <w:pStyle w:val="Bibliography"/>
        <w:jc w:val="left"/>
      </w:pPr>
      <w:r w:rsidRPr="002C549B">
        <w:t>[9]</w:t>
      </w:r>
      <w:r w:rsidRPr="002C549B">
        <w:tab/>
        <w:t xml:space="preserve">P. Schmidt, N. </w:t>
      </w:r>
      <w:proofErr w:type="spellStart"/>
      <w:r w:rsidRPr="002C549B">
        <w:t>Vahrenkamp</w:t>
      </w:r>
      <w:proofErr w:type="spellEnd"/>
      <w:r w:rsidRPr="002C549B">
        <w:t xml:space="preserve">, M. </w:t>
      </w:r>
      <w:proofErr w:type="spellStart"/>
      <w:r w:rsidRPr="002C549B">
        <w:t>Wächter</w:t>
      </w:r>
      <w:proofErr w:type="spellEnd"/>
      <w:r w:rsidRPr="002C549B">
        <w:t xml:space="preserve">, and T. </w:t>
      </w:r>
      <w:proofErr w:type="spellStart"/>
      <w:r w:rsidRPr="002C549B">
        <w:t>Asfour</w:t>
      </w:r>
      <w:proofErr w:type="spellEnd"/>
      <w:r w:rsidRPr="002C549B">
        <w:t xml:space="preserve">, ‘Grasping of Unknown Objects Using Deep Convolutional Neural Networks Based on Depth Images’, in </w:t>
      </w:r>
      <w:r w:rsidRPr="002C549B">
        <w:rPr>
          <w:i/>
          <w:iCs/>
        </w:rPr>
        <w:t>2018 IEEE International Conference on Robotics and Automation (ICRA)</w:t>
      </w:r>
      <w:r w:rsidRPr="002C549B">
        <w:t xml:space="preserve">, May 2018, pp. 6831–6838, </w:t>
      </w:r>
      <w:proofErr w:type="spellStart"/>
      <w:r w:rsidRPr="002C549B">
        <w:t>doi</w:t>
      </w:r>
      <w:proofErr w:type="spellEnd"/>
      <w:r w:rsidRPr="002C549B">
        <w:t>: 10.1109/ICRA.2018.8463204.</w:t>
      </w:r>
    </w:p>
    <w:p w14:paraId="12A06079" w14:textId="77777777" w:rsidR="002C549B" w:rsidRPr="002C549B" w:rsidRDefault="002C549B" w:rsidP="00F87222">
      <w:pPr>
        <w:pStyle w:val="Bibliography"/>
        <w:jc w:val="left"/>
      </w:pPr>
      <w:r w:rsidRPr="002C549B">
        <w:t>[10]</w:t>
      </w:r>
      <w:r w:rsidRPr="002C549B">
        <w:tab/>
        <w:t xml:space="preserve">A. </w:t>
      </w:r>
      <w:proofErr w:type="spellStart"/>
      <w:r w:rsidRPr="002C549B">
        <w:t>Depierre</w:t>
      </w:r>
      <w:proofErr w:type="spellEnd"/>
      <w:r w:rsidRPr="002C549B">
        <w:t xml:space="preserve">, E. </w:t>
      </w:r>
      <w:proofErr w:type="spellStart"/>
      <w:r w:rsidRPr="002C549B">
        <w:t>Dellandréa</w:t>
      </w:r>
      <w:proofErr w:type="spellEnd"/>
      <w:r w:rsidRPr="002C549B">
        <w:t xml:space="preserve">, and L. Chen, ‘Jacquard: A </w:t>
      </w:r>
      <w:proofErr w:type="gramStart"/>
      <w:r w:rsidRPr="002C549B">
        <w:t>Large Scale</w:t>
      </w:r>
      <w:proofErr w:type="gramEnd"/>
      <w:r w:rsidRPr="002C549B">
        <w:t xml:space="preserve"> Dataset for Robotic Grasp Detection’, </w:t>
      </w:r>
      <w:r w:rsidRPr="002C549B">
        <w:rPr>
          <w:i/>
          <w:iCs/>
        </w:rPr>
        <w:t>ArXiv180311469 Cs</w:t>
      </w:r>
      <w:r w:rsidRPr="002C549B">
        <w:t>, Sep. 2018, Accessed: Feb. 04, 2021. [Online]. Available: http://arxiv.org/abs/1803.11469.</w:t>
      </w:r>
    </w:p>
    <w:p w14:paraId="2DA1B1EA" w14:textId="77777777" w:rsidR="002C549B" w:rsidRPr="002C549B" w:rsidRDefault="002C549B" w:rsidP="00F87222">
      <w:pPr>
        <w:pStyle w:val="Bibliography"/>
        <w:jc w:val="left"/>
      </w:pPr>
      <w:r w:rsidRPr="002C549B">
        <w:t>[11]</w:t>
      </w:r>
      <w:r w:rsidRPr="002C549B">
        <w:tab/>
        <w:t xml:space="preserve">C. </w:t>
      </w:r>
      <w:proofErr w:type="spellStart"/>
      <w:r w:rsidRPr="002C549B">
        <w:t>Eppner</w:t>
      </w:r>
      <w:proofErr w:type="spellEnd"/>
      <w:r w:rsidRPr="002C549B">
        <w:t xml:space="preserve">, A. </w:t>
      </w:r>
      <w:proofErr w:type="spellStart"/>
      <w:r w:rsidRPr="002C549B">
        <w:t>Mousavian</w:t>
      </w:r>
      <w:proofErr w:type="spellEnd"/>
      <w:r w:rsidRPr="002C549B">
        <w:t xml:space="preserve">, and D. Fox, ‘ACRONYM: A Large-Scale Grasp Dataset Based on Simulation’, </w:t>
      </w:r>
      <w:r w:rsidRPr="002C549B">
        <w:rPr>
          <w:i/>
          <w:iCs/>
        </w:rPr>
        <w:t>ArXiv201109584 Cs</w:t>
      </w:r>
      <w:r w:rsidRPr="002C549B">
        <w:t>, Nov. 2020, Accessed: Feb. 04, 2021. [Online]. Available: http://arxiv.org/abs/2011.09584.</w:t>
      </w:r>
    </w:p>
    <w:p w14:paraId="2F331B13" w14:textId="77777777" w:rsidR="002C549B" w:rsidRPr="002C549B" w:rsidRDefault="002C549B" w:rsidP="00F87222">
      <w:pPr>
        <w:pStyle w:val="Bibliography"/>
        <w:jc w:val="left"/>
      </w:pPr>
      <w:r w:rsidRPr="002C549B">
        <w:t>[12]</w:t>
      </w:r>
      <w:r w:rsidRPr="002C549B">
        <w:tab/>
        <w:t>‘ACRONYM: A Large-Scale Grasp Dataset Based on Simulation’. https://sites.google.com/nvidia.com/graspdataset (accessed Feb. 04, 2021).</w:t>
      </w:r>
    </w:p>
    <w:p w14:paraId="56A2832A" w14:textId="77777777" w:rsidR="002C549B" w:rsidRPr="002C549B" w:rsidRDefault="002C549B" w:rsidP="00F87222">
      <w:pPr>
        <w:pStyle w:val="Bibliography"/>
        <w:jc w:val="left"/>
      </w:pPr>
      <w:r w:rsidRPr="002C549B">
        <w:t>[13]</w:t>
      </w:r>
      <w:r w:rsidRPr="002C549B">
        <w:tab/>
        <w:t>‘</w:t>
      </w:r>
      <w:proofErr w:type="spellStart"/>
      <w:r w:rsidRPr="002C549B">
        <w:t>ShapeNet</w:t>
      </w:r>
      <w:proofErr w:type="spellEnd"/>
      <w:r w:rsidRPr="002C549B">
        <w:t>’. https://www.shapenet.org/ (accessed Feb. 07, 2021).</w:t>
      </w:r>
    </w:p>
    <w:p w14:paraId="338EC53D" w14:textId="77777777" w:rsidR="002C549B" w:rsidRPr="002C549B" w:rsidRDefault="002C549B" w:rsidP="00F87222">
      <w:pPr>
        <w:pStyle w:val="Bibliography"/>
        <w:jc w:val="left"/>
      </w:pPr>
      <w:r w:rsidRPr="002C549B">
        <w:t>[14]</w:t>
      </w:r>
      <w:r w:rsidRPr="002C549B">
        <w:tab/>
        <w:t xml:space="preserve">‘ROS.org | Powering the world’s </w:t>
      </w:r>
      <w:proofErr w:type="gramStart"/>
      <w:r w:rsidRPr="002C549B">
        <w:t>robots’</w:t>
      </w:r>
      <w:proofErr w:type="gramEnd"/>
      <w:r w:rsidRPr="002C549B">
        <w:t>. https://www.ros.org/ (accessed Feb. 06, 2021).</w:t>
      </w:r>
    </w:p>
    <w:p w14:paraId="07318CFB" w14:textId="77777777" w:rsidR="002C549B" w:rsidRPr="002C549B" w:rsidRDefault="002C549B" w:rsidP="00F87222">
      <w:pPr>
        <w:pStyle w:val="Bibliography"/>
        <w:jc w:val="left"/>
      </w:pPr>
      <w:r w:rsidRPr="002C549B">
        <w:t>[15]</w:t>
      </w:r>
      <w:r w:rsidRPr="002C549B">
        <w:tab/>
        <w:t>‘Gazebo’. http://gazebosim.org/ (accessed Feb. 07, 2021).</w:t>
      </w:r>
    </w:p>
    <w:p w14:paraId="12FA282B" w14:textId="77777777" w:rsidR="002C549B" w:rsidRPr="002C549B" w:rsidRDefault="002C549B" w:rsidP="00F87222">
      <w:pPr>
        <w:pStyle w:val="Bibliography"/>
        <w:jc w:val="left"/>
      </w:pPr>
      <w:r w:rsidRPr="002C549B">
        <w:t>[16]</w:t>
      </w:r>
      <w:r w:rsidRPr="002C549B">
        <w:tab/>
        <w:t>‘</w:t>
      </w:r>
      <w:proofErr w:type="spellStart"/>
      <w:r w:rsidRPr="002C549B">
        <w:t>OpenRAVE</w:t>
      </w:r>
      <w:proofErr w:type="spellEnd"/>
      <w:r w:rsidRPr="002C549B">
        <w:t xml:space="preserve"> | Welcome to Open Robotics Automation Virtual Environment | </w:t>
      </w:r>
      <w:proofErr w:type="spellStart"/>
      <w:r w:rsidRPr="002C549B">
        <w:t>OpenRAVE</w:t>
      </w:r>
      <w:proofErr w:type="spellEnd"/>
      <w:r w:rsidRPr="002C549B">
        <w:t xml:space="preserve"> Documentation’. http://openrave.org/docs/latest_stable/ (accessed Feb. 04, 2021).</w:t>
      </w:r>
    </w:p>
    <w:p w14:paraId="21E3A8D4" w14:textId="77777777" w:rsidR="002C549B" w:rsidRPr="002C549B" w:rsidRDefault="002C549B" w:rsidP="00F87222">
      <w:pPr>
        <w:pStyle w:val="Bibliography"/>
        <w:jc w:val="left"/>
      </w:pPr>
      <w:r w:rsidRPr="002C549B">
        <w:t>[17]</w:t>
      </w:r>
      <w:r w:rsidRPr="002C549B">
        <w:tab/>
        <w:t>‘</w:t>
      </w:r>
      <w:proofErr w:type="spellStart"/>
      <w:r w:rsidRPr="002C549B">
        <w:t>GraspIt</w:t>
      </w:r>
      <w:proofErr w:type="spellEnd"/>
      <w:r w:rsidRPr="002C549B">
        <w:t>!’ https://graspit-simulator.github.io/ (accessed Feb. 04, 2021).</w:t>
      </w:r>
    </w:p>
    <w:p w14:paraId="35D09120" w14:textId="77777777" w:rsidR="002C549B" w:rsidRPr="002C549B" w:rsidRDefault="002C549B" w:rsidP="00F87222">
      <w:pPr>
        <w:pStyle w:val="Bibliography"/>
        <w:jc w:val="left"/>
      </w:pPr>
      <w:r w:rsidRPr="002C549B">
        <w:t>[18]</w:t>
      </w:r>
      <w:r w:rsidRPr="002C549B">
        <w:tab/>
        <w:t xml:space="preserve">‘C++ documentation — </w:t>
      </w:r>
      <w:proofErr w:type="spellStart"/>
      <w:r w:rsidRPr="002C549B">
        <w:t>DevDocs</w:t>
      </w:r>
      <w:proofErr w:type="spellEnd"/>
      <w:r w:rsidRPr="002C549B">
        <w:t>’. https://devdocs.io/cpp/ (accessed May 05, 2021).</w:t>
      </w:r>
    </w:p>
    <w:p w14:paraId="1D5C56BD" w14:textId="77777777" w:rsidR="002C549B" w:rsidRPr="002C549B" w:rsidRDefault="002C549B" w:rsidP="00F87222">
      <w:pPr>
        <w:pStyle w:val="Bibliography"/>
        <w:jc w:val="left"/>
      </w:pPr>
      <w:r w:rsidRPr="002C549B">
        <w:t>[19]</w:t>
      </w:r>
      <w:r w:rsidRPr="002C549B">
        <w:tab/>
        <w:t xml:space="preserve">‘Python’, </w:t>
      </w:r>
      <w:r w:rsidRPr="002C549B">
        <w:rPr>
          <w:i/>
          <w:iCs/>
        </w:rPr>
        <w:t>Python.org</w:t>
      </w:r>
      <w:r w:rsidRPr="002C549B">
        <w:t>. https://www.python.org/ (accessed Feb. 07, 2021).</w:t>
      </w:r>
    </w:p>
    <w:p w14:paraId="7A784987" w14:textId="77777777" w:rsidR="002C549B" w:rsidRPr="002C549B" w:rsidRDefault="002C549B" w:rsidP="00F87222">
      <w:pPr>
        <w:pStyle w:val="Bibliography"/>
        <w:jc w:val="left"/>
      </w:pPr>
      <w:r w:rsidRPr="002C549B">
        <w:t>[20]</w:t>
      </w:r>
      <w:r w:rsidRPr="002C549B">
        <w:tab/>
        <w:t>‘</w:t>
      </w:r>
      <w:proofErr w:type="spellStart"/>
      <w:r w:rsidRPr="002C549B">
        <w:t>Franka</w:t>
      </w:r>
      <w:proofErr w:type="spellEnd"/>
      <w:r w:rsidRPr="002C549B">
        <w:t xml:space="preserve"> Panda Arm’, </w:t>
      </w:r>
      <w:proofErr w:type="spellStart"/>
      <w:r w:rsidRPr="002C549B">
        <w:rPr>
          <w:i/>
          <w:iCs/>
        </w:rPr>
        <w:t>Franka</w:t>
      </w:r>
      <w:proofErr w:type="spellEnd"/>
      <w:r w:rsidRPr="002C549B">
        <w:rPr>
          <w:i/>
          <w:iCs/>
        </w:rPr>
        <w:t xml:space="preserve"> </w:t>
      </w:r>
      <w:proofErr w:type="spellStart"/>
      <w:r w:rsidRPr="002C549B">
        <w:rPr>
          <w:i/>
          <w:iCs/>
        </w:rPr>
        <w:t>Emika</w:t>
      </w:r>
      <w:proofErr w:type="spellEnd"/>
      <w:r w:rsidRPr="002C549B">
        <w:t>. https://www.franka.de/technology (accessed Feb. 07, 2021).</w:t>
      </w:r>
    </w:p>
    <w:p w14:paraId="73A9BB13" w14:textId="77777777" w:rsidR="002C549B" w:rsidRPr="002C549B" w:rsidRDefault="002C549B" w:rsidP="00F87222">
      <w:pPr>
        <w:pStyle w:val="Bibliography"/>
        <w:jc w:val="left"/>
      </w:pPr>
      <w:r w:rsidRPr="002C549B">
        <w:t>[21]</w:t>
      </w:r>
      <w:r w:rsidRPr="002C549B">
        <w:tab/>
        <w:t>‘Autonomous Mobile Robots That Improve Productivity | Fetch Robotics’. https://fetchrobotics.com/ (accessed May 05, 2021).</w:t>
      </w:r>
    </w:p>
    <w:p w14:paraId="517AABA2" w14:textId="77777777" w:rsidR="002C549B" w:rsidRPr="002C549B" w:rsidRDefault="002C549B" w:rsidP="00F87222">
      <w:pPr>
        <w:pStyle w:val="Bibliography"/>
        <w:jc w:val="left"/>
      </w:pPr>
      <w:r w:rsidRPr="002C549B">
        <w:lastRenderedPageBreak/>
        <w:t>[22]</w:t>
      </w:r>
      <w:r w:rsidRPr="002C549B">
        <w:tab/>
        <w:t>‘</w:t>
      </w:r>
      <w:proofErr w:type="spellStart"/>
      <w:r w:rsidRPr="002C549B">
        <w:t>MoveIt</w:t>
      </w:r>
      <w:proofErr w:type="spellEnd"/>
      <w:r w:rsidRPr="002C549B">
        <w:t xml:space="preserve"> Motion Planning Framework’. https://moveit.ros.org/ (accessed Feb. 07, 2021).</w:t>
      </w:r>
    </w:p>
    <w:p w14:paraId="6A1736B2" w14:textId="77777777" w:rsidR="002C549B" w:rsidRPr="002C549B" w:rsidRDefault="002C549B" w:rsidP="00F87222">
      <w:pPr>
        <w:pStyle w:val="Bibliography"/>
        <w:jc w:val="left"/>
      </w:pPr>
      <w:r w:rsidRPr="002C549B">
        <w:t>[23]</w:t>
      </w:r>
      <w:r w:rsidRPr="002C549B">
        <w:tab/>
        <w:t xml:space="preserve">‘TensorFlow’, </w:t>
      </w:r>
      <w:r w:rsidRPr="002C549B">
        <w:rPr>
          <w:i/>
          <w:iCs/>
        </w:rPr>
        <w:t>TensorFlow</w:t>
      </w:r>
      <w:r w:rsidRPr="002C549B">
        <w:t>. https://www.tensorflow.org/ (accessed Feb. 04, 2021).</w:t>
      </w:r>
    </w:p>
    <w:p w14:paraId="179A4A7F" w14:textId="77777777" w:rsidR="002C549B" w:rsidRPr="002C549B" w:rsidRDefault="002C549B" w:rsidP="00F87222">
      <w:pPr>
        <w:pStyle w:val="Bibliography"/>
        <w:jc w:val="left"/>
      </w:pPr>
      <w:r w:rsidRPr="002C549B">
        <w:t>[24]</w:t>
      </w:r>
      <w:r w:rsidRPr="002C549B">
        <w:tab/>
        <w:t>‘</w:t>
      </w:r>
      <w:proofErr w:type="spellStart"/>
      <w:r w:rsidRPr="002C549B">
        <w:t>PyTorch</w:t>
      </w:r>
      <w:proofErr w:type="spellEnd"/>
      <w:r w:rsidRPr="002C549B">
        <w:t>’. https://www.pytorch.org (accessed May 05, 2021).</w:t>
      </w:r>
    </w:p>
    <w:p w14:paraId="152898F8" w14:textId="77777777" w:rsidR="002C549B" w:rsidRPr="002C549B" w:rsidRDefault="002C549B" w:rsidP="00F87222">
      <w:pPr>
        <w:pStyle w:val="Bibliography"/>
        <w:jc w:val="left"/>
      </w:pPr>
      <w:r w:rsidRPr="002C549B">
        <w:t>[25]</w:t>
      </w:r>
      <w:r w:rsidRPr="002C549B">
        <w:tab/>
        <w:t xml:space="preserve">R. </w:t>
      </w:r>
      <w:proofErr w:type="spellStart"/>
      <w:r w:rsidRPr="002C549B">
        <w:t>Draelos</w:t>
      </w:r>
      <w:proofErr w:type="spellEnd"/>
      <w:r w:rsidRPr="002C549B">
        <w:t xml:space="preserve">, ‘The History of Convolutional Neural Networks’, </w:t>
      </w:r>
      <w:r w:rsidRPr="002C549B">
        <w:rPr>
          <w:i/>
          <w:iCs/>
        </w:rPr>
        <w:t>Glass Box</w:t>
      </w:r>
      <w:r w:rsidRPr="002C549B">
        <w:t>, Apr. 13, 2019. https://glassboxmedicine.com/2019/04/13/a-short-history-of-convolutional-neural-networks/ (accessed May 02, 2021).</w:t>
      </w:r>
    </w:p>
    <w:p w14:paraId="518129B9" w14:textId="77777777" w:rsidR="002C549B" w:rsidRPr="002C549B" w:rsidRDefault="002C549B" w:rsidP="00F87222">
      <w:pPr>
        <w:pStyle w:val="Bibliography"/>
        <w:jc w:val="left"/>
      </w:pPr>
      <w:r w:rsidRPr="002C549B">
        <w:t>[26]</w:t>
      </w:r>
      <w:r w:rsidRPr="002C549B">
        <w:tab/>
        <w:t>K. Fukushima, ‘</w:t>
      </w:r>
      <w:proofErr w:type="spellStart"/>
      <w:r w:rsidRPr="002C549B">
        <w:t>Neocognitron</w:t>
      </w:r>
      <w:proofErr w:type="spellEnd"/>
      <w:r w:rsidRPr="002C549B">
        <w:t xml:space="preserve">: A self-organizing neural network model for a mechanism of pattern recognition unaffected by shift in position’, </w:t>
      </w:r>
      <w:r w:rsidRPr="002C549B">
        <w:rPr>
          <w:i/>
          <w:iCs/>
        </w:rPr>
        <w:t xml:space="preserve">Biol. </w:t>
      </w:r>
      <w:proofErr w:type="spellStart"/>
      <w:r w:rsidRPr="002C549B">
        <w:rPr>
          <w:i/>
          <w:iCs/>
        </w:rPr>
        <w:t>Cybern</w:t>
      </w:r>
      <w:proofErr w:type="spellEnd"/>
      <w:r w:rsidRPr="002C549B">
        <w:rPr>
          <w:i/>
          <w:iCs/>
        </w:rPr>
        <w:t>.</w:t>
      </w:r>
      <w:r w:rsidRPr="002C549B">
        <w:t xml:space="preserve">, vol. 36, no. 4, pp. 193–202, Apr. 1980, </w:t>
      </w:r>
      <w:proofErr w:type="spellStart"/>
      <w:r w:rsidRPr="002C549B">
        <w:t>doi</w:t>
      </w:r>
      <w:proofErr w:type="spellEnd"/>
      <w:r w:rsidRPr="002C549B">
        <w:t>: 10.1007/BF00344251.</w:t>
      </w:r>
    </w:p>
    <w:p w14:paraId="632A90EC" w14:textId="77777777" w:rsidR="002C549B" w:rsidRPr="002C549B" w:rsidRDefault="002C549B" w:rsidP="00F87222">
      <w:pPr>
        <w:pStyle w:val="Bibliography"/>
        <w:jc w:val="left"/>
      </w:pPr>
      <w:r w:rsidRPr="002C549B">
        <w:t>[27]</w:t>
      </w:r>
      <w:r w:rsidRPr="002C549B">
        <w:tab/>
        <w:t xml:space="preserve">‘SCW’, </w:t>
      </w:r>
      <w:r w:rsidRPr="002C549B">
        <w:rPr>
          <w:i/>
          <w:iCs/>
        </w:rPr>
        <w:t>Supercomputing Wales</w:t>
      </w:r>
      <w:r w:rsidRPr="002C549B">
        <w:t>. https://www.supercomputing.wales/ (accessed May 05, 2021).</w:t>
      </w:r>
    </w:p>
    <w:p w14:paraId="73068B18" w14:textId="77777777" w:rsidR="002C549B" w:rsidRPr="002C549B" w:rsidRDefault="002C549B" w:rsidP="00F87222">
      <w:pPr>
        <w:pStyle w:val="Bibliography"/>
        <w:jc w:val="left"/>
      </w:pPr>
      <w:r w:rsidRPr="002C549B">
        <w:t>[28]</w:t>
      </w:r>
      <w:r w:rsidRPr="002C549B">
        <w:tab/>
      </w:r>
      <w:proofErr w:type="spellStart"/>
      <w:r w:rsidRPr="002C549B">
        <w:rPr>
          <w:i/>
          <w:iCs/>
        </w:rPr>
        <w:t>NVlabs</w:t>
      </w:r>
      <w:proofErr w:type="spellEnd"/>
      <w:r w:rsidRPr="002C549B">
        <w:rPr>
          <w:i/>
          <w:iCs/>
        </w:rPr>
        <w:t>/acronym</w:t>
      </w:r>
      <w:r w:rsidRPr="002C549B">
        <w:t>. NVIDIA Research Projects, 2021.</w:t>
      </w:r>
    </w:p>
    <w:p w14:paraId="5D12FDFF" w14:textId="77777777" w:rsidR="002C549B" w:rsidRPr="002C549B" w:rsidRDefault="002C549B" w:rsidP="00F87222">
      <w:pPr>
        <w:pStyle w:val="Bibliography"/>
        <w:jc w:val="left"/>
      </w:pPr>
      <w:r w:rsidRPr="002C549B">
        <w:t>[29]</w:t>
      </w:r>
      <w:r w:rsidRPr="002C549B">
        <w:tab/>
        <w:t xml:space="preserve">J. Huang, H. </w:t>
      </w:r>
      <w:proofErr w:type="spellStart"/>
      <w:r w:rsidRPr="002C549B">
        <w:t>Su</w:t>
      </w:r>
      <w:proofErr w:type="spellEnd"/>
      <w:r w:rsidRPr="002C549B">
        <w:t xml:space="preserve">, and L. </w:t>
      </w:r>
      <w:proofErr w:type="spellStart"/>
      <w:r w:rsidRPr="002C549B">
        <w:t>Guibas</w:t>
      </w:r>
      <w:proofErr w:type="spellEnd"/>
      <w:r w:rsidRPr="002C549B">
        <w:t xml:space="preserve">, ‘Robust Watertight Manifold Surface Generation Method for </w:t>
      </w:r>
      <w:proofErr w:type="spellStart"/>
      <w:r w:rsidRPr="002C549B">
        <w:t>ShapeNet</w:t>
      </w:r>
      <w:proofErr w:type="spellEnd"/>
      <w:r w:rsidRPr="002C549B">
        <w:t xml:space="preserve"> Models’, </w:t>
      </w:r>
      <w:r w:rsidRPr="002C549B">
        <w:rPr>
          <w:i/>
          <w:iCs/>
        </w:rPr>
        <w:t>ArXiv180201698 Cs</w:t>
      </w:r>
      <w:r w:rsidRPr="002C549B">
        <w:t>, Feb. 2018, Accessed: May 05, 2021. [Online]. Available: http://arxiv.org/abs/1802.01698.</w:t>
      </w:r>
    </w:p>
    <w:p w14:paraId="3CA6F73A" w14:textId="77777777" w:rsidR="002C549B" w:rsidRPr="002C549B" w:rsidRDefault="002C549B" w:rsidP="00F87222">
      <w:pPr>
        <w:pStyle w:val="Bibliography"/>
        <w:jc w:val="left"/>
      </w:pPr>
      <w:r w:rsidRPr="002C549B">
        <w:t>[30]</w:t>
      </w:r>
      <w:r w:rsidRPr="002C549B">
        <w:tab/>
        <w:t xml:space="preserve">‘Anaconda | Individual Edition’, </w:t>
      </w:r>
      <w:r w:rsidRPr="002C549B">
        <w:rPr>
          <w:i/>
          <w:iCs/>
        </w:rPr>
        <w:t>Anaconda</w:t>
      </w:r>
      <w:r w:rsidRPr="002C549B">
        <w:t>. https://www.anaconda.com/products/individual (accessed May 05, 2021).</w:t>
      </w:r>
    </w:p>
    <w:p w14:paraId="778DBDCB" w14:textId="686FB419" w:rsidR="00E018FC" w:rsidRPr="005D4752" w:rsidRDefault="00140C75" w:rsidP="00F87222">
      <w:pPr>
        <w:spacing w:after="240"/>
        <w:jc w:val="left"/>
        <w:sectPr w:rsidR="00E018FC" w:rsidRPr="005D4752">
          <w:headerReference w:type="default" r:id="rId68"/>
          <w:footerReference w:type="default" r:id="rId69"/>
          <w:pgSz w:w="11906" w:h="16838"/>
          <w:pgMar w:top="1428" w:right="1800" w:bottom="1440" w:left="1800" w:header="708" w:footer="708" w:gutter="0"/>
          <w:cols w:space="720"/>
        </w:sectPr>
      </w:pPr>
      <w:r w:rsidRPr="005D4752">
        <w:fldChar w:fldCharType="end"/>
      </w:r>
    </w:p>
    <w:p w14:paraId="13B71999" w14:textId="77777777" w:rsidR="00180ACA" w:rsidRPr="005D4752" w:rsidRDefault="00DC109E">
      <w:pPr>
        <w:pStyle w:val="Heading1"/>
      </w:pPr>
      <w:bookmarkStart w:id="212" w:name="_Toc222978613"/>
      <w:bookmarkStart w:id="213" w:name="_Toc70975993"/>
      <w:bookmarkStart w:id="214" w:name="_Toc192777717"/>
      <w:bookmarkStart w:id="215" w:name="_Toc71112369"/>
      <w:bookmarkStart w:id="216" w:name="_Toc71137567"/>
      <w:r w:rsidRPr="005D4752">
        <w:lastRenderedPageBreak/>
        <w:t>Appendices</w:t>
      </w:r>
      <w:bookmarkEnd w:id="212"/>
      <w:bookmarkEnd w:id="213"/>
      <w:bookmarkEnd w:id="214"/>
      <w:bookmarkEnd w:id="215"/>
      <w:bookmarkEnd w:id="216"/>
    </w:p>
    <w:p w14:paraId="0240227A" w14:textId="77777777" w:rsidR="00180ACA" w:rsidRPr="005D4752" w:rsidRDefault="00DC109E">
      <w:pPr>
        <w:pStyle w:val="AppendixSection"/>
        <w:numPr>
          <w:ilvl w:val="0"/>
          <w:numId w:val="13"/>
        </w:numPr>
        <w:ind w:left="426" w:hanging="432"/>
        <w:outlineLvl w:val="9"/>
      </w:pPr>
      <w:bookmarkStart w:id="217" w:name="_Toc222978614"/>
      <w:bookmarkStart w:id="218" w:name="_Toc70975994"/>
      <w:r w:rsidRPr="005D4752">
        <w:t>Third-Party Code and Libraries</w:t>
      </w:r>
      <w:bookmarkEnd w:id="217"/>
      <w:bookmarkEnd w:id="218"/>
    </w:p>
    <w:p w14:paraId="76B4AE03" w14:textId="77777777" w:rsidR="00180ACA" w:rsidRPr="005D4752" w:rsidRDefault="00180ACA"/>
    <w:p w14:paraId="0C849C42" w14:textId="1B88CD96" w:rsidR="00180ACA" w:rsidRPr="005D4752" w:rsidRDefault="00DC109E">
      <w:r w:rsidRPr="005D4752">
        <w:rPr>
          <w:b/>
        </w:rPr>
        <w:t>Apache POI library</w:t>
      </w:r>
      <w:r w:rsidRPr="005D4752">
        <w:t xml:space="preserve"> – The project has been used to read and write Microsoft Excel files (XLS) as part of the interaction with the client’s existing system for processing data. Version 3.10-FINAL was used. The library is open </w:t>
      </w:r>
      <w:proofErr w:type="gramStart"/>
      <w:r w:rsidRPr="005D4752">
        <w:t>source</w:t>
      </w:r>
      <w:proofErr w:type="gramEnd"/>
      <w:r w:rsidRPr="005D4752">
        <w:t xml:space="preserve"> and it is available from the Apache Software Foundation </w:t>
      </w:r>
      <w:r w:rsidRPr="005D4752">
        <w:fldChar w:fldCharType="begin"/>
      </w:r>
      <w:r w:rsidRPr="005D4752">
        <w:instrText xml:space="preserve"> REF _Ref258235107 </w:instrText>
      </w:r>
      <w:r w:rsidR="004139A0" w:rsidRPr="005D4752">
        <w:instrText xml:space="preserve"> \* MERGEFORMAT </w:instrText>
      </w:r>
      <w:r w:rsidRPr="005D4752">
        <w:fldChar w:fldCharType="separate"/>
      </w:r>
      <w:r w:rsidRPr="005D4752">
        <w:t>[5]</w:t>
      </w:r>
      <w:r w:rsidRPr="005D4752">
        <w:fldChar w:fldCharType="end"/>
      </w:r>
      <w:r w:rsidRPr="005D4752">
        <w:t xml:space="preserve">. The library is released using the Apache License </w:t>
      </w:r>
      <w:r w:rsidRPr="005D4752">
        <w:fldChar w:fldCharType="begin"/>
      </w:r>
      <w:r w:rsidRPr="005D4752">
        <w:instrText xml:space="preserve"> REF _Ref258235124 </w:instrText>
      </w:r>
      <w:r w:rsidR="004139A0" w:rsidRPr="005D4752">
        <w:instrText xml:space="preserve"> \* MERGEFORMAT </w:instrText>
      </w:r>
      <w:r w:rsidRPr="005D4752">
        <w:fldChar w:fldCharType="separate"/>
      </w:r>
      <w:r w:rsidRPr="005D4752">
        <w:t>[6]</w:t>
      </w:r>
      <w:r w:rsidRPr="005D4752">
        <w:fldChar w:fldCharType="end"/>
      </w:r>
      <w:r w:rsidRPr="005D4752">
        <w:t xml:space="preserve">. This library was used without modification. </w:t>
      </w:r>
    </w:p>
    <w:p w14:paraId="566B4A7F" w14:textId="77777777" w:rsidR="00180ACA" w:rsidRPr="005D4752" w:rsidRDefault="00180ACA"/>
    <w:p w14:paraId="764008AC" w14:textId="696924F9" w:rsidR="00180ACA" w:rsidRPr="005D4752" w:rsidRDefault="00DC109E">
      <w:r w:rsidRPr="005D4752">
        <w:t>Include as many declarations as appropriate for your work. The specific wording is less important than the fact that you are declaring the relevant work.</w:t>
      </w:r>
    </w:p>
    <w:p w14:paraId="01BC656A" w14:textId="77777777" w:rsidR="003F6611" w:rsidRPr="005D4752" w:rsidRDefault="003F6611"/>
    <w:p w14:paraId="2B6D0E09" w14:textId="2F788D69" w:rsidR="00AA7DF0" w:rsidRDefault="00AA7DF0" w:rsidP="00AA7DF0">
      <w:pPr>
        <w:pStyle w:val="ListParagraph"/>
        <w:numPr>
          <w:ilvl w:val="0"/>
          <w:numId w:val="11"/>
        </w:numPr>
        <w:suppressAutoHyphens w:val="0"/>
        <w:jc w:val="left"/>
      </w:pPr>
      <w:bookmarkStart w:id="219" w:name="_Toc70975995"/>
      <w:r>
        <w:t>Tensorflow</w:t>
      </w:r>
    </w:p>
    <w:p w14:paraId="3ED5BEE0" w14:textId="4C2FB19C" w:rsidR="00AA7DF0" w:rsidRDefault="00AA7DF0" w:rsidP="00AA7DF0">
      <w:pPr>
        <w:pStyle w:val="ListParagraph"/>
        <w:numPr>
          <w:ilvl w:val="0"/>
          <w:numId w:val="11"/>
        </w:numPr>
        <w:suppressAutoHyphens w:val="0"/>
        <w:jc w:val="left"/>
      </w:pPr>
      <w:proofErr w:type="spellStart"/>
      <w:r>
        <w:t>Moveit</w:t>
      </w:r>
      <w:proofErr w:type="spellEnd"/>
    </w:p>
    <w:p w14:paraId="5CBD9260" w14:textId="492EC02D" w:rsidR="00AA7DF0" w:rsidRDefault="006B7901" w:rsidP="00AA7DF0">
      <w:pPr>
        <w:pStyle w:val="ListParagraph"/>
        <w:numPr>
          <w:ilvl w:val="0"/>
          <w:numId w:val="11"/>
        </w:numPr>
        <w:suppressAutoHyphens w:val="0"/>
        <w:jc w:val="left"/>
      </w:pPr>
      <w:r>
        <w:t>Fetch lib</w:t>
      </w:r>
    </w:p>
    <w:p w14:paraId="218F6740" w14:textId="307C8DEE" w:rsidR="006B7901" w:rsidRDefault="006B7901" w:rsidP="00AA7DF0">
      <w:pPr>
        <w:pStyle w:val="ListParagraph"/>
        <w:numPr>
          <w:ilvl w:val="0"/>
          <w:numId w:val="11"/>
        </w:numPr>
        <w:suppressAutoHyphens w:val="0"/>
        <w:jc w:val="left"/>
      </w:pPr>
      <w:r>
        <w:t>Manifold</w:t>
      </w:r>
    </w:p>
    <w:p w14:paraId="355DAF67" w14:textId="2F2817AA" w:rsidR="006B7901" w:rsidRDefault="006B7901" w:rsidP="00AA7DF0">
      <w:pPr>
        <w:pStyle w:val="ListParagraph"/>
        <w:numPr>
          <w:ilvl w:val="0"/>
          <w:numId w:val="11"/>
        </w:numPr>
        <w:suppressAutoHyphens w:val="0"/>
        <w:jc w:val="left"/>
      </w:pPr>
      <w:r>
        <w:t>ACRONYM</w:t>
      </w:r>
    </w:p>
    <w:p w14:paraId="3020A9A7" w14:textId="008DAEE7" w:rsidR="008E69EE" w:rsidRDefault="008E69EE" w:rsidP="00AA7DF0">
      <w:pPr>
        <w:pStyle w:val="ListParagraph"/>
        <w:numPr>
          <w:ilvl w:val="0"/>
          <w:numId w:val="11"/>
        </w:numPr>
        <w:suppressAutoHyphens w:val="0"/>
        <w:jc w:val="left"/>
      </w:pPr>
      <w:r>
        <w:t>Numpy</w:t>
      </w:r>
    </w:p>
    <w:p w14:paraId="567B7629" w14:textId="21FF6D5A" w:rsidR="008E69EE" w:rsidRDefault="008E69EE" w:rsidP="00AA7DF0">
      <w:pPr>
        <w:pStyle w:val="ListParagraph"/>
        <w:numPr>
          <w:ilvl w:val="0"/>
          <w:numId w:val="11"/>
        </w:numPr>
        <w:suppressAutoHyphens w:val="0"/>
        <w:jc w:val="left"/>
      </w:pPr>
      <w:proofErr w:type="spellStart"/>
      <w:r>
        <w:t>OpenCv</w:t>
      </w:r>
      <w:proofErr w:type="spellEnd"/>
    </w:p>
    <w:p w14:paraId="5F12CF8A" w14:textId="408D0A30" w:rsidR="00F87222" w:rsidRDefault="00F87222" w:rsidP="00AA7DF0">
      <w:pPr>
        <w:pStyle w:val="ListParagraph"/>
        <w:numPr>
          <w:ilvl w:val="0"/>
          <w:numId w:val="11"/>
        </w:numPr>
        <w:suppressAutoHyphens w:val="0"/>
        <w:jc w:val="left"/>
      </w:pPr>
      <w:r>
        <w:t>Pandas</w:t>
      </w:r>
    </w:p>
    <w:p w14:paraId="12694670" w14:textId="68915B6B" w:rsidR="003F6611" w:rsidRPr="005D4752" w:rsidRDefault="003F6611">
      <w:pPr>
        <w:suppressAutoHyphens w:val="0"/>
        <w:jc w:val="left"/>
        <w:rPr>
          <w:rFonts w:eastAsia="MS Gothic"/>
          <w:b/>
          <w:bCs/>
          <w:color w:val="365F91"/>
          <w:sz w:val="28"/>
          <w:szCs w:val="28"/>
        </w:rPr>
      </w:pPr>
      <w:r w:rsidRPr="005D4752">
        <w:br w:type="page"/>
      </w:r>
    </w:p>
    <w:p w14:paraId="5BE0F7F6" w14:textId="3E753456" w:rsidR="008512EE" w:rsidRPr="005D4752" w:rsidRDefault="00DC109E" w:rsidP="00AE32D7">
      <w:pPr>
        <w:pStyle w:val="AppendixSection"/>
        <w:numPr>
          <w:ilvl w:val="0"/>
          <w:numId w:val="13"/>
        </w:numPr>
        <w:ind w:left="426" w:hanging="432"/>
        <w:outlineLvl w:val="9"/>
      </w:pPr>
      <w:r w:rsidRPr="005D4752">
        <w:lastRenderedPageBreak/>
        <w:t>Ethics Submission</w:t>
      </w:r>
      <w:bookmarkEnd w:id="219"/>
      <w:r w:rsidR="00AD7D33" w:rsidRPr="005D4752">
        <w:t xml:space="preserve"> – </w:t>
      </w:r>
      <w:r w:rsidR="008512EE" w:rsidRPr="005D4752">
        <w:t>Application Number</w:t>
      </w:r>
      <w:r w:rsidR="00AD7D33" w:rsidRPr="005D4752">
        <w:t xml:space="preserve">: </w:t>
      </w:r>
      <w:r w:rsidR="00AD7D33" w:rsidRPr="005D4752">
        <w:t>18838</w:t>
      </w:r>
      <w:bookmarkStart w:id="220" w:name="_Toc70975996"/>
      <w:bookmarkStart w:id="221" w:name="_Toc222978615"/>
    </w:p>
    <w:p w14:paraId="46BCB964"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AU Status</w:t>
      </w:r>
    </w:p>
    <w:p w14:paraId="5121065F"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Undergraduate or PG Taught</w:t>
      </w:r>
    </w:p>
    <w:p w14:paraId="7AFE4A91"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Your aber.ac.uk email address</w:t>
      </w:r>
    </w:p>
    <w:p w14:paraId="087F97A3"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olt13@aber.ac.uk</w:t>
      </w:r>
    </w:p>
    <w:p w14:paraId="21E8FE8A"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Full Name</w:t>
      </w:r>
    </w:p>
    <w:p w14:paraId="0279C210"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Oliver Thomas</w:t>
      </w:r>
    </w:p>
    <w:p w14:paraId="14168FB2" w14:textId="43FDA3DC"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Please enter the name of the person responsible for reviewing your</w:t>
      </w:r>
      <w:r w:rsidR="00CA0196" w:rsidRPr="005D4752">
        <w:rPr>
          <w:rFonts w:cs="Times New Roman"/>
          <w:b/>
          <w:bCs/>
          <w:sz w:val="24"/>
        </w:rPr>
        <w:t xml:space="preserve"> </w:t>
      </w:r>
      <w:r w:rsidRPr="005D4752">
        <w:rPr>
          <w:rFonts w:cs="Times New Roman"/>
          <w:b/>
          <w:bCs/>
          <w:sz w:val="24"/>
        </w:rPr>
        <w:t>a</w:t>
      </w:r>
      <w:r w:rsidR="00CA0196" w:rsidRPr="005D4752">
        <w:rPr>
          <w:rFonts w:cs="Times New Roman"/>
          <w:b/>
          <w:bCs/>
          <w:sz w:val="24"/>
        </w:rPr>
        <w:t>s</w:t>
      </w:r>
      <w:r w:rsidRPr="005D4752">
        <w:rPr>
          <w:rFonts w:cs="Times New Roman"/>
          <w:b/>
          <w:bCs/>
          <w:sz w:val="24"/>
        </w:rPr>
        <w:t>sessment.</w:t>
      </w:r>
    </w:p>
    <w:p w14:paraId="409355C4"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Neil Taylor</w:t>
      </w:r>
    </w:p>
    <w:p w14:paraId="20D15A9D" w14:textId="7C963C4A"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Please enter the aber.ac.uk email address of the person responsible for</w:t>
      </w:r>
      <w:r w:rsidRPr="005D4752">
        <w:rPr>
          <w:rFonts w:cs="Times New Roman"/>
          <w:b/>
          <w:bCs/>
          <w:sz w:val="24"/>
        </w:rPr>
        <w:t xml:space="preserve"> </w:t>
      </w:r>
      <w:r w:rsidRPr="005D4752">
        <w:rPr>
          <w:rFonts w:cs="Times New Roman"/>
          <w:b/>
          <w:bCs/>
          <w:sz w:val="24"/>
        </w:rPr>
        <w:t>reviewing</w:t>
      </w:r>
      <w:r w:rsidRPr="005D4752">
        <w:rPr>
          <w:rFonts w:cs="Times New Roman"/>
          <w:b/>
          <w:bCs/>
          <w:sz w:val="24"/>
        </w:rPr>
        <w:t xml:space="preserve"> </w:t>
      </w:r>
      <w:r w:rsidRPr="005D4752">
        <w:rPr>
          <w:rFonts w:cs="Times New Roman"/>
          <w:b/>
          <w:bCs/>
          <w:sz w:val="24"/>
        </w:rPr>
        <w:t>your assessment</w:t>
      </w:r>
    </w:p>
    <w:p w14:paraId="1A8DEEE9"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nst@aber.ac.uk</w:t>
      </w:r>
    </w:p>
    <w:p w14:paraId="52132B1F"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Supervisor or Institute Director of Research Department</w:t>
      </w:r>
    </w:p>
    <w:p w14:paraId="446A333B"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cs</w:t>
      </w:r>
    </w:p>
    <w:p w14:paraId="393C38A6"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Module code (Only enter if you have been asked to do so)</w:t>
      </w:r>
    </w:p>
    <w:p w14:paraId="56560674"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CS39440</w:t>
      </w:r>
    </w:p>
    <w:p w14:paraId="3D427B4A"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Proposed Study Title</w:t>
      </w:r>
    </w:p>
    <w:p w14:paraId="3A8095FB"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Deep learning for robotic grasp detection</w:t>
      </w:r>
    </w:p>
    <w:p w14:paraId="72069EB0"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Proposed Start Date</w:t>
      </w:r>
    </w:p>
    <w:p w14:paraId="0302C458"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25 January 2021</w:t>
      </w:r>
    </w:p>
    <w:p w14:paraId="1C3327EE"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Proposed Completion Date</w:t>
      </w:r>
    </w:p>
    <w:p w14:paraId="718FA5A2"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1 June 2021</w:t>
      </w:r>
    </w:p>
    <w:p w14:paraId="2ED23655"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Are you conducting a quantitative or qualitative research project?</w:t>
      </w:r>
    </w:p>
    <w:p w14:paraId="517B25BB"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Mixed Methods</w:t>
      </w:r>
    </w:p>
    <w:p w14:paraId="7C636261" w14:textId="14445BC4"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Does your research require external ethical approval under the Health R</w:t>
      </w:r>
      <w:r w:rsidR="00CA0196" w:rsidRPr="005D4752">
        <w:rPr>
          <w:rFonts w:cs="Times New Roman"/>
          <w:b/>
          <w:bCs/>
          <w:sz w:val="24"/>
        </w:rPr>
        <w:t>e</w:t>
      </w:r>
      <w:r w:rsidRPr="005D4752">
        <w:rPr>
          <w:rFonts w:cs="Times New Roman"/>
          <w:b/>
          <w:bCs/>
          <w:sz w:val="24"/>
        </w:rPr>
        <w:t>search</w:t>
      </w:r>
      <w:r w:rsidR="00CA0196" w:rsidRPr="005D4752">
        <w:rPr>
          <w:rFonts w:cs="Times New Roman"/>
          <w:b/>
          <w:bCs/>
          <w:sz w:val="24"/>
        </w:rPr>
        <w:t>?</w:t>
      </w:r>
    </w:p>
    <w:p w14:paraId="0BC20F37"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Authority?</w:t>
      </w:r>
    </w:p>
    <w:p w14:paraId="2ECE5AB8"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No</w:t>
      </w:r>
    </w:p>
    <w:p w14:paraId="3D7AFEFD"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Does your research involve animals?</w:t>
      </w:r>
    </w:p>
    <w:p w14:paraId="329507F4"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No</w:t>
      </w:r>
    </w:p>
    <w:p w14:paraId="1A5EDF87"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Does your research involve human participants?</w:t>
      </w:r>
    </w:p>
    <w:p w14:paraId="44B2073F"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No</w:t>
      </w:r>
    </w:p>
    <w:p w14:paraId="7CCCE77B"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Are you completing this form for your own research?</w:t>
      </w:r>
    </w:p>
    <w:p w14:paraId="5BD95397"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Yes</w:t>
      </w:r>
    </w:p>
    <w:p w14:paraId="3B68B613"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Does your research involve human participants?</w:t>
      </w:r>
    </w:p>
    <w:p w14:paraId="3B1DD829"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No</w:t>
      </w:r>
    </w:p>
    <w:p w14:paraId="02FA6DE5"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Institute</w:t>
      </w:r>
    </w:p>
    <w:p w14:paraId="5C56AB3A"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IMPACS</w:t>
      </w:r>
    </w:p>
    <w:p w14:paraId="03F3C364"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Please provide a brief summary of your project (</w:t>
      </w:r>
      <w:proofErr w:type="gramStart"/>
      <w:r w:rsidRPr="005D4752">
        <w:rPr>
          <w:rFonts w:cs="Times New Roman"/>
          <w:b/>
          <w:bCs/>
          <w:sz w:val="24"/>
        </w:rPr>
        <w:t>150 word</w:t>
      </w:r>
      <w:proofErr w:type="gramEnd"/>
      <w:r w:rsidRPr="005D4752">
        <w:rPr>
          <w:rFonts w:cs="Times New Roman"/>
          <w:b/>
          <w:bCs/>
          <w:sz w:val="24"/>
        </w:rPr>
        <w:t xml:space="preserve"> max)</w:t>
      </w:r>
    </w:p>
    <w:p w14:paraId="5D841686" w14:textId="7C66EA56"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The project aims to apply deep learning to robotic grasp detection; using a deep</w:t>
      </w:r>
      <w:r w:rsidR="00605954" w:rsidRPr="005D4752">
        <w:rPr>
          <w:rFonts w:cs="Times New Roman"/>
          <w:sz w:val="24"/>
        </w:rPr>
        <w:t xml:space="preserve"> </w:t>
      </w:r>
      <w:r w:rsidRPr="005D4752">
        <w:rPr>
          <w:rFonts w:cs="Times New Roman"/>
          <w:sz w:val="24"/>
        </w:rPr>
        <w:t xml:space="preserve">convolution neural network fed with RGB-D (depth camera) images </w:t>
      </w:r>
      <w:proofErr w:type="gramStart"/>
      <w:r w:rsidRPr="005D4752">
        <w:rPr>
          <w:rFonts w:cs="Times New Roman"/>
          <w:sz w:val="24"/>
        </w:rPr>
        <w:t>in order to</w:t>
      </w:r>
      <w:proofErr w:type="gramEnd"/>
      <w:r w:rsidRPr="005D4752">
        <w:rPr>
          <w:rFonts w:cs="Times New Roman"/>
          <w:sz w:val="24"/>
        </w:rPr>
        <w:t xml:space="preserve"> predict</w:t>
      </w:r>
      <w:r w:rsidR="00605954" w:rsidRPr="005D4752">
        <w:rPr>
          <w:rFonts w:cs="Times New Roman"/>
          <w:sz w:val="24"/>
        </w:rPr>
        <w:t xml:space="preserve"> </w:t>
      </w:r>
      <w:r w:rsidRPr="005D4752">
        <w:rPr>
          <w:rFonts w:cs="Times New Roman"/>
          <w:sz w:val="24"/>
        </w:rPr>
        <w:t>successful grasps for novel objects. This will then be applied in simulation.</w:t>
      </w:r>
    </w:p>
    <w:p w14:paraId="36C8802F" w14:textId="25E9428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Where appropriate, do you have consent for the publication, reproduction or use of</w:t>
      </w:r>
      <w:r w:rsidR="00605954" w:rsidRPr="005D4752">
        <w:rPr>
          <w:rFonts w:cs="Times New Roman"/>
          <w:b/>
          <w:bCs/>
          <w:sz w:val="24"/>
        </w:rPr>
        <w:t xml:space="preserve"> </w:t>
      </w:r>
      <w:r w:rsidRPr="005D4752">
        <w:rPr>
          <w:rFonts w:cs="Times New Roman"/>
          <w:b/>
          <w:bCs/>
          <w:sz w:val="24"/>
        </w:rPr>
        <w:t>any unpublished material?</w:t>
      </w:r>
    </w:p>
    <w:p w14:paraId="44EA60CB"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Yes</w:t>
      </w:r>
    </w:p>
    <w:p w14:paraId="29D3CA9E" w14:textId="6C34B0CB"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Will appropriate measures be put in place for the secure and confidential storage of</w:t>
      </w:r>
      <w:r w:rsidR="00605954" w:rsidRPr="005D4752">
        <w:rPr>
          <w:rFonts w:cs="Times New Roman"/>
          <w:b/>
          <w:bCs/>
          <w:sz w:val="24"/>
        </w:rPr>
        <w:t xml:space="preserve"> </w:t>
      </w:r>
      <w:r w:rsidRPr="005D4752">
        <w:rPr>
          <w:rFonts w:cs="Times New Roman"/>
          <w:b/>
          <w:bCs/>
          <w:sz w:val="24"/>
        </w:rPr>
        <w:t>data?</w:t>
      </w:r>
    </w:p>
    <w:p w14:paraId="3D10C92B"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lastRenderedPageBreak/>
        <w:t>Yes</w:t>
      </w:r>
    </w:p>
    <w:p w14:paraId="4802522F"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Does the research pose more than minimal and predictable risk to the researcher?</w:t>
      </w:r>
    </w:p>
    <w:p w14:paraId="1C17AD91"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Not applicable</w:t>
      </w:r>
    </w:p>
    <w:p w14:paraId="32323292" w14:textId="55EFF4F6"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 xml:space="preserve">Will you be travelling, as a foreign national, </w:t>
      </w:r>
      <w:proofErr w:type="gramStart"/>
      <w:r w:rsidRPr="005D4752">
        <w:rPr>
          <w:rFonts w:cs="Times New Roman"/>
          <w:b/>
          <w:bCs/>
          <w:sz w:val="24"/>
        </w:rPr>
        <w:t>in to</w:t>
      </w:r>
      <w:proofErr w:type="gramEnd"/>
      <w:r w:rsidRPr="005D4752">
        <w:rPr>
          <w:rFonts w:cs="Times New Roman"/>
          <w:b/>
          <w:bCs/>
          <w:sz w:val="24"/>
        </w:rPr>
        <w:t xml:space="preserve"> any areas that the UK Foreign and</w:t>
      </w:r>
      <w:r w:rsidR="00605954" w:rsidRPr="005D4752">
        <w:rPr>
          <w:rFonts w:cs="Times New Roman"/>
          <w:b/>
          <w:bCs/>
          <w:sz w:val="24"/>
        </w:rPr>
        <w:t xml:space="preserve"> </w:t>
      </w:r>
      <w:r w:rsidRPr="005D4752">
        <w:rPr>
          <w:rFonts w:cs="Times New Roman"/>
          <w:b/>
          <w:bCs/>
          <w:sz w:val="24"/>
        </w:rPr>
        <w:t>Commonwealth Office advise against travel to?</w:t>
      </w:r>
    </w:p>
    <w:p w14:paraId="4ACAD285"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No</w:t>
      </w:r>
    </w:p>
    <w:p w14:paraId="61FB1D18"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Please include any further relevant information for this section here:</w:t>
      </w:r>
    </w:p>
    <w:p w14:paraId="79980751"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Is your research study related to COVID-19?</w:t>
      </w:r>
    </w:p>
    <w:p w14:paraId="585DBA51"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No</w:t>
      </w:r>
    </w:p>
    <w:p w14:paraId="2BE9B645" w14:textId="744A2DB5"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If you are to be working alone with vulnerable people or children, you may need a</w:t>
      </w:r>
      <w:r w:rsidR="00605954" w:rsidRPr="005D4752">
        <w:rPr>
          <w:rFonts w:cs="Times New Roman"/>
          <w:b/>
          <w:bCs/>
          <w:sz w:val="24"/>
        </w:rPr>
        <w:t xml:space="preserve"> </w:t>
      </w:r>
      <w:r w:rsidRPr="005D4752">
        <w:rPr>
          <w:rFonts w:cs="Times New Roman"/>
          <w:b/>
          <w:bCs/>
          <w:sz w:val="24"/>
        </w:rPr>
        <w:t>DBS (CRB) check. Tick to confirm that you will ensure you comply with this</w:t>
      </w:r>
      <w:r w:rsidR="00684412" w:rsidRPr="005D4752">
        <w:rPr>
          <w:rFonts w:cs="Times New Roman"/>
          <w:b/>
          <w:bCs/>
          <w:sz w:val="24"/>
        </w:rPr>
        <w:t xml:space="preserve"> </w:t>
      </w:r>
      <w:r w:rsidRPr="005D4752">
        <w:rPr>
          <w:rFonts w:cs="Times New Roman"/>
          <w:b/>
          <w:bCs/>
          <w:sz w:val="24"/>
        </w:rPr>
        <w:t>requirement should you identify that you require one.</w:t>
      </w:r>
    </w:p>
    <w:p w14:paraId="400234E8"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Yes</w:t>
      </w:r>
    </w:p>
    <w:p w14:paraId="54A54FC5" w14:textId="02B0255B"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Declaration: Please tick to confirm that you have completed this form to the best of</w:t>
      </w:r>
      <w:r w:rsidR="00684412" w:rsidRPr="005D4752">
        <w:rPr>
          <w:rFonts w:cs="Times New Roman"/>
          <w:b/>
          <w:bCs/>
          <w:sz w:val="24"/>
        </w:rPr>
        <w:t xml:space="preserve"> </w:t>
      </w:r>
      <w:r w:rsidRPr="005D4752">
        <w:rPr>
          <w:rFonts w:cs="Times New Roman"/>
          <w:b/>
          <w:bCs/>
          <w:sz w:val="24"/>
        </w:rPr>
        <w:t>your knowledge and that you will inform your department should the proposal</w:t>
      </w:r>
      <w:r w:rsidR="00684412" w:rsidRPr="005D4752">
        <w:rPr>
          <w:rFonts w:cs="Times New Roman"/>
          <w:b/>
          <w:bCs/>
          <w:sz w:val="24"/>
        </w:rPr>
        <w:t xml:space="preserve"> </w:t>
      </w:r>
      <w:r w:rsidRPr="005D4752">
        <w:rPr>
          <w:rFonts w:cs="Times New Roman"/>
          <w:b/>
          <w:bCs/>
          <w:sz w:val="24"/>
        </w:rPr>
        <w:t>significantly change.</w:t>
      </w:r>
    </w:p>
    <w:p w14:paraId="64F22510"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Yes</w:t>
      </w:r>
    </w:p>
    <w:p w14:paraId="7F4B47C1" w14:textId="3884B140" w:rsidR="00AE32D7" w:rsidRPr="005D4752" w:rsidRDefault="00AE32D7" w:rsidP="00AE32D7">
      <w:pPr>
        <w:suppressAutoHyphens w:val="0"/>
      </w:pPr>
      <w:r w:rsidRPr="005D4752">
        <w:rPr>
          <w:rFonts w:cs="Times New Roman"/>
          <w:b/>
          <w:bCs/>
          <w:sz w:val="24"/>
        </w:rPr>
        <w:t>Please include any further relevant information for this section here:</w:t>
      </w:r>
    </w:p>
    <w:p w14:paraId="59CAB2B2" w14:textId="29E2B7D2" w:rsidR="003F6611" w:rsidRPr="005D4752" w:rsidRDefault="003F6611" w:rsidP="00AE32D7">
      <w:pPr>
        <w:suppressAutoHyphens w:val="0"/>
        <w:rPr>
          <w:rFonts w:eastAsia="MS Gothic"/>
          <w:b/>
          <w:bCs/>
          <w:color w:val="365F91"/>
          <w:sz w:val="28"/>
          <w:szCs w:val="28"/>
        </w:rPr>
      </w:pPr>
      <w:r w:rsidRPr="005D4752">
        <w:br w:type="page"/>
      </w:r>
    </w:p>
    <w:bookmarkEnd w:id="220"/>
    <w:bookmarkEnd w:id="221"/>
    <w:p w14:paraId="08E46B86" w14:textId="28D1B841" w:rsidR="00180ACA" w:rsidRPr="005D4752" w:rsidRDefault="00413245">
      <w:pPr>
        <w:pStyle w:val="AppendixSection"/>
        <w:numPr>
          <w:ilvl w:val="0"/>
          <w:numId w:val="13"/>
        </w:numPr>
        <w:ind w:left="426" w:hanging="432"/>
        <w:outlineLvl w:val="9"/>
      </w:pPr>
      <w:r w:rsidRPr="005D4752">
        <w:rPr>
          <w:noProof/>
        </w:rPr>
        <w:lastRenderedPageBreak/>
        <mc:AlternateContent>
          <mc:Choice Requires="wps">
            <w:drawing>
              <wp:anchor distT="0" distB="0" distL="114300" distR="114300" simplePos="0" relativeHeight="251657227" behindDoc="0" locked="0" layoutInCell="1" allowOverlap="1" wp14:anchorId="0EBB9F59" wp14:editId="7882CEFA">
                <wp:simplePos x="0" y="0"/>
                <wp:positionH relativeFrom="column">
                  <wp:posOffset>-28575</wp:posOffset>
                </wp:positionH>
                <wp:positionV relativeFrom="paragraph">
                  <wp:posOffset>321945</wp:posOffset>
                </wp:positionV>
                <wp:extent cx="5400675" cy="5524500"/>
                <wp:effectExtent l="0" t="0" r="28575" b="19050"/>
                <wp:wrapNone/>
                <wp:docPr id="12" name="Text Box 12"/>
                <wp:cNvGraphicFramePr/>
                <a:graphic xmlns:a="http://schemas.openxmlformats.org/drawingml/2006/main">
                  <a:graphicData uri="http://schemas.microsoft.com/office/word/2010/wordprocessingShape">
                    <wps:wsp>
                      <wps:cNvSpPr txBox="1"/>
                      <wps:spPr>
                        <a:xfrm>
                          <a:off x="0" y="0"/>
                          <a:ext cx="5400675" cy="5524500"/>
                        </a:xfrm>
                        <a:prstGeom prst="rect">
                          <a:avLst/>
                        </a:prstGeom>
                        <a:solidFill>
                          <a:schemeClr val="lt1"/>
                        </a:solidFill>
                        <a:ln w="6350">
                          <a:solidFill>
                            <a:schemeClr val="accent1">
                              <a:lumMod val="75000"/>
                            </a:schemeClr>
                          </a:solidFill>
                        </a:ln>
                      </wps:spPr>
                      <wps:txbx>
                        <w:txbxContent>
                          <w:p w14:paraId="20FDECAD" w14:textId="77777777" w:rsidR="008871C4" w:rsidRDefault="008871C4" w:rsidP="00413245">
                            <w:pPr>
                              <w:spacing w:line="276" w:lineRule="auto"/>
                              <w:rPr>
                                <w:sz w:val="24"/>
                              </w:rPr>
                            </w:pPr>
                          </w:p>
                          <w:p w14:paraId="5E1805AF" w14:textId="5265A87F" w:rsidR="000F0DAA" w:rsidRPr="008871C4" w:rsidRDefault="000F0DAA" w:rsidP="00413245">
                            <w:pPr>
                              <w:spacing w:line="276" w:lineRule="auto"/>
                              <w:rPr>
                                <w:sz w:val="24"/>
                              </w:rPr>
                            </w:pPr>
                            <w:r w:rsidRPr="008871C4">
                              <w:rPr>
                                <w:sz w:val="24"/>
                              </w:rPr>
                              <w:t xml:space="preserve">    def </w:t>
                            </w:r>
                            <w:proofErr w:type="spellStart"/>
                            <w:r w:rsidRPr="008871C4">
                              <w:rPr>
                                <w:sz w:val="24"/>
                              </w:rPr>
                              <w:t>build_model</w:t>
                            </w:r>
                            <w:proofErr w:type="spellEnd"/>
                            <w:r w:rsidRPr="008871C4">
                              <w:rPr>
                                <w:sz w:val="24"/>
                              </w:rPr>
                              <w:t>():</w:t>
                            </w:r>
                          </w:p>
                          <w:p w14:paraId="5A9EE66F" w14:textId="77777777" w:rsidR="000F0DAA" w:rsidRPr="008871C4" w:rsidRDefault="000F0DAA" w:rsidP="00413245">
                            <w:pPr>
                              <w:spacing w:line="276" w:lineRule="auto"/>
                              <w:rPr>
                                <w:sz w:val="24"/>
                              </w:rPr>
                            </w:pPr>
                            <w:r w:rsidRPr="008871C4">
                              <w:rPr>
                                <w:sz w:val="24"/>
                              </w:rPr>
                              <w:t xml:space="preserve">        inputs = </w:t>
                            </w:r>
                            <w:proofErr w:type="spellStart"/>
                            <w:r w:rsidRPr="008871C4">
                              <w:rPr>
                                <w:sz w:val="24"/>
                              </w:rPr>
                              <w:t>keras.Input</w:t>
                            </w:r>
                            <w:proofErr w:type="spellEnd"/>
                            <w:r w:rsidRPr="008871C4">
                              <w:rPr>
                                <w:sz w:val="24"/>
                              </w:rPr>
                              <w:t>(shape=(400, 400, 3))</w:t>
                            </w:r>
                          </w:p>
                          <w:p w14:paraId="1CFB24B1" w14:textId="77777777" w:rsidR="000F0DAA" w:rsidRPr="008871C4" w:rsidRDefault="000F0DAA" w:rsidP="00413245">
                            <w:pPr>
                              <w:spacing w:line="276" w:lineRule="auto"/>
                              <w:rPr>
                                <w:sz w:val="24"/>
                              </w:rPr>
                            </w:pPr>
                            <w:r w:rsidRPr="008871C4">
                              <w:rPr>
                                <w:sz w:val="24"/>
                              </w:rPr>
                              <w:t xml:space="preserve">        x = layers.Conv2D(32, 1)(inputs)</w:t>
                            </w:r>
                          </w:p>
                          <w:p w14:paraId="69BB5125" w14:textId="77777777" w:rsidR="000F0DAA" w:rsidRPr="008871C4" w:rsidRDefault="000F0DAA" w:rsidP="00413245">
                            <w:pPr>
                              <w:spacing w:line="276" w:lineRule="auto"/>
                              <w:rPr>
                                <w:sz w:val="24"/>
                              </w:rPr>
                            </w:pPr>
                            <w:r w:rsidRPr="008871C4">
                              <w:rPr>
                                <w:sz w:val="24"/>
                              </w:rPr>
                              <w:t xml:space="preserve">        x = </w:t>
                            </w:r>
                            <w:proofErr w:type="spellStart"/>
                            <w:r w:rsidRPr="008871C4">
                              <w:rPr>
                                <w:sz w:val="24"/>
                              </w:rPr>
                              <w:t>layers.BatchNormalization</w:t>
                            </w:r>
                            <w:proofErr w:type="spellEnd"/>
                            <w:r w:rsidRPr="008871C4">
                              <w:rPr>
                                <w:sz w:val="24"/>
                              </w:rPr>
                              <w:t>()(x)</w:t>
                            </w:r>
                          </w:p>
                          <w:p w14:paraId="5224F725" w14:textId="77777777" w:rsidR="000F0DAA" w:rsidRPr="008871C4" w:rsidRDefault="000F0DAA" w:rsidP="00413245">
                            <w:pPr>
                              <w:spacing w:line="276" w:lineRule="auto"/>
                              <w:rPr>
                                <w:sz w:val="24"/>
                              </w:rPr>
                            </w:pPr>
                            <w:r w:rsidRPr="008871C4">
                              <w:rPr>
                                <w:sz w:val="24"/>
                              </w:rPr>
                              <w:t xml:space="preserve">        x = </w:t>
                            </w:r>
                            <w:proofErr w:type="spellStart"/>
                            <w:r w:rsidRPr="008871C4">
                              <w:rPr>
                                <w:sz w:val="24"/>
                              </w:rPr>
                              <w:t>keras.activations.relu</w:t>
                            </w:r>
                            <w:proofErr w:type="spellEnd"/>
                            <w:r w:rsidRPr="008871C4">
                              <w:rPr>
                                <w:sz w:val="24"/>
                              </w:rPr>
                              <w:t>(x)</w:t>
                            </w:r>
                          </w:p>
                          <w:p w14:paraId="6F2A2632" w14:textId="77777777" w:rsidR="000F0DAA" w:rsidRPr="008871C4" w:rsidRDefault="000F0DAA" w:rsidP="00413245">
                            <w:pPr>
                              <w:spacing w:line="276" w:lineRule="auto"/>
                              <w:rPr>
                                <w:sz w:val="24"/>
                              </w:rPr>
                            </w:pPr>
                            <w:r w:rsidRPr="008871C4">
                              <w:rPr>
                                <w:sz w:val="24"/>
                              </w:rPr>
                              <w:t xml:space="preserve">        x = layers.MaxPooling2D()(x)</w:t>
                            </w:r>
                          </w:p>
                          <w:p w14:paraId="3F08519D" w14:textId="77777777" w:rsidR="000F0DAA" w:rsidRPr="008871C4" w:rsidRDefault="000F0DAA" w:rsidP="00413245">
                            <w:pPr>
                              <w:spacing w:line="276" w:lineRule="auto"/>
                              <w:rPr>
                                <w:sz w:val="24"/>
                              </w:rPr>
                            </w:pPr>
                            <w:r w:rsidRPr="008871C4">
                              <w:rPr>
                                <w:sz w:val="24"/>
                              </w:rPr>
                              <w:t xml:space="preserve">        x = layers.Conv2D(64, 1)(x)</w:t>
                            </w:r>
                          </w:p>
                          <w:p w14:paraId="3D2FBAD8" w14:textId="77777777" w:rsidR="000F0DAA" w:rsidRPr="008871C4" w:rsidRDefault="000F0DAA" w:rsidP="00413245">
                            <w:pPr>
                              <w:spacing w:line="276" w:lineRule="auto"/>
                              <w:rPr>
                                <w:sz w:val="24"/>
                              </w:rPr>
                            </w:pPr>
                            <w:r w:rsidRPr="008871C4">
                              <w:rPr>
                                <w:sz w:val="24"/>
                              </w:rPr>
                              <w:t xml:space="preserve">        x = </w:t>
                            </w:r>
                            <w:proofErr w:type="spellStart"/>
                            <w:r w:rsidRPr="008871C4">
                              <w:rPr>
                                <w:sz w:val="24"/>
                              </w:rPr>
                              <w:t>layers.BatchNormalization</w:t>
                            </w:r>
                            <w:proofErr w:type="spellEnd"/>
                            <w:r w:rsidRPr="008871C4">
                              <w:rPr>
                                <w:sz w:val="24"/>
                              </w:rPr>
                              <w:t>()(x)</w:t>
                            </w:r>
                          </w:p>
                          <w:p w14:paraId="6B1FBCE5" w14:textId="77777777" w:rsidR="000F0DAA" w:rsidRPr="008871C4" w:rsidRDefault="000F0DAA" w:rsidP="00413245">
                            <w:pPr>
                              <w:spacing w:line="276" w:lineRule="auto"/>
                              <w:rPr>
                                <w:sz w:val="24"/>
                              </w:rPr>
                            </w:pPr>
                            <w:r w:rsidRPr="008871C4">
                              <w:rPr>
                                <w:sz w:val="24"/>
                              </w:rPr>
                              <w:t xml:space="preserve">        x = </w:t>
                            </w:r>
                            <w:proofErr w:type="spellStart"/>
                            <w:r w:rsidRPr="008871C4">
                              <w:rPr>
                                <w:sz w:val="24"/>
                              </w:rPr>
                              <w:t>keras.activations.relu</w:t>
                            </w:r>
                            <w:proofErr w:type="spellEnd"/>
                            <w:r w:rsidRPr="008871C4">
                              <w:rPr>
                                <w:sz w:val="24"/>
                              </w:rPr>
                              <w:t>(x)</w:t>
                            </w:r>
                          </w:p>
                          <w:p w14:paraId="3B9E8185" w14:textId="77777777" w:rsidR="000F0DAA" w:rsidRPr="008871C4" w:rsidRDefault="000F0DAA" w:rsidP="00413245">
                            <w:pPr>
                              <w:spacing w:line="276" w:lineRule="auto"/>
                              <w:rPr>
                                <w:sz w:val="24"/>
                              </w:rPr>
                            </w:pPr>
                            <w:r w:rsidRPr="008871C4">
                              <w:rPr>
                                <w:sz w:val="24"/>
                              </w:rPr>
                              <w:t xml:space="preserve">        x = layers.MaxPooling2D()(x)</w:t>
                            </w:r>
                          </w:p>
                          <w:p w14:paraId="4ADBAD8C" w14:textId="77777777" w:rsidR="000F0DAA" w:rsidRPr="008871C4" w:rsidRDefault="000F0DAA" w:rsidP="00413245">
                            <w:pPr>
                              <w:spacing w:line="276" w:lineRule="auto"/>
                              <w:rPr>
                                <w:sz w:val="24"/>
                              </w:rPr>
                            </w:pPr>
                            <w:r w:rsidRPr="008871C4">
                              <w:rPr>
                                <w:sz w:val="24"/>
                              </w:rPr>
                              <w:t xml:space="preserve">        x = layers.Conv2D(128, 3)(x)</w:t>
                            </w:r>
                          </w:p>
                          <w:p w14:paraId="689DB2B7" w14:textId="77777777" w:rsidR="000F0DAA" w:rsidRPr="008871C4" w:rsidRDefault="000F0DAA" w:rsidP="00413245">
                            <w:pPr>
                              <w:spacing w:line="276" w:lineRule="auto"/>
                              <w:rPr>
                                <w:sz w:val="24"/>
                              </w:rPr>
                            </w:pPr>
                            <w:r w:rsidRPr="008871C4">
                              <w:rPr>
                                <w:sz w:val="24"/>
                              </w:rPr>
                              <w:t xml:space="preserve">        x = </w:t>
                            </w:r>
                            <w:proofErr w:type="spellStart"/>
                            <w:r w:rsidRPr="008871C4">
                              <w:rPr>
                                <w:sz w:val="24"/>
                              </w:rPr>
                              <w:t>layers.BatchNormalization</w:t>
                            </w:r>
                            <w:proofErr w:type="spellEnd"/>
                            <w:r w:rsidRPr="008871C4">
                              <w:rPr>
                                <w:sz w:val="24"/>
                              </w:rPr>
                              <w:t>()(x)</w:t>
                            </w:r>
                          </w:p>
                          <w:p w14:paraId="04DE150A" w14:textId="77777777" w:rsidR="000F0DAA" w:rsidRPr="008871C4" w:rsidRDefault="000F0DAA" w:rsidP="00413245">
                            <w:pPr>
                              <w:spacing w:line="276" w:lineRule="auto"/>
                              <w:rPr>
                                <w:sz w:val="24"/>
                              </w:rPr>
                            </w:pPr>
                            <w:r w:rsidRPr="008871C4">
                              <w:rPr>
                                <w:sz w:val="24"/>
                              </w:rPr>
                              <w:t xml:space="preserve">        x = </w:t>
                            </w:r>
                            <w:proofErr w:type="spellStart"/>
                            <w:r w:rsidRPr="008871C4">
                              <w:rPr>
                                <w:sz w:val="24"/>
                              </w:rPr>
                              <w:t>keras.activations.relu</w:t>
                            </w:r>
                            <w:proofErr w:type="spellEnd"/>
                            <w:r w:rsidRPr="008871C4">
                              <w:rPr>
                                <w:sz w:val="24"/>
                              </w:rPr>
                              <w:t>(x)</w:t>
                            </w:r>
                          </w:p>
                          <w:p w14:paraId="56D9CC17" w14:textId="77777777" w:rsidR="000F0DAA" w:rsidRPr="008871C4" w:rsidRDefault="000F0DAA" w:rsidP="00413245">
                            <w:pPr>
                              <w:spacing w:line="276" w:lineRule="auto"/>
                              <w:rPr>
                                <w:sz w:val="24"/>
                              </w:rPr>
                            </w:pPr>
                            <w:r w:rsidRPr="008871C4">
                              <w:rPr>
                                <w:sz w:val="24"/>
                              </w:rPr>
                              <w:t xml:space="preserve">        x = layers.MaxPooling2D()(x)</w:t>
                            </w:r>
                          </w:p>
                          <w:p w14:paraId="7C7775AE" w14:textId="77777777" w:rsidR="000F0DAA" w:rsidRPr="008871C4" w:rsidRDefault="000F0DAA" w:rsidP="00413245">
                            <w:pPr>
                              <w:spacing w:line="276" w:lineRule="auto"/>
                              <w:rPr>
                                <w:sz w:val="24"/>
                              </w:rPr>
                            </w:pPr>
                            <w:r w:rsidRPr="008871C4">
                              <w:rPr>
                                <w:sz w:val="24"/>
                              </w:rPr>
                              <w:t xml:space="preserve">        x = layers.Conv2D(256, 3)(x)</w:t>
                            </w:r>
                          </w:p>
                          <w:p w14:paraId="0DEA8090" w14:textId="77777777" w:rsidR="000F0DAA" w:rsidRPr="008871C4" w:rsidRDefault="000F0DAA" w:rsidP="00413245">
                            <w:pPr>
                              <w:spacing w:line="276" w:lineRule="auto"/>
                              <w:rPr>
                                <w:sz w:val="24"/>
                              </w:rPr>
                            </w:pPr>
                            <w:r w:rsidRPr="008871C4">
                              <w:rPr>
                                <w:sz w:val="24"/>
                              </w:rPr>
                              <w:t xml:space="preserve">        x = </w:t>
                            </w:r>
                            <w:proofErr w:type="spellStart"/>
                            <w:r w:rsidRPr="008871C4">
                              <w:rPr>
                                <w:sz w:val="24"/>
                              </w:rPr>
                              <w:t>layers.BatchNormalization</w:t>
                            </w:r>
                            <w:proofErr w:type="spellEnd"/>
                            <w:r w:rsidRPr="008871C4">
                              <w:rPr>
                                <w:sz w:val="24"/>
                              </w:rPr>
                              <w:t>()(x)</w:t>
                            </w:r>
                          </w:p>
                          <w:p w14:paraId="7852BA99" w14:textId="77777777" w:rsidR="000F0DAA" w:rsidRPr="008871C4" w:rsidRDefault="000F0DAA" w:rsidP="00413245">
                            <w:pPr>
                              <w:spacing w:line="276" w:lineRule="auto"/>
                              <w:rPr>
                                <w:sz w:val="24"/>
                              </w:rPr>
                            </w:pPr>
                            <w:r w:rsidRPr="008871C4">
                              <w:rPr>
                                <w:sz w:val="24"/>
                              </w:rPr>
                              <w:t xml:space="preserve">        x = </w:t>
                            </w:r>
                            <w:proofErr w:type="spellStart"/>
                            <w:r w:rsidRPr="008871C4">
                              <w:rPr>
                                <w:sz w:val="24"/>
                              </w:rPr>
                              <w:t>keras.activations.relu</w:t>
                            </w:r>
                            <w:proofErr w:type="spellEnd"/>
                            <w:r w:rsidRPr="008871C4">
                              <w:rPr>
                                <w:sz w:val="24"/>
                              </w:rPr>
                              <w:t>(x)</w:t>
                            </w:r>
                          </w:p>
                          <w:p w14:paraId="18CD78D2" w14:textId="73693B9F" w:rsidR="000F0DAA" w:rsidRDefault="000F0DAA" w:rsidP="00413245">
                            <w:pPr>
                              <w:spacing w:line="276" w:lineRule="auto"/>
                              <w:rPr>
                                <w:sz w:val="24"/>
                              </w:rPr>
                            </w:pPr>
                            <w:r w:rsidRPr="008871C4">
                              <w:rPr>
                                <w:sz w:val="24"/>
                              </w:rPr>
                              <w:t xml:space="preserve">        x = </w:t>
                            </w:r>
                            <w:proofErr w:type="spellStart"/>
                            <w:r w:rsidRPr="008871C4">
                              <w:rPr>
                                <w:sz w:val="24"/>
                              </w:rPr>
                              <w:t>layers.Flatten</w:t>
                            </w:r>
                            <w:proofErr w:type="spellEnd"/>
                            <w:r w:rsidRPr="008871C4">
                              <w:rPr>
                                <w:sz w:val="24"/>
                              </w:rPr>
                              <w:t>()(x)</w:t>
                            </w:r>
                          </w:p>
                          <w:p w14:paraId="2721369A" w14:textId="72E3F0A9" w:rsidR="00FB3C4F" w:rsidRPr="008871C4" w:rsidRDefault="00FB3C4F" w:rsidP="00413245">
                            <w:pPr>
                              <w:spacing w:line="276" w:lineRule="auto"/>
                              <w:rPr>
                                <w:sz w:val="24"/>
                              </w:rPr>
                            </w:pPr>
                            <w:r>
                              <w:rPr>
                                <w:sz w:val="24"/>
                              </w:rPr>
                              <w:t xml:space="preserve">    </w:t>
                            </w:r>
                            <w:r w:rsidRPr="00FB3C4F">
                              <w:rPr>
                                <w:sz w:val="24"/>
                              </w:rPr>
                              <w:t xml:space="preserve">    x = </w:t>
                            </w:r>
                            <w:proofErr w:type="spellStart"/>
                            <w:r w:rsidRPr="00FB3C4F">
                              <w:rPr>
                                <w:sz w:val="24"/>
                              </w:rPr>
                              <w:t>layers.Dropout</w:t>
                            </w:r>
                            <w:proofErr w:type="spellEnd"/>
                            <w:r w:rsidRPr="00FB3C4F">
                              <w:rPr>
                                <w:sz w:val="24"/>
                              </w:rPr>
                              <w:t>(0.35)(x)</w:t>
                            </w:r>
                          </w:p>
                          <w:p w14:paraId="1DA0BFDF" w14:textId="77777777" w:rsidR="000F0DAA" w:rsidRPr="008871C4" w:rsidRDefault="000F0DAA" w:rsidP="00413245">
                            <w:pPr>
                              <w:spacing w:line="276" w:lineRule="auto"/>
                              <w:rPr>
                                <w:sz w:val="24"/>
                              </w:rPr>
                            </w:pPr>
                            <w:r w:rsidRPr="008871C4">
                              <w:rPr>
                                <w:sz w:val="24"/>
                              </w:rPr>
                              <w:t xml:space="preserve">        x = </w:t>
                            </w:r>
                            <w:proofErr w:type="spellStart"/>
                            <w:r w:rsidRPr="008871C4">
                              <w:rPr>
                                <w:sz w:val="24"/>
                              </w:rPr>
                              <w:t>layers.Dense</w:t>
                            </w:r>
                            <w:proofErr w:type="spellEnd"/>
                            <w:r w:rsidRPr="008871C4">
                              <w:rPr>
                                <w:sz w:val="24"/>
                              </w:rPr>
                              <w:t>(128, activation='</w:t>
                            </w:r>
                            <w:proofErr w:type="spellStart"/>
                            <w:r w:rsidRPr="008871C4">
                              <w:rPr>
                                <w:sz w:val="24"/>
                              </w:rPr>
                              <w:t>relu</w:t>
                            </w:r>
                            <w:proofErr w:type="spellEnd"/>
                            <w:r w:rsidRPr="008871C4">
                              <w:rPr>
                                <w:sz w:val="24"/>
                              </w:rPr>
                              <w:t>')(x)</w:t>
                            </w:r>
                          </w:p>
                          <w:p w14:paraId="3AED8E9A" w14:textId="77777777" w:rsidR="000F0DAA" w:rsidRPr="008871C4" w:rsidRDefault="000F0DAA" w:rsidP="00413245">
                            <w:pPr>
                              <w:spacing w:line="276" w:lineRule="auto"/>
                              <w:rPr>
                                <w:sz w:val="24"/>
                              </w:rPr>
                            </w:pPr>
                            <w:r w:rsidRPr="008871C4">
                              <w:rPr>
                                <w:sz w:val="24"/>
                              </w:rPr>
                              <w:t xml:space="preserve">        x = </w:t>
                            </w:r>
                            <w:proofErr w:type="spellStart"/>
                            <w:r w:rsidRPr="008871C4">
                              <w:rPr>
                                <w:sz w:val="24"/>
                              </w:rPr>
                              <w:t>layers.Dense</w:t>
                            </w:r>
                            <w:proofErr w:type="spellEnd"/>
                            <w:r w:rsidRPr="008871C4">
                              <w:rPr>
                                <w:sz w:val="24"/>
                              </w:rPr>
                              <w:t>(64, activation='</w:t>
                            </w:r>
                            <w:proofErr w:type="spellStart"/>
                            <w:r w:rsidRPr="008871C4">
                              <w:rPr>
                                <w:sz w:val="24"/>
                              </w:rPr>
                              <w:t>relu</w:t>
                            </w:r>
                            <w:proofErr w:type="spellEnd"/>
                            <w:r w:rsidRPr="008871C4">
                              <w:rPr>
                                <w:sz w:val="24"/>
                              </w:rPr>
                              <w:t>')(x)</w:t>
                            </w:r>
                          </w:p>
                          <w:p w14:paraId="46847373" w14:textId="77777777" w:rsidR="000F0DAA" w:rsidRPr="008871C4" w:rsidRDefault="000F0DAA" w:rsidP="00413245">
                            <w:pPr>
                              <w:spacing w:line="276" w:lineRule="auto"/>
                              <w:rPr>
                                <w:sz w:val="24"/>
                              </w:rPr>
                            </w:pPr>
                            <w:r w:rsidRPr="008871C4">
                              <w:rPr>
                                <w:sz w:val="24"/>
                              </w:rPr>
                              <w:t xml:space="preserve">        x = </w:t>
                            </w:r>
                            <w:proofErr w:type="spellStart"/>
                            <w:r w:rsidRPr="008871C4">
                              <w:rPr>
                                <w:sz w:val="24"/>
                              </w:rPr>
                              <w:t>layers.Dense</w:t>
                            </w:r>
                            <w:proofErr w:type="spellEnd"/>
                            <w:r w:rsidRPr="008871C4">
                              <w:rPr>
                                <w:sz w:val="24"/>
                              </w:rPr>
                              <w:t>(32, activation='</w:t>
                            </w:r>
                            <w:proofErr w:type="spellStart"/>
                            <w:r w:rsidRPr="008871C4">
                              <w:rPr>
                                <w:sz w:val="24"/>
                              </w:rPr>
                              <w:t>relu</w:t>
                            </w:r>
                            <w:proofErr w:type="spellEnd"/>
                            <w:r w:rsidRPr="008871C4">
                              <w:rPr>
                                <w:sz w:val="24"/>
                              </w:rPr>
                              <w:t>')(x)</w:t>
                            </w:r>
                          </w:p>
                          <w:p w14:paraId="624DE3E2" w14:textId="77777777" w:rsidR="000F0DAA" w:rsidRPr="008871C4" w:rsidRDefault="000F0DAA" w:rsidP="00413245">
                            <w:pPr>
                              <w:spacing w:line="276" w:lineRule="auto"/>
                              <w:rPr>
                                <w:sz w:val="24"/>
                              </w:rPr>
                            </w:pPr>
                            <w:r w:rsidRPr="008871C4">
                              <w:rPr>
                                <w:sz w:val="24"/>
                              </w:rPr>
                              <w:t xml:space="preserve">        outputs = </w:t>
                            </w:r>
                            <w:proofErr w:type="spellStart"/>
                            <w:r w:rsidRPr="008871C4">
                              <w:rPr>
                                <w:sz w:val="24"/>
                              </w:rPr>
                              <w:t>layers.Dense</w:t>
                            </w:r>
                            <w:proofErr w:type="spellEnd"/>
                            <w:r w:rsidRPr="008871C4">
                              <w:rPr>
                                <w:sz w:val="24"/>
                              </w:rPr>
                              <w:t>(6, activation='linear')(x)</w:t>
                            </w:r>
                          </w:p>
                          <w:p w14:paraId="612C3E86" w14:textId="77777777" w:rsidR="000F0DAA" w:rsidRPr="008871C4" w:rsidRDefault="000F0DAA" w:rsidP="00413245">
                            <w:pPr>
                              <w:spacing w:line="276" w:lineRule="auto"/>
                              <w:rPr>
                                <w:sz w:val="24"/>
                              </w:rPr>
                            </w:pPr>
                            <w:r w:rsidRPr="008871C4">
                              <w:rPr>
                                <w:sz w:val="24"/>
                              </w:rPr>
                              <w:t xml:space="preserve">        model = </w:t>
                            </w:r>
                            <w:proofErr w:type="spellStart"/>
                            <w:r w:rsidRPr="008871C4">
                              <w:rPr>
                                <w:sz w:val="24"/>
                              </w:rPr>
                              <w:t>keras.Model</w:t>
                            </w:r>
                            <w:proofErr w:type="spellEnd"/>
                            <w:r w:rsidRPr="008871C4">
                              <w:rPr>
                                <w:sz w:val="24"/>
                              </w:rPr>
                              <w:t>(inputs=inputs, outputs=outputs)</w:t>
                            </w:r>
                          </w:p>
                          <w:p w14:paraId="0B10EBB0" w14:textId="79678A52" w:rsidR="00FA3C36" w:rsidRPr="008871C4" w:rsidRDefault="000F0DAA" w:rsidP="00413245">
                            <w:pPr>
                              <w:spacing w:line="276" w:lineRule="auto"/>
                              <w:rPr>
                                <w:sz w:val="24"/>
                              </w:rPr>
                            </w:pPr>
                            <w:r w:rsidRPr="008871C4">
                              <w:rPr>
                                <w:sz w:val="24"/>
                              </w:rPr>
                              <w:t xml:space="preserve">        return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EBB9F59" id="Text Box 12" o:spid="_x0000_s1082" type="#_x0000_t202" style="position:absolute;left:0;text-align:left;margin-left:-2.25pt;margin-top:25.35pt;width:425.25pt;height:435pt;z-index:251657227;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" fillcolor="white [3201]" strokecolor="#2f5496 [2404]" strokeweight=".5pt">
                <v:textbox>
                  <w:txbxContent>
                    <w:p w14:paraId="20FDECAD" w14:textId="77777777" w:rsidR="008871C4" w:rsidRDefault="008871C4" w:rsidP="00413245">
                      <w:pPr>
                        <w:spacing w:line="276" w:lineRule="auto"/>
                        <w:rPr>
                          <w:sz w:val="24"/>
                        </w:rPr>
                      </w:pPr>
                    </w:p>
                    <w:p w14:paraId="5E1805AF" w14:textId="5265A87F" w:rsidR="000F0DAA" w:rsidRPr="008871C4" w:rsidRDefault="000F0DAA" w:rsidP="00413245">
                      <w:pPr>
                        <w:spacing w:line="276" w:lineRule="auto"/>
                        <w:rPr>
                          <w:sz w:val="24"/>
                        </w:rPr>
                      </w:pPr>
                      <w:r w:rsidRPr="008871C4">
                        <w:rPr>
                          <w:sz w:val="24"/>
                        </w:rPr>
                        <w:t xml:space="preserve">    def </w:t>
                      </w:r>
                      <w:proofErr w:type="spellStart"/>
                      <w:r w:rsidRPr="008871C4">
                        <w:rPr>
                          <w:sz w:val="24"/>
                        </w:rPr>
                        <w:t>build_model</w:t>
                      </w:r>
                      <w:proofErr w:type="spellEnd"/>
                      <w:r w:rsidRPr="008871C4">
                        <w:rPr>
                          <w:sz w:val="24"/>
                        </w:rPr>
                        <w:t>():</w:t>
                      </w:r>
                    </w:p>
                    <w:p w14:paraId="5A9EE66F" w14:textId="77777777" w:rsidR="000F0DAA" w:rsidRPr="008871C4" w:rsidRDefault="000F0DAA" w:rsidP="00413245">
                      <w:pPr>
                        <w:spacing w:line="276" w:lineRule="auto"/>
                        <w:rPr>
                          <w:sz w:val="24"/>
                        </w:rPr>
                      </w:pPr>
                      <w:r w:rsidRPr="008871C4">
                        <w:rPr>
                          <w:sz w:val="24"/>
                        </w:rPr>
                        <w:t xml:space="preserve">        inputs = </w:t>
                      </w:r>
                      <w:proofErr w:type="spellStart"/>
                      <w:r w:rsidRPr="008871C4">
                        <w:rPr>
                          <w:sz w:val="24"/>
                        </w:rPr>
                        <w:t>keras.Input</w:t>
                      </w:r>
                      <w:proofErr w:type="spellEnd"/>
                      <w:r w:rsidRPr="008871C4">
                        <w:rPr>
                          <w:sz w:val="24"/>
                        </w:rPr>
                        <w:t>(shape=(400, 400, 3))</w:t>
                      </w:r>
                    </w:p>
                    <w:p w14:paraId="1CFB24B1" w14:textId="77777777" w:rsidR="000F0DAA" w:rsidRPr="008871C4" w:rsidRDefault="000F0DAA" w:rsidP="00413245">
                      <w:pPr>
                        <w:spacing w:line="276" w:lineRule="auto"/>
                        <w:rPr>
                          <w:sz w:val="24"/>
                        </w:rPr>
                      </w:pPr>
                      <w:r w:rsidRPr="008871C4">
                        <w:rPr>
                          <w:sz w:val="24"/>
                        </w:rPr>
                        <w:t xml:space="preserve">        x = layers.Conv2D(32, 1)(inputs)</w:t>
                      </w:r>
                    </w:p>
                    <w:p w14:paraId="69BB5125" w14:textId="77777777" w:rsidR="000F0DAA" w:rsidRPr="008871C4" w:rsidRDefault="000F0DAA" w:rsidP="00413245">
                      <w:pPr>
                        <w:spacing w:line="276" w:lineRule="auto"/>
                        <w:rPr>
                          <w:sz w:val="24"/>
                        </w:rPr>
                      </w:pPr>
                      <w:r w:rsidRPr="008871C4">
                        <w:rPr>
                          <w:sz w:val="24"/>
                        </w:rPr>
                        <w:t xml:space="preserve">        x = </w:t>
                      </w:r>
                      <w:proofErr w:type="spellStart"/>
                      <w:r w:rsidRPr="008871C4">
                        <w:rPr>
                          <w:sz w:val="24"/>
                        </w:rPr>
                        <w:t>layers.BatchNormalization</w:t>
                      </w:r>
                      <w:proofErr w:type="spellEnd"/>
                      <w:r w:rsidRPr="008871C4">
                        <w:rPr>
                          <w:sz w:val="24"/>
                        </w:rPr>
                        <w:t>()(x)</w:t>
                      </w:r>
                    </w:p>
                    <w:p w14:paraId="5224F725" w14:textId="77777777" w:rsidR="000F0DAA" w:rsidRPr="008871C4" w:rsidRDefault="000F0DAA" w:rsidP="00413245">
                      <w:pPr>
                        <w:spacing w:line="276" w:lineRule="auto"/>
                        <w:rPr>
                          <w:sz w:val="24"/>
                        </w:rPr>
                      </w:pPr>
                      <w:r w:rsidRPr="008871C4">
                        <w:rPr>
                          <w:sz w:val="24"/>
                        </w:rPr>
                        <w:t xml:space="preserve">        x = </w:t>
                      </w:r>
                      <w:proofErr w:type="spellStart"/>
                      <w:r w:rsidRPr="008871C4">
                        <w:rPr>
                          <w:sz w:val="24"/>
                        </w:rPr>
                        <w:t>keras.activations.relu</w:t>
                      </w:r>
                      <w:proofErr w:type="spellEnd"/>
                      <w:r w:rsidRPr="008871C4">
                        <w:rPr>
                          <w:sz w:val="24"/>
                        </w:rPr>
                        <w:t>(x)</w:t>
                      </w:r>
                    </w:p>
                    <w:p w14:paraId="6F2A2632" w14:textId="77777777" w:rsidR="000F0DAA" w:rsidRPr="008871C4" w:rsidRDefault="000F0DAA" w:rsidP="00413245">
                      <w:pPr>
                        <w:spacing w:line="276" w:lineRule="auto"/>
                        <w:rPr>
                          <w:sz w:val="24"/>
                        </w:rPr>
                      </w:pPr>
                      <w:r w:rsidRPr="008871C4">
                        <w:rPr>
                          <w:sz w:val="24"/>
                        </w:rPr>
                        <w:t xml:space="preserve">        x = layers.MaxPooling2D()(x)</w:t>
                      </w:r>
                    </w:p>
                    <w:p w14:paraId="3F08519D" w14:textId="77777777" w:rsidR="000F0DAA" w:rsidRPr="008871C4" w:rsidRDefault="000F0DAA" w:rsidP="00413245">
                      <w:pPr>
                        <w:spacing w:line="276" w:lineRule="auto"/>
                        <w:rPr>
                          <w:sz w:val="24"/>
                        </w:rPr>
                      </w:pPr>
                      <w:r w:rsidRPr="008871C4">
                        <w:rPr>
                          <w:sz w:val="24"/>
                        </w:rPr>
                        <w:t xml:space="preserve">        x = layers.Conv2D(64, 1)(x)</w:t>
                      </w:r>
                    </w:p>
                    <w:p w14:paraId="3D2FBAD8" w14:textId="77777777" w:rsidR="000F0DAA" w:rsidRPr="008871C4" w:rsidRDefault="000F0DAA" w:rsidP="00413245">
                      <w:pPr>
                        <w:spacing w:line="276" w:lineRule="auto"/>
                        <w:rPr>
                          <w:sz w:val="24"/>
                        </w:rPr>
                      </w:pPr>
                      <w:r w:rsidRPr="008871C4">
                        <w:rPr>
                          <w:sz w:val="24"/>
                        </w:rPr>
                        <w:t xml:space="preserve">        x = </w:t>
                      </w:r>
                      <w:proofErr w:type="spellStart"/>
                      <w:r w:rsidRPr="008871C4">
                        <w:rPr>
                          <w:sz w:val="24"/>
                        </w:rPr>
                        <w:t>layers.BatchNormalization</w:t>
                      </w:r>
                      <w:proofErr w:type="spellEnd"/>
                      <w:r w:rsidRPr="008871C4">
                        <w:rPr>
                          <w:sz w:val="24"/>
                        </w:rPr>
                        <w:t>()(x)</w:t>
                      </w:r>
                    </w:p>
                    <w:p w14:paraId="6B1FBCE5" w14:textId="77777777" w:rsidR="000F0DAA" w:rsidRPr="008871C4" w:rsidRDefault="000F0DAA" w:rsidP="00413245">
                      <w:pPr>
                        <w:spacing w:line="276" w:lineRule="auto"/>
                        <w:rPr>
                          <w:sz w:val="24"/>
                        </w:rPr>
                      </w:pPr>
                      <w:r w:rsidRPr="008871C4">
                        <w:rPr>
                          <w:sz w:val="24"/>
                        </w:rPr>
                        <w:t xml:space="preserve">        x = </w:t>
                      </w:r>
                      <w:proofErr w:type="spellStart"/>
                      <w:r w:rsidRPr="008871C4">
                        <w:rPr>
                          <w:sz w:val="24"/>
                        </w:rPr>
                        <w:t>keras.activations.relu</w:t>
                      </w:r>
                      <w:proofErr w:type="spellEnd"/>
                      <w:r w:rsidRPr="008871C4">
                        <w:rPr>
                          <w:sz w:val="24"/>
                        </w:rPr>
                        <w:t>(x)</w:t>
                      </w:r>
                    </w:p>
                    <w:p w14:paraId="3B9E8185" w14:textId="77777777" w:rsidR="000F0DAA" w:rsidRPr="008871C4" w:rsidRDefault="000F0DAA" w:rsidP="00413245">
                      <w:pPr>
                        <w:spacing w:line="276" w:lineRule="auto"/>
                        <w:rPr>
                          <w:sz w:val="24"/>
                        </w:rPr>
                      </w:pPr>
                      <w:r w:rsidRPr="008871C4">
                        <w:rPr>
                          <w:sz w:val="24"/>
                        </w:rPr>
                        <w:t xml:space="preserve">        x = layers.MaxPooling2D()(x)</w:t>
                      </w:r>
                    </w:p>
                    <w:p w14:paraId="4ADBAD8C" w14:textId="77777777" w:rsidR="000F0DAA" w:rsidRPr="008871C4" w:rsidRDefault="000F0DAA" w:rsidP="00413245">
                      <w:pPr>
                        <w:spacing w:line="276" w:lineRule="auto"/>
                        <w:rPr>
                          <w:sz w:val="24"/>
                        </w:rPr>
                      </w:pPr>
                      <w:r w:rsidRPr="008871C4">
                        <w:rPr>
                          <w:sz w:val="24"/>
                        </w:rPr>
                        <w:t xml:space="preserve">        x = layers.Conv2D(128, 3)(x)</w:t>
                      </w:r>
                    </w:p>
                    <w:p w14:paraId="689DB2B7" w14:textId="77777777" w:rsidR="000F0DAA" w:rsidRPr="008871C4" w:rsidRDefault="000F0DAA" w:rsidP="00413245">
                      <w:pPr>
                        <w:spacing w:line="276" w:lineRule="auto"/>
                        <w:rPr>
                          <w:sz w:val="24"/>
                        </w:rPr>
                      </w:pPr>
                      <w:r w:rsidRPr="008871C4">
                        <w:rPr>
                          <w:sz w:val="24"/>
                        </w:rPr>
                        <w:t xml:space="preserve">        x = </w:t>
                      </w:r>
                      <w:proofErr w:type="spellStart"/>
                      <w:r w:rsidRPr="008871C4">
                        <w:rPr>
                          <w:sz w:val="24"/>
                        </w:rPr>
                        <w:t>layers.BatchNormalization</w:t>
                      </w:r>
                      <w:proofErr w:type="spellEnd"/>
                      <w:r w:rsidRPr="008871C4">
                        <w:rPr>
                          <w:sz w:val="24"/>
                        </w:rPr>
                        <w:t>()(x)</w:t>
                      </w:r>
                    </w:p>
                    <w:p w14:paraId="04DE150A" w14:textId="77777777" w:rsidR="000F0DAA" w:rsidRPr="008871C4" w:rsidRDefault="000F0DAA" w:rsidP="00413245">
                      <w:pPr>
                        <w:spacing w:line="276" w:lineRule="auto"/>
                        <w:rPr>
                          <w:sz w:val="24"/>
                        </w:rPr>
                      </w:pPr>
                      <w:r w:rsidRPr="008871C4">
                        <w:rPr>
                          <w:sz w:val="24"/>
                        </w:rPr>
                        <w:t xml:space="preserve">        x = </w:t>
                      </w:r>
                      <w:proofErr w:type="spellStart"/>
                      <w:r w:rsidRPr="008871C4">
                        <w:rPr>
                          <w:sz w:val="24"/>
                        </w:rPr>
                        <w:t>keras.activations.relu</w:t>
                      </w:r>
                      <w:proofErr w:type="spellEnd"/>
                      <w:r w:rsidRPr="008871C4">
                        <w:rPr>
                          <w:sz w:val="24"/>
                        </w:rPr>
                        <w:t>(x)</w:t>
                      </w:r>
                    </w:p>
                    <w:p w14:paraId="56D9CC17" w14:textId="77777777" w:rsidR="000F0DAA" w:rsidRPr="008871C4" w:rsidRDefault="000F0DAA" w:rsidP="00413245">
                      <w:pPr>
                        <w:spacing w:line="276" w:lineRule="auto"/>
                        <w:rPr>
                          <w:sz w:val="24"/>
                        </w:rPr>
                      </w:pPr>
                      <w:r w:rsidRPr="008871C4">
                        <w:rPr>
                          <w:sz w:val="24"/>
                        </w:rPr>
                        <w:t xml:space="preserve">        x = layers.MaxPooling2D()(x)</w:t>
                      </w:r>
                    </w:p>
                    <w:p w14:paraId="7C7775AE" w14:textId="77777777" w:rsidR="000F0DAA" w:rsidRPr="008871C4" w:rsidRDefault="000F0DAA" w:rsidP="00413245">
                      <w:pPr>
                        <w:spacing w:line="276" w:lineRule="auto"/>
                        <w:rPr>
                          <w:sz w:val="24"/>
                        </w:rPr>
                      </w:pPr>
                      <w:r w:rsidRPr="008871C4">
                        <w:rPr>
                          <w:sz w:val="24"/>
                        </w:rPr>
                        <w:t xml:space="preserve">        x = layers.Conv2D(256, 3)(x)</w:t>
                      </w:r>
                    </w:p>
                    <w:p w14:paraId="0DEA8090" w14:textId="77777777" w:rsidR="000F0DAA" w:rsidRPr="008871C4" w:rsidRDefault="000F0DAA" w:rsidP="00413245">
                      <w:pPr>
                        <w:spacing w:line="276" w:lineRule="auto"/>
                        <w:rPr>
                          <w:sz w:val="24"/>
                        </w:rPr>
                      </w:pPr>
                      <w:r w:rsidRPr="008871C4">
                        <w:rPr>
                          <w:sz w:val="24"/>
                        </w:rPr>
                        <w:t xml:space="preserve">        x = </w:t>
                      </w:r>
                      <w:proofErr w:type="spellStart"/>
                      <w:r w:rsidRPr="008871C4">
                        <w:rPr>
                          <w:sz w:val="24"/>
                        </w:rPr>
                        <w:t>layers.BatchNormalization</w:t>
                      </w:r>
                      <w:proofErr w:type="spellEnd"/>
                      <w:r w:rsidRPr="008871C4">
                        <w:rPr>
                          <w:sz w:val="24"/>
                        </w:rPr>
                        <w:t>()(x)</w:t>
                      </w:r>
                    </w:p>
                    <w:p w14:paraId="7852BA99" w14:textId="77777777" w:rsidR="000F0DAA" w:rsidRPr="008871C4" w:rsidRDefault="000F0DAA" w:rsidP="00413245">
                      <w:pPr>
                        <w:spacing w:line="276" w:lineRule="auto"/>
                        <w:rPr>
                          <w:sz w:val="24"/>
                        </w:rPr>
                      </w:pPr>
                      <w:r w:rsidRPr="008871C4">
                        <w:rPr>
                          <w:sz w:val="24"/>
                        </w:rPr>
                        <w:t xml:space="preserve">        x = </w:t>
                      </w:r>
                      <w:proofErr w:type="spellStart"/>
                      <w:r w:rsidRPr="008871C4">
                        <w:rPr>
                          <w:sz w:val="24"/>
                        </w:rPr>
                        <w:t>keras.activations.relu</w:t>
                      </w:r>
                      <w:proofErr w:type="spellEnd"/>
                      <w:r w:rsidRPr="008871C4">
                        <w:rPr>
                          <w:sz w:val="24"/>
                        </w:rPr>
                        <w:t>(x)</w:t>
                      </w:r>
                    </w:p>
                    <w:p w14:paraId="18CD78D2" w14:textId="73693B9F" w:rsidR="000F0DAA" w:rsidRDefault="000F0DAA" w:rsidP="00413245">
                      <w:pPr>
                        <w:spacing w:line="276" w:lineRule="auto"/>
                        <w:rPr>
                          <w:sz w:val="24"/>
                        </w:rPr>
                      </w:pPr>
                      <w:r w:rsidRPr="008871C4">
                        <w:rPr>
                          <w:sz w:val="24"/>
                        </w:rPr>
                        <w:t xml:space="preserve">        x = </w:t>
                      </w:r>
                      <w:proofErr w:type="spellStart"/>
                      <w:r w:rsidRPr="008871C4">
                        <w:rPr>
                          <w:sz w:val="24"/>
                        </w:rPr>
                        <w:t>layers.Flatten</w:t>
                      </w:r>
                      <w:proofErr w:type="spellEnd"/>
                      <w:r w:rsidRPr="008871C4">
                        <w:rPr>
                          <w:sz w:val="24"/>
                        </w:rPr>
                        <w:t>()(x)</w:t>
                      </w:r>
                    </w:p>
                    <w:p w14:paraId="2721369A" w14:textId="72E3F0A9" w:rsidR="00FB3C4F" w:rsidRPr="008871C4" w:rsidRDefault="00FB3C4F" w:rsidP="00413245">
                      <w:pPr>
                        <w:spacing w:line="276" w:lineRule="auto"/>
                        <w:rPr>
                          <w:sz w:val="24"/>
                        </w:rPr>
                      </w:pPr>
                      <w:r>
                        <w:rPr>
                          <w:sz w:val="24"/>
                        </w:rPr>
                        <w:t xml:space="preserve">    </w:t>
                      </w:r>
                      <w:r w:rsidRPr="00FB3C4F">
                        <w:rPr>
                          <w:sz w:val="24"/>
                        </w:rPr>
                        <w:t xml:space="preserve">    x = </w:t>
                      </w:r>
                      <w:proofErr w:type="spellStart"/>
                      <w:r w:rsidRPr="00FB3C4F">
                        <w:rPr>
                          <w:sz w:val="24"/>
                        </w:rPr>
                        <w:t>layers.Dropout</w:t>
                      </w:r>
                      <w:proofErr w:type="spellEnd"/>
                      <w:r w:rsidRPr="00FB3C4F">
                        <w:rPr>
                          <w:sz w:val="24"/>
                        </w:rPr>
                        <w:t>(0.35)(x)</w:t>
                      </w:r>
                    </w:p>
                    <w:p w14:paraId="1DA0BFDF" w14:textId="77777777" w:rsidR="000F0DAA" w:rsidRPr="008871C4" w:rsidRDefault="000F0DAA" w:rsidP="00413245">
                      <w:pPr>
                        <w:spacing w:line="276" w:lineRule="auto"/>
                        <w:rPr>
                          <w:sz w:val="24"/>
                        </w:rPr>
                      </w:pPr>
                      <w:r w:rsidRPr="008871C4">
                        <w:rPr>
                          <w:sz w:val="24"/>
                        </w:rPr>
                        <w:t xml:space="preserve">        x = </w:t>
                      </w:r>
                      <w:proofErr w:type="spellStart"/>
                      <w:r w:rsidRPr="008871C4">
                        <w:rPr>
                          <w:sz w:val="24"/>
                        </w:rPr>
                        <w:t>layers.Dense</w:t>
                      </w:r>
                      <w:proofErr w:type="spellEnd"/>
                      <w:r w:rsidRPr="008871C4">
                        <w:rPr>
                          <w:sz w:val="24"/>
                        </w:rPr>
                        <w:t>(128, activation='</w:t>
                      </w:r>
                      <w:proofErr w:type="spellStart"/>
                      <w:r w:rsidRPr="008871C4">
                        <w:rPr>
                          <w:sz w:val="24"/>
                        </w:rPr>
                        <w:t>relu</w:t>
                      </w:r>
                      <w:proofErr w:type="spellEnd"/>
                      <w:r w:rsidRPr="008871C4">
                        <w:rPr>
                          <w:sz w:val="24"/>
                        </w:rPr>
                        <w:t>')(x)</w:t>
                      </w:r>
                    </w:p>
                    <w:p w14:paraId="3AED8E9A" w14:textId="77777777" w:rsidR="000F0DAA" w:rsidRPr="008871C4" w:rsidRDefault="000F0DAA" w:rsidP="00413245">
                      <w:pPr>
                        <w:spacing w:line="276" w:lineRule="auto"/>
                        <w:rPr>
                          <w:sz w:val="24"/>
                        </w:rPr>
                      </w:pPr>
                      <w:r w:rsidRPr="008871C4">
                        <w:rPr>
                          <w:sz w:val="24"/>
                        </w:rPr>
                        <w:t xml:space="preserve">        x = </w:t>
                      </w:r>
                      <w:proofErr w:type="spellStart"/>
                      <w:r w:rsidRPr="008871C4">
                        <w:rPr>
                          <w:sz w:val="24"/>
                        </w:rPr>
                        <w:t>layers.Dense</w:t>
                      </w:r>
                      <w:proofErr w:type="spellEnd"/>
                      <w:r w:rsidRPr="008871C4">
                        <w:rPr>
                          <w:sz w:val="24"/>
                        </w:rPr>
                        <w:t>(64, activation='</w:t>
                      </w:r>
                      <w:proofErr w:type="spellStart"/>
                      <w:r w:rsidRPr="008871C4">
                        <w:rPr>
                          <w:sz w:val="24"/>
                        </w:rPr>
                        <w:t>relu</w:t>
                      </w:r>
                      <w:proofErr w:type="spellEnd"/>
                      <w:r w:rsidRPr="008871C4">
                        <w:rPr>
                          <w:sz w:val="24"/>
                        </w:rPr>
                        <w:t>')(x)</w:t>
                      </w:r>
                    </w:p>
                    <w:p w14:paraId="46847373" w14:textId="77777777" w:rsidR="000F0DAA" w:rsidRPr="008871C4" w:rsidRDefault="000F0DAA" w:rsidP="00413245">
                      <w:pPr>
                        <w:spacing w:line="276" w:lineRule="auto"/>
                        <w:rPr>
                          <w:sz w:val="24"/>
                        </w:rPr>
                      </w:pPr>
                      <w:r w:rsidRPr="008871C4">
                        <w:rPr>
                          <w:sz w:val="24"/>
                        </w:rPr>
                        <w:t xml:space="preserve">        x = </w:t>
                      </w:r>
                      <w:proofErr w:type="spellStart"/>
                      <w:r w:rsidRPr="008871C4">
                        <w:rPr>
                          <w:sz w:val="24"/>
                        </w:rPr>
                        <w:t>layers.Dense</w:t>
                      </w:r>
                      <w:proofErr w:type="spellEnd"/>
                      <w:r w:rsidRPr="008871C4">
                        <w:rPr>
                          <w:sz w:val="24"/>
                        </w:rPr>
                        <w:t>(32, activation='</w:t>
                      </w:r>
                      <w:proofErr w:type="spellStart"/>
                      <w:r w:rsidRPr="008871C4">
                        <w:rPr>
                          <w:sz w:val="24"/>
                        </w:rPr>
                        <w:t>relu</w:t>
                      </w:r>
                      <w:proofErr w:type="spellEnd"/>
                      <w:r w:rsidRPr="008871C4">
                        <w:rPr>
                          <w:sz w:val="24"/>
                        </w:rPr>
                        <w:t>')(x)</w:t>
                      </w:r>
                    </w:p>
                    <w:p w14:paraId="624DE3E2" w14:textId="77777777" w:rsidR="000F0DAA" w:rsidRPr="008871C4" w:rsidRDefault="000F0DAA" w:rsidP="00413245">
                      <w:pPr>
                        <w:spacing w:line="276" w:lineRule="auto"/>
                        <w:rPr>
                          <w:sz w:val="24"/>
                        </w:rPr>
                      </w:pPr>
                      <w:r w:rsidRPr="008871C4">
                        <w:rPr>
                          <w:sz w:val="24"/>
                        </w:rPr>
                        <w:t xml:space="preserve">        outputs = </w:t>
                      </w:r>
                      <w:proofErr w:type="spellStart"/>
                      <w:r w:rsidRPr="008871C4">
                        <w:rPr>
                          <w:sz w:val="24"/>
                        </w:rPr>
                        <w:t>layers.Dense</w:t>
                      </w:r>
                      <w:proofErr w:type="spellEnd"/>
                      <w:r w:rsidRPr="008871C4">
                        <w:rPr>
                          <w:sz w:val="24"/>
                        </w:rPr>
                        <w:t>(6, activation='linear')(x)</w:t>
                      </w:r>
                    </w:p>
                    <w:p w14:paraId="612C3E86" w14:textId="77777777" w:rsidR="000F0DAA" w:rsidRPr="008871C4" w:rsidRDefault="000F0DAA" w:rsidP="00413245">
                      <w:pPr>
                        <w:spacing w:line="276" w:lineRule="auto"/>
                        <w:rPr>
                          <w:sz w:val="24"/>
                        </w:rPr>
                      </w:pPr>
                      <w:r w:rsidRPr="008871C4">
                        <w:rPr>
                          <w:sz w:val="24"/>
                        </w:rPr>
                        <w:t xml:space="preserve">        model = </w:t>
                      </w:r>
                      <w:proofErr w:type="spellStart"/>
                      <w:r w:rsidRPr="008871C4">
                        <w:rPr>
                          <w:sz w:val="24"/>
                        </w:rPr>
                        <w:t>keras.Model</w:t>
                      </w:r>
                      <w:proofErr w:type="spellEnd"/>
                      <w:r w:rsidRPr="008871C4">
                        <w:rPr>
                          <w:sz w:val="24"/>
                        </w:rPr>
                        <w:t>(inputs=inputs, outputs=outputs)</w:t>
                      </w:r>
                    </w:p>
                    <w:p w14:paraId="0B10EBB0" w14:textId="79678A52" w:rsidR="00FA3C36" w:rsidRPr="008871C4" w:rsidRDefault="000F0DAA" w:rsidP="00413245">
                      <w:pPr>
                        <w:spacing w:line="276" w:lineRule="auto"/>
                        <w:rPr>
                          <w:sz w:val="24"/>
                        </w:rPr>
                      </w:pPr>
                      <w:r w:rsidRPr="008871C4">
                        <w:rPr>
                          <w:sz w:val="24"/>
                        </w:rPr>
                        <w:t xml:space="preserve">        return model</w:t>
                      </w:r>
                    </w:p>
                  </w:txbxContent>
                </v:textbox>
              </v:shape>
            </w:pict>
          </mc:Fallback>
        </mc:AlternateContent>
      </w:r>
      <w:r w:rsidR="00777A49" w:rsidRPr="005D4752">
        <w:t>Tensorflow Model</w:t>
      </w:r>
    </w:p>
    <w:p w14:paraId="37703D7A" w14:textId="6C7A3F0D" w:rsidR="00413245" w:rsidRPr="005D4752" w:rsidRDefault="00413245">
      <w:pPr>
        <w:suppressAutoHyphens w:val="0"/>
        <w:jc w:val="left"/>
        <w:rPr>
          <w:rFonts w:eastAsia="MS Gothic"/>
          <w:b/>
          <w:bCs/>
          <w:color w:val="365F91"/>
          <w:sz w:val="28"/>
          <w:szCs w:val="28"/>
        </w:rPr>
      </w:pPr>
      <w:r w:rsidRPr="005D4752">
        <w:br w:type="page"/>
      </w:r>
    </w:p>
    <w:p w14:paraId="6C2E7B89" w14:textId="5B23FE95" w:rsidR="00413245" w:rsidRPr="005D4752" w:rsidRDefault="008871C4">
      <w:pPr>
        <w:pStyle w:val="AppendixSection"/>
        <w:numPr>
          <w:ilvl w:val="0"/>
          <w:numId w:val="13"/>
        </w:numPr>
        <w:ind w:left="426" w:hanging="432"/>
        <w:outlineLvl w:val="9"/>
      </w:pPr>
      <w:r w:rsidRPr="005D4752">
        <w:lastRenderedPageBreak/>
        <w:t>Custom Training and Loss Functions</w:t>
      </w:r>
    </w:p>
    <w:p w14:paraId="12788A69" w14:textId="36AA714E" w:rsidR="00FA1077" w:rsidRPr="005D4752" w:rsidRDefault="00C81D86">
      <w:pPr>
        <w:suppressAutoHyphens w:val="0"/>
        <w:jc w:val="left"/>
        <w:rPr>
          <w:rFonts w:eastAsia="MS Gothic"/>
          <w:b/>
          <w:bCs/>
          <w:color w:val="365F91"/>
          <w:sz w:val="28"/>
          <w:szCs w:val="28"/>
        </w:rPr>
      </w:pPr>
      <w:r w:rsidRPr="005D4752">
        <w:rPr>
          <w:noProof/>
        </w:rPr>
        <mc:AlternateContent>
          <mc:Choice Requires="wps">
            <w:drawing>
              <wp:anchor distT="0" distB="0" distL="114300" distR="114300" simplePos="0" relativeHeight="251659275" behindDoc="0" locked="0" layoutInCell="1" allowOverlap="1" wp14:anchorId="4FE01B4D" wp14:editId="0BB17E96">
                <wp:simplePos x="0" y="0"/>
                <wp:positionH relativeFrom="column">
                  <wp:posOffset>-28575</wp:posOffset>
                </wp:positionH>
                <wp:positionV relativeFrom="paragraph">
                  <wp:posOffset>134620</wp:posOffset>
                </wp:positionV>
                <wp:extent cx="5400675" cy="7429500"/>
                <wp:effectExtent l="0" t="0" r="28575" b="19050"/>
                <wp:wrapNone/>
                <wp:docPr id="15" name="Text Box 15"/>
                <wp:cNvGraphicFramePr/>
                <a:graphic xmlns:a="http://schemas.openxmlformats.org/drawingml/2006/main">
                  <a:graphicData uri="http://schemas.microsoft.com/office/word/2010/wordprocessingShape">
                    <wps:wsp>
                      <wps:cNvSpPr txBox="1"/>
                      <wps:spPr>
                        <a:xfrm>
                          <a:off x="0" y="0"/>
                          <a:ext cx="5400675" cy="7429500"/>
                        </a:xfrm>
                        <a:prstGeom prst="rect">
                          <a:avLst/>
                        </a:prstGeom>
                        <a:solidFill>
                          <a:schemeClr val="lt1"/>
                        </a:solidFill>
                        <a:ln w="6350">
                          <a:solidFill>
                            <a:schemeClr val="accent1">
                              <a:lumMod val="75000"/>
                            </a:schemeClr>
                          </a:solidFill>
                        </a:ln>
                      </wps:spPr>
                      <wps:txbx>
                        <w:txbxContent>
                          <w:p w14:paraId="77F65B92" w14:textId="77777777" w:rsidR="00004A9F" w:rsidRDefault="00004A9F" w:rsidP="00004A9F">
                            <w:pPr>
                              <w:spacing w:line="276" w:lineRule="auto"/>
                              <w:rPr>
                                <w:sz w:val="24"/>
                              </w:rPr>
                            </w:pPr>
                          </w:p>
                          <w:p w14:paraId="5219ACE2" w14:textId="7ACBCFF8" w:rsidR="00004A9F" w:rsidRPr="00004A9F" w:rsidRDefault="00004A9F" w:rsidP="00004A9F">
                            <w:pPr>
                              <w:spacing w:line="276" w:lineRule="auto"/>
                              <w:rPr>
                                <w:sz w:val="24"/>
                              </w:rPr>
                            </w:pPr>
                            <w:r w:rsidRPr="00004A9F">
                              <w:rPr>
                                <w:sz w:val="24"/>
                              </w:rPr>
                              <w:t xml:space="preserve">def </w:t>
                            </w:r>
                            <w:proofErr w:type="spellStart"/>
                            <w:r w:rsidRPr="00004A9F">
                              <w:rPr>
                                <w:sz w:val="24"/>
                              </w:rPr>
                              <w:t>training_loop</w:t>
                            </w:r>
                            <w:proofErr w:type="spellEnd"/>
                            <w:r w:rsidRPr="00004A9F">
                              <w:rPr>
                                <w:sz w:val="24"/>
                              </w:rPr>
                              <w:t>(model, dataset):</w:t>
                            </w:r>
                          </w:p>
                          <w:p w14:paraId="3E0A4360" w14:textId="77777777" w:rsidR="00004A9F" w:rsidRPr="00004A9F" w:rsidRDefault="00004A9F" w:rsidP="00004A9F">
                            <w:pPr>
                              <w:spacing w:line="276" w:lineRule="auto"/>
                              <w:rPr>
                                <w:sz w:val="24"/>
                              </w:rPr>
                            </w:pPr>
                            <w:r w:rsidRPr="00004A9F">
                              <w:rPr>
                                <w:sz w:val="24"/>
                              </w:rPr>
                              <w:t xml:space="preserve">    optimizer = </w:t>
                            </w:r>
                            <w:proofErr w:type="spellStart"/>
                            <w:r w:rsidRPr="00004A9F">
                              <w:rPr>
                                <w:sz w:val="24"/>
                              </w:rPr>
                              <w:t>keras.optimizers.RMSprop</w:t>
                            </w:r>
                            <w:proofErr w:type="spellEnd"/>
                            <w:r w:rsidRPr="00004A9F">
                              <w:rPr>
                                <w:sz w:val="24"/>
                              </w:rPr>
                              <w:t>(</w:t>
                            </w:r>
                            <w:proofErr w:type="spellStart"/>
                            <w:r w:rsidRPr="00004A9F">
                              <w:rPr>
                                <w:sz w:val="24"/>
                              </w:rPr>
                              <w:t>learning_rate</w:t>
                            </w:r>
                            <w:proofErr w:type="spellEnd"/>
                            <w:r w:rsidRPr="00004A9F">
                              <w:rPr>
                                <w:sz w:val="24"/>
                              </w:rPr>
                              <w:t>=0.001)</w:t>
                            </w:r>
                          </w:p>
                          <w:p w14:paraId="2AC79B95" w14:textId="77777777" w:rsidR="00004A9F" w:rsidRPr="00004A9F" w:rsidRDefault="00004A9F" w:rsidP="00004A9F">
                            <w:pPr>
                              <w:spacing w:line="276" w:lineRule="auto"/>
                              <w:rPr>
                                <w:sz w:val="24"/>
                              </w:rPr>
                            </w:pPr>
                            <w:r w:rsidRPr="00004A9F">
                              <w:rPr>
                                <w:sz w:val="24"/>
                              </w:rPr>
                              <w:t xml:space="preserve">    </w:t>
                            </w:r>
                            <w:proofErr w:type="spellStart"/>
                            <w:r w:rsidRPr="00004A9F">
                              <w:rPr>
                                <w:sz w:val="24"/>
                              </w:rPr>
                              <w:t>loss_obj</w:t>
                            </w:r>
                            <w:proofErr w:type="spellEnd"/>
                            <w:r w:rsidRPr="00004A9F">
                              <w:rPr>
                                <w:sz w:val="24"/>
                              </w:rPr>
                              <w:t xml:space="preserve"> = </w:t>
                            </w:r>
                            <w:proofErr w:type="spellStart"/>
                            <w:r w:rsidRPr="00004A9F">
                              <w:rPr>
                                <w:sz w:val="24"/>
                              </w:rPr>
                              <w:t>keras.losses.MeanAbsoluteError</w:t>
                            </w:r>
                            <w:proofErr w:type="spellEnd"/>
                            <w:r w:rsidRPr="00004A9F">
                              <w:rPr>
                                <w:sz w:val="24"/>
                              </w:rPr>
                              <w:t>()</w:t>
                            </w:r>
                          </w:p>
                          <w:p w14:paraId="46A87793" w14:textId="77777777" w:rsidR="00004A9F" w:rsidRPr="00004A9F" w:rsidRDefault="00004A9F" w:rsidP="00004A9F">
                            <w:pPr>
                              <w:spacing w:line="276" w:lineRule="auto"/>
                              <w:rPr>
                                <w:sz w:val="24"/>
                              </w:rPr>
                            </w:pPr>
                            <w:r w:rsidRPr="00004A9F">
                              <w:rPr>
                                <w:sz w:val="24"/>
                              </w:rPr>
                              <w:t xml:space="preserve">    </w:t>
                            </w:r>
                            <w:proofErr w:type="spellStart"/>
                            <w:r w:rsidRPr="00004A9F">
                              <w:rPr>
                                <w:sz w:val="24"/>
                              </w:rPr>
                              <w:t>train_loss_results</w:t>
                            </w:r>
                            <w:proofErr w:type="spellEnd"/>
                            <w:r w:rsidRPr="00004A9F">
                              <w:rPr>
                                <w:sz w:val="24"/>
                              </w:rPr>
                              <w:t xml:space="preserve"> = []</w:t>
                            </w:r>
                          </w:p>
                          <w:p w14:paraId="48001114" w14:textId="77777777" w:rsidR="00004A9F" w:rsidRPr="00004A9F" w:rsidRDefault="00004A9F" w:rsidP="00004A9F">
                            <w:pPr>
                              <w:spacing w:line="276" w:lineRule="auto"/>
                              <w:rPr>
                                <w:sz w:val="24"/>
                              </w:rPr>
                            </w:pPr>
                          </w:p>
                          <w:p w14:paraId="459BFB77" w14:textId="77777777" w:rsidR="00004A9F" w:rsidRPr="00004A9F" w:rsidRDefault="00004A9F" w:rsidP="00004A9F">
                            <w:pPr>
                              <w:spacing w:line="276" w:lineRule="auto"/>
                              <w:rPr>
                                <w:sz w:val="24"/>
                              </w:rPr>
                            </w:pPr>
                            <w:r w:rsidRPr="00004A9F">
                              <w:rPr>
                                <w:sz w:val="24"/>
                              </w:rPr>
                              <w:t xml:space="preserve">    epochs = 10 + 1</w:t>
                            </w:r>
                          </w:p>
                          <w:p w14:paraId="0C0ADDD9" w14:textId="77777777" w:rsidR="00004A9F" w:rsidRPr="00004A9F" w:rsidRDefault="00004A9F" w:rsidP="00004A9F">
                            <w:pPr>
                              <w:spacing w:line="276" w:lineRule="auto"/>
                              <w:rPr>
                                <w:sz w:val="24"/>
                              </w:rPr>
                            </w:pPr>
                            <w:r w:rsidRPr="00004A9F">
                              <w:rPr>
                                <w:sz w:val="24"/>
                              </w:rPr>
                              <w:t xml:space="preserve">    widgets = [</w:t>
                            </w:r>
                            <w:proofErr w:type="spellStart"/>
                            <w:r w:rsidRPr="00004A9F">
                              <w:rPr>
                                <w:sz w:val="24"/>
                              </w:rPr>
                              <w:t>progressbar.SimpleProgress</w:t>
                            </w:r>
                            <w:proofErr w:type="spellEnd"/>
                            <w:r w:rsidRPr="00004A9F">
                              <w:rPr>
                                <w:sz w:val="24"/>
                              </w:rPr>
                              <w:t xml:space="preserve">(), '  ', </w:t>
                            </w:r>
                            <w:proofErr w:type="spellStart"/>
                            <w:r w:rsidRPr="00004A9F">
                              <w:rPr>
                                <w:sz w:val="24"/>
                              </w:rPr>
                              <w:t>progressbar.Bar</w:t>
                            </w:r>
                            <w:proofErr w:type="spellEnd"/>
                            <w:r w:rsidRPr="00004A9F">
                              <w:rPr>
                                <w:sz w:val="24"/>
                              </w:rPr>
                              <w:t xml:space="preserve">(), '  ', </w:t>
                            </w:r>
                            <w:proofErr w:type="spellStart"/>
                            <w:r w:rsidRPr="00004A9F">
                              <w:rPr>
                                <w:sz w:val="24"/>
                              </w:rPr>
                              <w:t>progressbar.ETA</w:t>
                            </w:r>
                            <w:proofErr w:type="spellEnd"/>
                            <w:r w:rsidRPr="00004A9F">
                              <w:rPr>
                                <w:sz w:val="24"/>
                              </w:rPr>
                              <w:t>()]</w:t>
                            </w:r>
                          </w:p>
                          <w:p w14:paraId="17ED8A9A" w14:textId="77777777" w:rsidR="00004A9F" w:rsidRPr="00004A9F" w:rsidRDefault="00004A9F" w:rsidP="00004A9F">
                            <w:pPr>
                              <w:spacing w:line="276" w:lineRule="auto"/>
                              <w:rPr>
                                <w:sz w:val="24"/>
                              </w:rPr>
                            </w:pPr>
                            <w:r w:rsidRPr="00004A9F">
                              <w:rPr>
                                <w:sz w:val="24"/>
                              </w:rPr>
                              <w:t xml:space="preserve">    b = </w:t>
                            </w:r>
                            <w:proofErr w:type="spellStart"/>
                            <w:r w:rsidRPr="00004A9F">
                              <w:rPr>
                                <w:sz w:val="24"/>
                              </w:rPr>
                              <w:t>progressbar.ProgressBar</w:t>
                            </w:r>
                            <w:proofErr w:type="spellEnd"/>
                            <w:r w:rsidRPr="00004A9F">
                              <w:rPr>
                                <w:sz w:val="24"/>
                              </w:rPr>
                              <w:t>(</w:t>
                            </w:r>
                            <w:proofErr w:type="spellStart"/>
                            <w:r w:rsidRPr="00004A9F">
                              <w:rPr>
                                <w:sz w:val="24"/>
                              </w:rPr>
                              <w:t>len</w:t>
                            </w:r>
                            <w:proofErr w:type="spellEnd"/>
                            <w:r w:rsidRPr="00004A9F">
                              <w:rPr>
                                <w:sz w:val="24"/>
                              </w:rPr>
                              <w:t>(dataset))</w:t>
                            </w:r>
                          </w:p>
                          <w:p w14:paraId="0EEAF557" w14:textId="77777777" w:rsidR="00004A9F" w:rsidRPr="00004A9F" w:rsidRDefault="00004A9F" w:rsidP="00004A9F">
                            <w:pPr>
                              <w:spacing w:line="276" w:lineRule="auto"/>
                              <w:rPr>
                                <w:sz w:val="24"/>
                              </w:rPr>
                            </w:pPr>
                            <w:r w:rsidRPr="00004A9F">
                              <w:rPr>
                                <w:sz w:val="24"/>
                              </w:rPr>
                              <w:t xml:space="preserve">    for epoch in range(1, epochs):</w:t>
                            </w:r>
                          </w:p>
                          <w:p w14:paraId="66D2B157" w14:textId="77777777" w:rsidR="00004A9F" w:rsidRPr="00004A9F" w:rsidRDefault="00004A9F" w:rsidP="00004A9F">
                            <w:pPr>
                              <w:spacing w:line="276" w:lineRule="auto"/>
                              <w:rPr>
                                <w:sz w:val="24"/>
                              </w:rPr>
                            </w:pPr>
                            <w:r w:rsidRPr="00004A9F">
                              <w:rPr>
                                <w:sz w:val="24"/>
                              </w:rPr>
                              <w:t xml:space="preserve">        </w:t>
                            </w:r>
                            <w:proofErr w:type="spellStart"/>
                            <w:r w:rsidRPr="00004A9F">
                              <w:rPr>
                                <w:sz w:val="24"/>
                              </w:rPr>
                              <w:t>epoch_loss_avg</w:t>
                            </w:r>
                            <w:proofErr w:type="spellEnd"/>
                            <w:r w:rsidRPr="00004A9F">
                              <w:rPr>
                                <w:sz w:val="24"/>
                              </w:rPr>
                              <w:t xml:space="preserve"> = </w:t>
                            </w:r>
                            <w:proofErr w:type="spellStart"/>
                            <w:r w:rsidRPr="00004A9F">
                              <w:rPr>
                                <w:sz w:val="24"/>
                              </w:rPr>
                              <w:t>tf.keras.metrics.Mean</w:t>
                            </w:r>
                            <w:proofErr w:type="spellEnd"/>
                            <w:r w:rsidRPr="00004A9F">
                              <w:rPr>
                                <w:sz w:val="24"/>
                              </w:rPr>
                              <w:t>()</w:t>
                            </w:r>
                          </w:p>
                          <w:p w14:paraId="3BEA5349" w14:textId="77777777" w:rsidR="00004A9F" w:rsidRPr="00004A9F" w:rsidRDefault="00004A9F" w:rsidP="00004A9F">
                            <w:pPr>
                              <w:spacing w:line="276" w:lineRule="auto"/>
                              <w:rPr>
                                <w:sz w:val="24"/>
                              </w:rPr>
                            </w:pPr>
                          </w:p>
                          <w:p w14:paraId="2789FAF4" w14:textId="77777777" w:rsidR="00004A9F" w:rsidRPr="00004A9F" w:rsidRDefault="00004A9F" w:rsidP="00004A9F">
                            <w:pPr>
                              <w:spacing w:line="276" w:lineRule="auto"/>
                              <w:rPr>
                                <w:sz w:val="24"/>
                                <w:lang w:val="de-DE"/>
                              </w:rPr>
                            </w:pPr>
                            <w:r w:rsidRPr="00004A9F">
                              <w:rPr>
                                <w:sz w:val="24"/>
                              </w:rPr>
                              <w:t xml:space="preserve">        </w:t>
                            </w:r>
                            <w:r w:rsidRPr="00004A9F">
                              <w:rPr>
                                <w:sz w:val="24"/>
                                <w:lang w:val="de-DE"/>
                              </w:rPr>
                              <w:t>print("Epoch: {e}/{n}".format(e=epoch, n=epochs-1))</w:t>
                            </w:r>
                          </w:p>
                          <w:p w14:paraId="736D178A" w14:textId="77777777" w:rsidR="00004A9F" w:rsidRPr="00004A9F" w:rsidRDefault="00004A9F" w:rsidP="00004A9F">
                            <w:pPr>
                              <w:spacing w:line="276" w:lineRule="auto"/>
                              <w:rPr>
                                <w:sz w:val="24"/>
                              </w:rPr>
                            </w:pPr>
                            <w:r w:rsidRPr="00004A9F">
                              <w:rPr>
                                <w:sz w:val="24"/>
                                <w:lang w:val="de-DE"/>
                              </w:rPr>
                              <w:t xml:space="preserve">        </w:t>
                            </w:r>
                            <w:proofErr w:type="spellStart"/>
                            <w:r w:rsidRPr="00004A9F">
                              <w:rPr>
                                <w:sz w:val="24"/>
                              </w:rPr>
                              <w:t>b.start</w:t>
                            </w:r>
                            <w:proofErr w:type="spellEnd"/>
                            <w:r w:rsidRPr="00004A9F">
                              <w:rPr>
                                <w:sz w:val="24"/>
                              </w:rPr>
                              <w:t>()</w:t>
                            </w:r>
                          </w:p>
                          <w:p w14:paraId="3B2CEC1D" w14:textId="77777777" w:rsidR="00004A9F" w:rsidRPr="00004A9F" w:rsidRDefault="00004A9F" w:rsidP="00004A9F">
                            <w:pPr>
                              <w:spacing w:line="276" w:lineRule="auto"/>
                              <w:rPr>
                                <w:sz w:val="24"/>
                              </w:rPr>
                            </w:pPr>
                            <w:r w:rsidRPr="00004A9F">
                              <w:rPr>
                                <w:sz w:val="24"/>
                              </w:rPr>
                              <w:t xml:space="preserve">        for index, (x, y) in enumerate(dataset):</w:t>
                            </w:r>
                          </w:p>
                          <w:p w14:paraId="456AEC6D" w14:textId="77777777" w:rsidR="00004A9F" w:rsidRPr="00004A9F" w:rsidRDefault="00004A9F" w:rsidP="00004A9F">
                            <w:pPr>
                              <w:spacing w:line="276" w:lineRule="auto"/>
                              <w:rPr>
                                <w:sz w:val="24"/>
                              </w:rPr>
                            </w:pPr>
                            <w:r w:rsidRPr="00004A9F">
                              <w:rPr>
                                <w:sz w:val="24"/>
                              </w:rPr>
                              <w:t xml:space="preserve">            with </w:t>
                            </w:r>
                            <w:proofErr w:type="spellStart"/>
                            <w:r w:rsidRPr="00004A9F">
                              <w:rPr>
                                <w:sz w:val="24"/>
                              </w:rPr>
                              <w:t>tf.GradientTape</w:t>
                            </w:r>
                            <w:proofErr w:type="spellEnd"/>
                            <w:r w:rsidRPr="00004A9F">
                              <w:rPr>
                                <w:sz w:val="24"/>
                              </w:rPr>
                              <w:t>() as tape:</w:t>
                            </w:r>
                          </w:p>
                          <w:p w14:paraId="31FCEDE9" w14:textId="77777777" w:rsidR="00004A9F" w:rsidRPr="00004A9F" w:rsidRDefault="00004A9F" w:rsidP="00004A9F">
                            <w:pPr>
                              <w:spacing w:line="276" w:lineRule="auto"/>
                              <w:rPr>
                                <w:sz w:val="24"/>
                              </w:rPr>
                            </w:pPr>
                            <w:r w:rsidRPr="00004A9F">
                              <w:rPr>
                                <w:sz w:val="24"/>
                              </w:rPr>
                              <w:t xml:space="preserve">                </w:t>
                            </w:r>
                            <w:proofErr w:type="spellStart"/>
                            <w:r w:rsidRPr="00004A9F">
                              <w:rPr>
                                <w:sz w:val="24"/>
                              </w:rPr>
                              <w:t>inp</w:t>
                            </w:r>
                            <w:proofErr w:type="spellEnd"/>
                            <w:r w:rsidRPr="00004A9F">
                              <w:rPr>
                                <w:sz w:val="24"/>
                              </w:rPr>
                              <w:t xml:space="preserve"> = </w:t>
                            </w:r>
                            <w:proofErr w:type="spellStart"/>
                            <w:r w:rsidRPr="00004A9F">
                              <w:rPr>
                                <w:sz w:val="24"/>
                              </w:rPr>
                              <w:t>tf.expand_dims</w:t>
                            </w:r>
                            <w:proofErr w:type="spellEnd"/>
                            <w:r w:rsidRPr="00004A9F">
                              <w:rPr>
                                <w:sz w:val="24"/>
                              </w:rPr>
                              <w:t>(x[0], axis=0)</w:t>
                            </w:r>
                          </w:p>
                          <w:p w14:paraId="4F3FD517" w14:textId="77777777" w:rsidR="00004A9F" w:rsidRPr="00004A9F" w:rsidRDefault="00004A9F" w:rsidP="00004A9F">
                            <w:pPr>
                              <w:spacing w:line="276" w:lineRule="auto"/>
                              <w:rPr>
                                <w:sz w:val="24"/>
                              </w:rPr>
                            </w:pPr>
                            <w:r w:rsidRPr="00004A9F">
                              <w:rPr>
                                <w:sz w:val="24"/>
                              </w:rPr>
                              <w:t xml:space="preserve">                loss = </w:t>
                            </w:r>
                            <w:proofErr w:type="spellStart"/>
                            <w:r w:rsidRPr="00004A9F">
                              <w:rPr>
                                <w:sz w:val="24"/>
                              </w:rPr>
                              <w:t>grasp_loss</w:t>
                            </w:r>
                            <w:proofErr w:type="spellEnd"/>
                            <w:r w:rsidRPr="00004A9F">
                              <w:rPr>
                                <w:sz w:val="24"/>
                              </w:rPr>
                              <w:t>(</w:t>
                            </w:r>
                            <w:proofErr w:type="spellStart"/>
                            <w:r w:rsidRPr="00004A9F">
                              <w:rPr>
                                <w:sz w:val="24"/>
                              </w:rPr>
                              <w:t>loss_obj</w:t>
                            </w:r>
                            <w:proofErr w:type="spellEnd"/>
                            <w:r w:rsidRPr="00004A9F">
                              <w:rPr>
                                <w:sz w:val="24"/>
                              </w:rPr>
                              <w:t>, y, model(x))</w:t>
                            </w:r>
                          </w:p>
                          <w:p w14:paraId="5EDEBE34" w14:textId="77777777" w:rsidR="00004A9F" w:rsidRPr="00004A9F" w:rsidRDefault="00004A9F" w:rsidP="00004A9F">
                            <w:pPr>
                              <w:spacing w:line="276" w:lineRule="auto"/>
                              <w:rPr>
                                <w:sz w:val="24"/>
                              </w:rPr>
                            </w:pPr>
                            <w:r w:rsidRPr="00004A9F">
                              <w:rPr>
                                <w:sz w:val="24"/>
                              </w:rPr>
                              <w:t xml:space="preserve">                # print(loss)</w:t>
                            </w:r>
                          </w:p>
                          <w:p w14:paraId="2233AB7B" w14:textId="77777777" w:rsidR="00004A9F" w:rsidRPr="00004A9F" w:rsidRDefault="00004A9F" w:rsidP="00004A9F">
                            <w:pPr>
                              <w:spacing w:line="276" w:lineRule="auto"/>
                              <w:rPr>
                                <w:sz w:val="24"/>
                              </w:rPr>
                            </w:pPr>
                            <w:r w:rsidRPr="00004A9F">
                              <w:rPr>
                                <w:sz w:val="24"/>
                              </w:rPr>
                              <w:t xml:space="preserve">            grads = </w:t>
                            </w:r>
                            <w:proofErr w:type="spellStart"/>
                            <w:r w:rsidRPr="00004A9F">
                              <w:rPr>
                                <w:sz w:val="24"/>
                              </w:rPr>
                              <w:t>tape.gradient</w:t>
                            </w:r>
                            <w:proofErr w:type="spellEnd"/>
                            <w:r w:rsidRPr="00004A9F">
                              <w:rPr>
                                <w:sz w:val="24"/>
                              </w:rPr>
                              <w:t xml:space="preserve">(loss, </w:t>
                            </w:r>
                            <w:proofErr w:type="spellStart"/>
                            <w:r w:rsidRPr="00004A9F">
                              <w:rPr>
                                <w:sz w:val="24"/>
                              </w:rPr>
                              <w:t>model.trainable_variables</w:t>
                            </w:r>
                            <w:proofErr w:type="spellEnd"/>
                            <w:r w:rsidRPr="00004A9F">
                              <w:rPr>
                                <w:sz w:val="24"/>
                              </w:rPr>
                              <w:t>)</w:t>
                            </w:r>
                          </w:p>
                          <w:p w14:paraId="33465850" w14:textId="77777777" w:rsidR="00004A9F" w:rsidRPr="00004A9F" w:rsidRDefault="00004A9F" w:rsidP="00004A9F">
                            <w:pPr>
                              <w:spacing w:line="276" w:lineRule="auto"/>
                              <w:rPr>
                                <w:sz w:val="24"/>
                              </w:rPr>
                            </w:pPr>
                          </w:p>
                          <w:p w14:paraId="2CB6CB9B" w14:textId="77777777" w:rsidR="00004A9F" w:rsidRPr="00004A9F" w:rsidRDefault="00004A9F" w:rsidP="00004A9F">
                            <w:pPr>
                              <w:spacing w:line="276" w:lineRule="auto"/>
                              <w:rPr>
                                <w:sz w:val="24"/>
                              </w:rPr>
                            </w:pPr>
                            <w:r w:rsidRPr="00004A9F">
                              <w:rPr>
                                <w:sz w:val="24"/>
                              </w:rPr>
                              <w:t xml:space="preserve">            </w:t>
                            </w:r>
                            <w:proofErr w:type="spellStart"/>
                            <w:r w:rsidRPr="00004A9F">
                              <w:rPr>
                                <w:sz w:val="24"/>
                              </w:rPr>
                              <w:t>optimizer.apply_gradients</w:t>
                            </w:r>
                            <w:proofErr w:type="spellEnd"/>
                            <w:r w:rsidRPr="00004A9F">
                              <w:rPr>
                                <w:sz w:val="24"/>
                              </w:rPr>
                              <w:t xml:space="preserve">(zip(grads, </w:t>
                            </w:r>
                            <w:proofErr w:type="spellStart"/>
                            <w:r w:rsidRPr="00004A9F">
                              <w:rPr>
                                <w:sz w:val="24"/>
                              </w:rPr>
                              <w:t>model.trainable_variables</w:t>
                            </w:r>
                            <w:proofErr w:type="spellEnd"/>
                            <w:r w:rsidRPr="00004A9F">
                              <w:rPr>
                                <w:sz w:val="24"/>
                              </w:rPr>
                              <w:t>))</w:t>
                            </w:r>
                          </w:p>
                          <w:p w14:paraId="7BADCB47" w14:textId="77777777" w:rsidR="00004A9F" w:rsidRPr="00004A9F" w:rsidRDefault="00004A9F" w:rsidP="00004A9F">
                            <w:pPr>
                              <w:spacing w:line="276" w:lineRule="auto"/>
                              <w:rPr>
                                <w:sz w:val="24"/>
                              </w:rPr>
                            </w:pPr>
                            <w:r w:rsidRPr="00004A9F">
                              <w:rPr>
                                <w:sz w:val="24"/>
                              </w:rPr>
                              <w:t xml:space="preserve">            </w:t>
                            </w:r>
                            <w:proofErr w:type="spellStart"/>
                            <w:r w:rsidRPr="00004A9F">
                              <w:rPr>
                                <w:sz w:val="24"/>
                              </w:rPr>
                              <w:t>epoch_loss_avg.update_state</w:t>
                            </w:r>
                            <w:proofErr w:type="spellEnd"/>
                            <w:r w:rsidRPr="00004A9F">
                              <w:rPr>
                                <w:sz w:val="24"/>
                              </w:rPr>
                              <w:t>(loss)</w:t>
                            </w:r>
                          </w:p>
                          <w:p w14:paraId="555C580E" w14:textId="77777777" w:rsidR="00004A9F" w:rsidRPr="00004A9F" w:rsidRDefault="00004A9F" w:rsidP="00004A9F">
                            <w:pPr>
                              <w:spacing w:line="276" w:lineRule="auto"/>
                              <w:rPr>
                                <w:sz w:val="24"/>
                              </w:rPr>
                            </w:pPr>
                            <w:r w:rsidRPr="00004A9F">
                              <w:rPr>
                                <w:sz w:val="24"/>
                              </w:rPr>
                              <w:t xml:space="preserve">            </w:t>
                            </w:r>
                            <w:proofErr w:type="spellStart"/>
                            <w:r w:rsidRPr="00004A9F">
                              <w:rPr>
                                <w:sz w:val="24"/>
                              </w:rPr>
                              <w:t>b.update</w:t>
                            </w:r>
                            <w:proofErr w:type="spellEnd"/>
                            <w:r w:rsidRPr="00004A9F">
                              <w:rPr>
                                <w:sz w:val="24"/>
                              </w:rPr>
                              <w:t>(index)</w:t>
                            </w:r>
                          </w:p>
                          <w:p w14:paraId="52AAF544" w14:textId="77777777" w:rsidR="00004A9F" w:rsidRPr="00004A9F" w:rsidRDefault="00004A9F" w:rsidP="00004A9F">
                            <w:pPr>
                              <w:spacing w:line="276" w:lineRule="auto"/>
                              <w:rPr>
                                <w:sz w:val="24"/>
                              </w:rPr>
                            </w:pPr>
                          </w:p>
                          <w:p w14:paraId="039005ED" w14:textId="77777777" w:rsidR="00004A9F" w:rsidRPr="00004A9F" w:rsidRDefault="00004A9F" w:rsidP="00004A9F">
                            <w:pPr>
                              <w:spacing w:line="276" w:lineRule="auto"/>
                              <w:rPr>
                                <w:sz w:val="24"/>
                              </w:rPr>
                            </w:pPr>
                            <w:r w:rsidRPr="00004A9F">
                              <w:rPr>
                                <w:sz w:val="24"/>
                              </w:rPr>
                              <w:t xml:space="preserve">        print("Epoch loss: {l}".format(l=</w:t>
                            </w:r>
                            <w:proofErr w:type="spellStart"/>
                            <w:r w:rsidRPr="00004A9F">
                              <w:rPr>
                                <w:sz w:val="24"/>
                              </w:rPr>
                              <w:t>epoch_loss_avg.result</w:t>
                            </w:r>
                            <w:proofErr w:type="spellEnd"/>
                            <w:r w:rsidRPr="00004A9F">
                              <w:rPr>
                                <w:sz w:val="24"/>
                              </w:rPr>
                              <w:t>()))</w:t>
                            </w:r>
                          </w:p>
                          <w:p w14:paraId="47400EDE" w14:textId="77777777" w:rsidR="00004A9F" w:rsidRPr="00004A9F" w:rsidRDefault="00004A9F" w:rsidP="00004A9F">
                            <w:pPr>
                              <w:spacing w:line="276" w:lineRule="auto"/>
                              <w:rPr>
                                <w:sz w:val="24"/>
                              </w:rPr>
                            </w:pPr>
                            <w:r w:rsidRPr="00004A9F">
                              <w:rPr>
                                <w:sz w:val="24"/>
                              </w:rPr>
                              <w:t xml:space="preserve">        </w:t>
                            </w:r>
                            <w:proofErr w:type="spellStart"/>
                            <w:r w:rsidRPr="00004A9F">
                              <w:rPr>
                                <w:sz w:val="24"/>
                              </w:rPr>
                              <w:t>train_loss_results.append</w:t>
                            </w:r>
                            <w:proofErr w:type="spellEnd"/>
                            <w:r w:rsidRPr="00004A9F">
                              <w:rPr>
                                <w:sz w:val="24"/>
                              </w:rPr>
                              <w:t>(</w:t>
                            </w:r>
                            <w:proofErr w:type="spellStart"/>
                            <w:r w:rsidRPr="00004A9F">
                              <w:rPr>
                                <w:sz w:val="24"/>
                              </w:rPr>
                              <w:t>epoch_loss_avg.result</w:t>
                            </w:r>
                            <w:proofErr w:type="spellEnd"/>
                            <w:r w:rsidRPr="00004A9F">
                              <w:rPr>
                                <w:sz w:val="24"/>
                              </w:rPr>
                              <w:t>())</w:t>
                            </w:r>
                          </w:p>
                          <w:p w14:paraId="7F873635" w14:textId="77777777" w:rsidR="00004A9F" w:rsidRPr="00004A9F" w:rsidRDefault="00004A9F" w:rsidP="00004A9F">
                            <w:pPr>
                              <w:spacing w:line="276" w:lineRule="auto"/>
                              <w:rPr>
                                <w:sz w:val="24"/>
                              </w:rPr>
                            </w:pPr>
                            <w:r w:rsidRPr="00004A9F">
                              <w:rPr>
                                <w:sz w:val="24"/>
                              </w:rPr>
                              <w:t xml:space="preserve">        </w:t>
                            </w:r>
                            <w:proofErr w:type="spellStart"/>
                            <w:r w:rsidRPr="00004A9F">
                              <w:rPr>
                                <w:sz w:val="24"/>
                              </w:rPr>
                              <w:t>b.finish</w:t>
                            </w:r>
                            <w:proofErr w:type="spellEnd"/>
                            <w:r w:rsidRPr="00004A9F">
                              <w:rPr>
                                <w:sz w:val="24"/>
                              </w:rPr>
                              <w:t>()</w:t>
                            </w:r>
                          </w:p>
                          <w:p w14:paraId="01378E1D" w14:textId="77777777" w:rsidR="00004A9F" w:rsidRPr="00004A9F" w:rsidRDefault="00004A9F" w:rsidP="00004A9F">
                            <w:pPr>
                              <w:spacing w:line="276" w:lineRule="auto"/>
                              <w:rPr>
                                <w:sz w:val="24"/>
                              </w:rPr>
                            </w:pPr>
                          </w:p>
                          <w:p w14:paraId="4B538F94" w14:textId="77777777" w:rsidR="00004A9F" w:rsidRPr="00004A9F" w:rsidRDefault="00004A9F" w:rsidP="00004A9F">
                            <w:pPr>
                              <w:spacing w:line="276" w:lineRule="auto"/>
                              <w:rPr>
                                <w:sz w:val="24"/>
                              </w:rPr>
                            </w:pPr>
                            <w:r w:rsidRPr="00004A9F">
                              <w:rPr>
                                <w:sz w:val="24"/>
                              </w:rPr>
                              <w:t xml:space="preserve">    </w:t>
                            </w:r>
                            <w:proofErr w:type="spellStart"/>
                            <w:r w:rsidRPr="00004A9F">
                              <w:rPr>
                                <w:sz w:val="24"/>
                              </w:rPr>
                              <w:t>model.save_weights</w:t>
                            </w:r>
                            <w:proofErr w:type="spellEnd"/>
                            <w:r w:rsidRPr="00004A9F">
                              <w:rPr>
                                <w:sz w:val="24"/>
                              </w:rPr>
                              <w:t>("custom_model_weights.h5")</w:t>
                            </w:r>
                          </w:p>
                          <w:p w14:paraId="5FB7FE93" w14:textId="77777777" w:rsidR="00004A9F" w:rsidRPr="00004A9F" w:rsidRDefault="00004A9F" w:rsidP="00004A9F">
                            <w:pPr>
                              <w:spacing w:line="276" w:lineRule="auto"/>
                              <w:rPr>
                                <w:sz w:val="24"/>
                              </w:rPr>
                            </w:pPr>
                            <w:r w:rsidRPr="00004A9F">
                              <w:rPr>
                                <w:sz w:val="24"/>
                              </w:rPr>
                              <w:t xml:space="preserve">    </w:t>
                            </w:r>
                            <w:proofErr w:type="spellStart"/>
                            <w:r w:rsidRPr="00004A9F">
                              <w:rPr>
                                <w:sz w:val="24"/>
                              </w:rPr>
                              <w:t>plt.plot</w:t>
                            </w:r>
                            <w:proofErr w:type="spellEnd"/>
                            <w:r w:rsidRPr="00004A9F">
                              <w:rPr>
                                <w:sz w:val="24"/>
                              </w:rPr>
                              <w:t>(</w:t>
                            </w:r>
                            <w:proofErr w:type="spellStart"/>
                            <w:r w:rsidRPr="00004A9F">
                              <w:rPr>
                                <w:sz w:val="24"/>
                              </w:rPr>
                              <w:t>train_loss_results</w:t>
                            </w:r>
                            <w:proofErr w:type="spellEnd"/>
                            <w:r w:rsidRPr="00004A9F">
                              <w:rPr>
                                <w:sz w:val="24"/>
                              </w:rPr>
                              <w:t>)</w:t>
                            </w:r>
                          </w:p>
                          <w:p w14:paraId="30AE4297" w14:textId="77777777" w:rsidR="00004A9F" w:rsidRPr="00004A9F" w:rsidRDefault="00004A9F" w:rsidP="00004A9F">
                            <w:pPr>
                              <w:spacing w:line="276" w:lineRule="auto"/>
                              <w:rPr>
                                <w:sz w:val="24"/>
                              </w:rPr>
                            </w:pPr>
                            <w:r w:rsidRPr="00004A9F">
                              <w:rPr>
                                <w:sz w:val="24"/>
                              </w:rPr>
                              <w:t xml:space="preserve">    </w:t>
                            </w:r>
                            <w:proofErr w:type="spellStart"/>
                            <w:r w:rsidRPr="00004A9F">
                              <w:rPr>
                                <w:sz w:val="24"/>
                              </w:rPr>
                              <w:t>plt.xlabel</w:t>
                            </w:r>
                            <w:proofErr w:type="spellEnd"/>
                            <w:r w:rsidRPr="00004A9F">
                              <w:rPr>
                                <w:sz w:val="24"/>
                              </w:rPr>
                              <w:t>('Epoch')</w:t>
                            </w:r>
                          </w:p>
                          <w:p w14:paraId="283D77FE" w14:textId="77777777" w:rsidR="00004A9F" w:rsidRPr="00004A9F" w:rsidRDefault="00004A9F" w:rsidP="00004A9F">
                            <w:pPr>
                              <w:spacing w:line="276" w:lineRule="auto"/>
                              <w:rPr>
                                <w:sz w:val="24"/>
                              </w:rPr>
                            </w:pPr>
                            <w:r w:rsidRPr="00004A9F">
                              <w:rPr>
                                <w:sz w:val="24"/>
                              </w:rPr>
                              <w:t xml:space="preserve">    </w:t>
                            </w:r>
                            <w:proofErr w:type="spellStart"/>
                            <w:r w:rsidRPr="00004A9F">
                              <w:rPr>
                                <w:sz w:val="24"/>
                              </w:rPr>
                              <w:t>plt.ylabel</w:t>
                            </w:r>
                            <w:proofErr w:type="spellEnd"/>
                            <w:r w:rsidRPr="00004A9F">
                              <w:rPr>
                                <w:sz w:val="24"/>
                              </w:rPr>
                              <w:t>('MAE to closest grasp')</w:t>
                            </w:r>
                          </w:p>
                          <w:p w14:paraId="255D133B" w14:textId="59311CA5" w:rsidR="00FA1077" w:rsidRPr="008871C4" w:rsidRDefault="00004A9F" w:rsidP="00004A9F">
                            <w:pPr>
                              <w:spacing w:line="276" w:lineRule="auto"/>
                              <w:rPr>
                                <w:sz w:val="24"/>
                              </w:rPr>
                            </w:pPr>
                            <w:r w:rsidRPr="00004A9F">
                              <w:rPr>
                                <w:sz w:val="24"/>
                              </w:rPr>
                              <w:t xml:space="preserve">    </w:t>
                            </w:r>
                            <w:proofErr w:type="spellStart"/>
                            <w:r w:rsidRPr="00004A9F">
                              <w:rPr>
                                <w:sz w:val="24"/>
                              </w:rPr>
                              <w:t>plt.show</w:t>
                            </w:r>
                            <w:proofErr w:type="spellEnd"/>
                            <w:r w:rsidRPr="00004A9F">
                              <w:rPr>
                                <w:sz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FE01B4D" id="Text Box 15" o:spid="_x0000_s1083" type="#_x0000_t202" style="position:absolute;margin-left:-2.25pt;margin-top:10.6pt;width:425.25pt;height:585pt;z-index:251659275;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" fillcolor="white [3201]" strokecolor="#2f5496 [2404]" strokeweight=".5pt">
                <v:textbox>
                  <w:txbxContent>
                    <w:p w14:paraId="77F65B92" w14:textId="77777777" w:rsidR="00004A9F" w:rsidRDefault="00004A9F" w:rsidP="00004A9F">
                      <w:pPr>
                        <w:spacing w:line="276" w:lineRule="auto"/>
                        <w:rPr>
                          <w:sz w:val="24"/>
                        </w:rPr>
                      </w:pPr>
                    </w:p>
                    <w:p w14:paraId="5219ACE2" w14:textId="7ACBCFF8" w:rsidR="00004A9F" w:rsidRPr="00004A9F" w:rsidRDefault="00004A9F" w:rsidP="00004A9F">
                      <w:pPr>
                        <w:spacing w:line="276" w:lineRule="auto"/>
                        <w:rPr>
                          <w:sz w:val="24"/>
                        </w:rPr>
                      </w:pPr>
                      <w:r w:rsidRPr="00004A9F">
                        <w:rPr>
                          <w:sz w:val="24"/>
                        </w:rPr>
                        <w:t xml:space="preserve">def </w:t>
                      </w:r>
                      <w:proofErr w:type="spellStart"/>
                      <w:r w:rsidRPr="00004A9F">
                        <w:rPr>
                          <w:sz w:val="24"/>
                        </w:rPr>
                        <w:t>training_loop</w:t>
                      </w:r>
                      <w:proofErr w:type="spellEnd"/>
                      <w:r w:rsidRPr="00004A9F">
                        <w:rPr>
                          <w:sz w:val="24"/>
                        </w:rPr>
                        <w:t>(model, dataset):</w:t>
                      </w:r>
                    </w:p>
                    <w:p w14:paraId="3E0A4360" w14:textId="77777777" w:rsidR="00004A9F" w:rsidRPr="00004A9F" w:rsidRDefault="00004A9F" w:rsidP="00004A9F">
                      <w:pPr>
                        <w:spacing w:line="276" w:lineRule="auto"/>
                        <w:rPr>
                          <w:sz w:val="24"/>
                        </w:rPr>
                      </w:pPr>
                      <w:r w:rsidRPr="00004A9F">
                        <w:rPr>
                          <w:sz w:val="24"/>
                        </w:rPr>
                        <w:t xml:space="preserve">    optimizer = </w:t>
                      </w:r>
                      <w:proofErr w:type="spellStart"/>
                      <w:r w:rsidRPr="00004A9F">
                        <w:rPr>
                          <w:sz w:val="24"/>
                        </w:rPr>
                        <w:t>keras.optimizers.RMSprop</w:t>
                      </w:r>
                      <w:proofErr w:type="spellEnd"/>
                      <w:r w:rsidRPr="00004A9F">
                        <w:rPr>
                          <w:sz w:val="24"/>
                        </w:rPr>
                        <w:t>(</w:t>
                      </w:r>
                      <w:proofErr w:type="spellStart"/>
                      <w:r w:rsidRPr="00004A9F">
                        <w:rPr>
                          <w:sz w:val="24"/>
                        </w:rPr>
                        <w:t>learning_rate</w:t>
                      </w:r>
                      <w:proofErr w:type="spellEnd"/>
                      <w:r w:rsidRPr="00004A9F">
                        <w:rPr>
                          <w:sz w:val="24"/>
                        </w:rPr>
                        <w:t>=0.001)</w:t>
                      </w:r>
                    </w:p>
                    <w:p w14:paraId="2AC79B95" w14:textId="77777777" w:rsidR="00004A9F" w:rsidRPr="00004A9F" w:rsidRDefault="00004A9F" w:rsidP="00004A9F">
                      <w:pPr>
                        <w:spacing w:line="276" w:lineRule="auto"/>
                        <w:rPr>
                          <w:sz w:val="24"/>
                        </w:rPr>
                      </w:pPr>
                      <w:r w:rsidRPr="00004A9F">
                        <w:rPr>
                          <w:sz w:val="24"/>
                        </w:rPr>
                        <w:t xml:space="preserve">    </w:t>
                      </w:r>
                      <w:proofErr w:type="spellStart"/>
                      <w:r w:rsidRPr="00004A9F">
                        <w:rPr>
                          <w:sz w:val="24"/>
                        </w:rPr>
                        <w:t>loss_obj</w:t>
                      </w:r>
                      <w:proofErr w:type="spellEnd"/>
                      <w:r w:rsidRPr="00004A9F">
                        <w:rPr>
                          <w:sz w:val="24"/>
                        </w:rPr>
                        <w:t xml:space="preserve"> = </w:t>
                      </w:r>
                      <w:proofErr w:type="spellStart"/>
                      <w:r w:rsidRPr="00004A9F">
                        <w:rPr>
                          <w:sz w:val="24"/>
                        </w:rPr>
                        <w:t>keras.losses.MeanAbsoluteError</w:t>
                      </w:r>
                      <w:proofErr w:type="spellEnd"/>
                      <w:r w:rsidRPr="00004A9F">
                        <w:rPr>
                          <w:sz w:val="24"/>
                        </w:rPr>
                        <w:t>()</w:t>
                      </w:r>
                    </w:p>
                    <w:p w14:paraId="46A87793" w14:textId="77777777" w:rsidR="00004A9F" w:rsidRPr="00004A9F" w:rsidRDefault="00004A9F" w:rsidP="00004A9F">
                      <w:pPr>
                        <w:spacing w:line="276" w:lineRule="auto"/>
                        <w:rPr>
                          <w:sz w:val="24"/>
                        </w:rPr>
                      </w:pPr>
                      <w:r w:rsidRPr="00004A9F">
                        <w:rPr>
                          <w:sz w:val="24"/>
                        </w:rPr>
                        <w:t xml:space="preserve">    </w:t>
                      </w:r>
                      <w:proofErr w:type="spellStart"/>
                      <w:r w:rsidRPr="00004A9F">
                        <w:rPr>
                          <w:sz w:val="24"/>
                        </w:rPr>
                        <w:t>train_loss_results</w:t>
                      </w:r>
                      <w:proofErr w:type="spellEnd"/>
                      <w:r w:rsidRPr="00004A9F">
                        <w:rPr>
                          <w:sz w:val="24"/>
                        </w:rPr>
                        <w:t xml:space="preserve"> = []</w:t>
                      </w:r>
                    </w:p>
                    <w:p w14:paraId="48001114" w14:textId="77777777" w:rsidR="00004A9F" w:rsidRPr="00004A9F" w:rsidRDefault="00004A9F" w:rsidP="00004A9F">
                      <w:pPr>
                        <w:spacing w:line="276" w:lineRule="auto"/>
                        <w:rPr>
                          <w:sz w:val="24"/>
                        </w:rPr>
                      </w:pPr>
                    </w:p>
                    <w:p w14:paraId="459BFB77" w14:textId="77777777" w:rsidR="00004A9F" w:rsidRPr="00004A9F" w:rsidRDefault="00004A9F" w:rsidP="00004A9F">
                      <w:pPr>
                        <w:spacing w:line="276" w:lineRule="auto"/>
                        <w:rPr>
                          <w:sz w:val="24"/>
                        </w:rPr>
                      </w:pPr>
                      <w:r w:rsidRPr="00004A9F">
                        <w:rPr>
                          <w:sz w:val="24"/>
                        </w:rPr>
                        <w:t xml:space="preserve">    epochs = 10 + 1</w:t>
                      </w:r>
                    </w:p>
                    <w:p w14:paraId="0C0ADDD9" w14:textId="77777777" w:rsidR="00004A9F" w:rsidRPr="00004A9F" w:rsidRDefault="00004A9F" w:rsidP="00004A9F">
                      <w:pPr>
                        <w:spacing w:line="276" w:lineRule="auto"/>
                        <w:rPr>
                          <w:sz w:val="24"/>
                        </w:rPr>
                      </w:pPr>
                      <w:r w:rsidRPr="00004A9F">
                        <w:rPr>
                          <w:sz w:val="24"/>
                        </w:rPr>
                        <w:t xml:space="preserve">    widgets = [</w:t>
                      </w:r>
                      <w:proofErr w:type="spellStart"/>
                      <w:r w:rsidRPr="00004A9F">
                        <w:rPr>
                          <w:sz w:val="24"/>
                        </w:rPr>
                        <w:t>progressbar.SimpleProgress</w:t>
                      </w:r>
                      <w:proofErr w:type="spellEnd"/>
                      <w:r w:rsidRPr="00004A9F">
                        <w:rPr>
                          <w:sz w:val="24"/>
                        </w:rPr>
                        <w:t xml:space="preserve">(), '  ', </w:t>
                      </w:r>
                      <w:proofErr w:type="spellStart"/>
                      <w:r w:rsidRPr="00004A9F">
                        <w:rPr>
                          <w:sz w:val="24"/>
                        </w:rPr>
                        <w:t>progressbar.Bar</w:t>
                      </w:r>
                      <w:proofErr w:type="spellEnd"/>
                      <w:r w:rsidRPr="00004A9F">
                        <w:rPr>
                          <w:sz w:val="24"/>
                        </w:rPr>
                        <w:t xml:space="preserve">(), '  ', </w:t>
                      </w:r>
                      <w:proofErr w:type="spellStart"/>
                      <w:r w:rsidRPr="00004A9F">
                        <w:rPr>
                          <w:sz w:val="24"/>
                        </w:rPr>
                        <w:t>progressbar.ETA</w:t>
                      </w:r>
                      <w:proofErr w:type="spellEnd"/>
                      <w:r w:rsidRPr="00004A9F">
                        <w:rPr>
                          <w:sz w:val="24"/>
                        </w:rPr>
                        <w:t>()]</w:t>
                      </w:r>
                    </w:p>
                    <w:p w14:paraId="17ED8A9A" w14:textId="77777777" w:rsidR="00004A9F" w:rsidRPr="00004A9F" w:rsidRDefault="00004A9F" w:rsidP="00004A9F">
                      <w:pPr>
                        <w:spacing w:line="276" w:lineRule="auto"/>
                        <w:rPr>
                          <w:sz w:val="24"/>
                        </w:rPr>
                      </w:pPr>
                      <w:r w:rsidRPr="00004A9F">
                        <w:rPr>
                          <w:sz w:val="24"/>
                        </w:rPr>
                        <w:t xml:space="preserve">    b = </w:t>
                      </w:r>
                      <w:proofErr w:type="spellStart"/>
                      <w:r w:rsidRPr="00004A9F">
                        <w:rPr>
                          <w:sz w:val="24"/>
                        </w:rPr>
                        <w:t>progressbar.ProgressBar</w:t>
                      </w:r>
                      <w:proofErr w:type="spellEnd"/>
                      <w:r w:rsidRPr="00004A9F">
                        <w:rPr>
                          <w:sz w:val="24"/>
                        </w:rPr>
                        <w:t>(</w:t>
                      </w:r>
                      <w:proofErr w:type="spellStart"/>
                      <w:r w:rsidRPr="00004A9F">
                        <w:rPr>
                          <w:sz w:val="24"/>
                        </w:rPr>
                        <w:t>len</w:t>
                      </w:r>
                      <w:proofErr w:type="spellEnd"/>
                      <w:r w:rsidRPr="00004A9F">
                        <w:rPr>
                          <w:sz w:val="24"/>
                        </w:rPr>
                        <w:t>(dataset))</w:t>
                      </w:r>
                    </w:p>
                    <w:p w14:paraId="0EEAF557" w14:textId="77777777" w:rsidR="00004A9F" w:rsidRPr="00004A9F" w:rsidRDefault="00004A9F" w:rsidP="00004A9F">
                      <w:pPr>
                        <w:spacing w:line="276" w:lineRule="auto"/>
                        <w:rPr>
                          <w:sz w:val="24"/>
                        </w:rPr>
                      </w:pPr>
                      <w:r w:rsidRPr="00004A9F">
                        <w:rPr>
                          <w:sz w:val="24"/>
                        </w:rPr>
                        <w:t xml:space="preserve">    for epoch in range(1, epochs):</w:t>
                      </w:r>
                    </w:p>
                    <w:p w14:paraId="66D2B157" w14:textId="77777777" w:rsidR="00004A9F" w:rsidRPr="00004A9F" w:rsidRDefault="00004A9F" w:rsidP="00004A9F">
                      <w:pPr>
                        <w:spacing w:line="276" w:lineRule="auto"/>
                        <w:rPr>
                          <w:sz w:val="24"/>
                        </w:rPr>
                      </w:pPr>
                      <w:r w:rsidRPr="00004A9F">
                        <w:rPr>
                          <w:sz w:val="24"/>
                        </w:rPr>
                        <w:t xml:space="preserve">        </w:t>
                      </w:r>
                      <w:proofErr w:type="spellStart"/>
                      <w:r w:rsidRPr="00004A9F">
                        <w:rPr>
                          <w:sz w:val="24"/>
                        </w:rPr>
                        <w:t>epoch_loss_avg</w:t>
                      </w:r>
                      <w:proofErr w:type="spellEnd"/>
                      <w:r w:rsidRPr="00004A9F">
                        <w:rPr>
                          <w:sz w:val="24"/>
                        </w:rPr>
                        <w:t xml:space="preserve"> = </w:t>
                      </w:r>
                      <w:proofErr w:type="spellStart"/>
                      <w:r w:rsidRPr="00004A9F">
                        <w:rPr>
                          <w:sz w:val="24"/>
                        </w:rPr>
                        <w:t>tf.keras.metrics.Mean</w:t>
                      </w:r>
                      <w:proofErr w:type="spellEnd"/>
                      <w:r w:rsidRPr="00004A9F">
                        <w:rPr>
                          <w:sz w:val="24"/>
                        </w:rPr>
                        <w:t>()</w:t>
                      </w:r>
                    </w:p>
                    <w:p w14:paraId="3BEA5349" w14:textId="77777777" w:rsidR="00004A9F" w:rsidRPr="00004A9F" w:rsidRDefault="00004A9F" w:rsidP="00004A9F">
                      <w:pPr>
                        <w:spacing w:line="276" w:lineRule="auto"/>
                        <w:rPr>
                          <w:sz w:val="24"/>
                        </w:rPr>
                      </w:pPr>
                    </w:p>
                    <w:p w14:paraId="2789FAF4" w14:textId="77777777" w:rsidR="00004A9F" w:rsidRPr="00004A9F" w:rsidRDefault="00004A9F" w:rsidP="00004A9F">
                      <w:pPr>
                        <w:spacing w:line="276" w:lineRule="auto"/>
                        <w:rPr>
                          <w:sz w:val="24"/>
                          <w:lang w:val="de-DE"/>
                        </w:rPr>
                      </w:pPr>
                      <w:r w:rsidRPr="00004A9F">
                        <w:rPr>
                          <w:sz w:val="24"/>
                        </w:rPr>
                        <w:t xml:space="preserve">        </w:t>
                      </w:r>
                      <w:r w:rsidRPr="00004A9F">
                        <w:rPr>
                          <w:sz w:val="24"/>
                          <w:lang w:val="de-DE"/>
                        </w:rPr>
                        <w:t>print("Epoch: {e}/{n}".format(e=epoch, n=epochs-1))</w:t>
                      </w:r>
                    </w:p>
                    <w:p w14:paraId="736D178A" w14:textId="77777777" w:rsidR="00004A9F" w:rsidRPr="00004A9F" w:rsidRDefault="00004A9F" w:rsidP="00004A9F">
                      <w:pPr>
                        <w:spacing w:line="276" w:lineRule="auto"/>
                        <w:rPr>
                          <w:sz w:val="24"/>
                        </w:rPr>
                      </w:pPr>
                      <w:r w:rsidRPr="00004A9F">
                        <w:rPr>
                          <w:sz w:val="24"/>
                          <w:lang w:val="de-DE"/>
                        </w:rPr>
                        <w:t xml:space="preserve">        </w:t>
                      </w:r>
                      <w:proofErr w:type="spellStart"/>
                      <w:r w:rsidRPr="00004A9F">
                        <w:rPr>
                          <w:sz w:val="24"/>
                        </w:rPr>
                        <w:t>b.start</w:t>
                      </w:r>
                      <w:proofErr w:type="spellEnd"/>
                      <w:r w:rsidRPr="00004A9F">
                        <w:rPr>
                          <w:sz w:val="24"/>
                        </w:rPr>
                        <w:t>()</w:t>
                      </w:r>
                    </w:p>
                    <w:p w14:paraId="3B2CEC1D" w14:textId="77777777" w:rsidR="00004A9F" w:rsidRPr="00004A9F" w:rsidRDefault="00004A9F" w:rsidP="00004A9F">
                      <w:pPr>
                        <w:spacing w:line="276" w:lineRule="auto"/>
                        <w:rPr>
                          <w:sz w:val="24"/>
                        </w:rPr>
                      </w:pPr>
                      <w:r w:rsidRPr="00004A9F">
                        <w:rPr>
                          <w:sz w:val="24"/>
                        </w:rPr>
                        <w:t xml:space="preserve">        for index, (x, y) in enumerate(dataset):</w:t>
                      </w:r>
                    </w:p>
                    <w:p w14:paraId="456AEC6D" w14:textId="77777777" w:rsidR="00004A9F" w:rsidRPr="00004A9F" w:rsidRDefault="00004A9F" w:rsidP="00004A9F">
                      <w:pPr>
                        <w:spacing w:line="276" w:lineRule="auto"/>
                        <w:rPr>
                          <w:sz w:val="24"/>
                        </w:rPr>
                      </w:pPr>
                      <w:r w:rsidRPr="00004A9F">
                        <w:rPr>
                          <w:sz w:val="24"/>
                        </w:rPr>
                        <w:t xml:space="preserve">            with </w:t>
                      </w:r>
                      <w:proofErr w:type="spellStart"/>
                      <w:r w:rsidRPr="00004A9F">
                        <w:rPr>
                          <w:sz w:val="24"/>
                        </w:rPr>
                        <w:t>tf.GradientTape</w:t>
                      </w:r>
                      <w:proofErr w:type="spellEnd"/>
                      <w:r w:rsidRPr="00004A9F">
                        <w:rPr>
                          <w:sz w:val="24"/>
                        </w:rPr>
                        <w:t>() as tape:</w:t>
                      </w:r>
                    </w:p>
                    <w:p w14:paraId="31FCEDE9" w14:textId="77777777" w:rsidR="00004A9F" w:rsidRPr="00004A9F" w:rsidRDefault="00004A9F" w:rsidP="00004A9F">
                      <w:pPr>
                        <w:spacing w:line="276" w:lineRule="auto"/>
                        <w:rPr>
                          <w:sz w:val="24"/>
                        </w:rPr>
                      </w:pPr>
                      <w:r w:rsidRPr="00004A9F">
                        <w:rPr>
                          <w:sz w:val="24"/>
                        </w:rPr>
                        <w:t xml:space="preserve">                </w:t>
                      </w:r>
                      <w:proofErr w:type="spellStart"/>
                      <w:r w:rsidRPr="00004A9F">
                        <w:rPr>
                          <w:sz w:val="24"/>
                        </w:rPr>
                        <w:t>inp</w:t>
                      </w:r>
                      <w:proofErr w:type="spellEnd"/>
                      <w:r w:rsidRPr="00004A9F">
                        <w:rPr>
                          <w:sz w:val="24"/>
                        </w:rPr>
                        <w:t xml:space="preserve"> = </w:t>
                      </w:r>
                      <w:proofErr w:type="spellStart"/>
                      <w:r w:rsidRPr="00004A9F">
                        <w:rPr>
                          <w:sz w:val="24"/>
                        </w:rPr>
                        <w:t>tf.expand_dims</w:t>
                      </w:r>
                      <w:proofErr w:type="spellEnd"/>
                      <w:r w:rsidRPr="00004A9F">
                        <w:rPr>
                          <w:sz w:val="24"/>
                        </w:rPr>
                        <w:t>(x[0], axis=0)</w:t>
                      </w:r>
                    </w:p>
                    <w:p w14:paraId="4F3FD517" w14:textId="77777777" w:rsidR="00004A9F" w:rsidRPr="00004A9F" w:rsidRDefault="00004A9F" w:rsidP="00004A9F">
                      <w:pPr>
                        <w:spacing w:line="276" w:lineRule="auto"/>
                        <w:rPr>
                          <w:sz w:val="24"/>
                        </w:rPr>
                      </w:pPr>
                      <w:r w:rsidRPr="00004A9F">
                        <w:rPr>
                          <w:sz w:val="24"/>
                        </w:rPr>
                        <w:t xml:space="preserve">                loss = </w:t>
                      </w:r>
                      <w:proofErr w:type="spellStart"/>
                      <w:r w:rsidRPr="00004A9F">
                        <w:rPr>
                          <w:sz w:val="24"/>
                        </w:rPr>
                        <w:t>grasp_loss</w:t>
                      </w:r>
                      <w:proofErr w:type="spellEnd"/>
                      <w:r w:rsidRPr="00004A9F">
                        <w:rPr>
                          <w:sz w:val="24"/>
                        </w:rPr>
                        <w:t>(</w:t>
                      </w:r>
                      <w:proofErr w:type="spellStart"/>
                      <w:r w:rsidRPr="00004A9F">
                        <w:rPr>
                          <w:sz w:val="24"/>
                        </w:rPr>
                        <w:t>loss_obj</w:t>
                      </w:r>
                      <w:proofErr w:type="spellEnd"/>
                      <w:r w:rsidRPr="00004A9F">
                        <w:rPr>
                          <w:sz w:val="24"/>
                        </w:rPr>
                        <w:t>, y, model(x))</w:t>
                      </w:r>
                    </w:p>
                    <w:p w14:paraId="5EDEBE34" w14:textId="77777777" w:rsidR="00004A9F" w:rsidRPr="00004A9F" w:rsidRDefault="00004A9F" w:rsidP="00004A9F">
                      <w:pPr>
                        <w:spacing w:line="276" w:lineRule="auto"/>
                        <w:rPr>
                          <w:sz w:val="24"/>
                        </w:rPr>
                      </w:pPr>
                      <w:r w:rsidRPr="00004A9F">
                        <w:rPr>
                          <w:sz w:val="24"/>
                        </w:rPr>
                        <w:t xml:space="preserve">                # print(loss)</w:t>
                      </w:r>
                    </w:p>
                    <w:p w14:paraId="2233AB7B" w14:textId="77777777" w:rsidR="00004A9F" w:rsidRPr="00004A9F" w:rsidRDefault="00004A9F" w:rsidP="00004A9F">
                      <w:pPr>
                        <w:spacing w:line="276" w:lineRule="auto"/>
                        <w:rPr>
                          <w:sz w:val="24"/>
                        </w:rPr>
                      </w:pPr>
                      <w:r w:rsidRPr="00004A9F">
                        <w:rPr>
                          <w:sz w:val="24"/>
                        </w:rPr>
                        <w:t xml:space="preserve">            grads = </w:t>
                      </w:r>
                      <w:proofErr w:type="spellStart"/>
                      <w:r w:rsidRPr="00004A9F">
                        <w:rPr>
                          <w:sz w:val="24"/>
                        </w:rPr>
                        <w:t>tape.gradient</w:t>
                      </w:r>
                      <w:proofErr w:type="spellEnd"/>
                      <w:r w:rsidRPr="00004A9F">
                        <w:rPr>
                          <w:sz w:val="24"/>
                        </w:rPr>
                        <w:t xml:space="preserve">(loss, </w:t>
                      </w:r>
                      <w:proofErr w:type="spellStart"/>
                      <w:r w:rsidRPr="00004A9F">
                        <w:rPr>
                          <w:sz w:val="24"/>
                        </w:rPr>
                        <w:t>model.trainable_variables</w:t>
                      </w:r>
                      <w:proofErr w:type="spellEnd"/>
                      <w:r w:rsidRPr="00004A9F">
                        <w:rPr>
                          <w:sz w:val="24"/>
                        </w:rPr>
                        <w:t>)</w:t>
                      </w:r>
                    </w:p>
                    <w:p w14:paraId="33465850" w14:textId="77777777" w:rsidR="00004A9F" w:rsidRPr="00004A9F" w:rsidRDefault="00004A9F" w:rsidP="00004A9F">
                      <w:pPr>
                        <w:spacing w:line="276" w:lineRule="auto"/>
                        <w:rPr>
                          <w:sz w:val="24"/>
                        </w:rPr>
                      </w:pPr>
                    </w:p>
                    <w:p w14:paraId="2CB6CB9B" w14:textId="77777777" w:rsidR="00004A9F" w:rsidRPr="00004A9F" w:rsidRDefault="00004A9F" w:rsidP="00004A9F">
                      <w:pPr>
                        <w:spacing w:line="276" w:lineRule="auto"/>
                        <w:rPr>
                          <w:sz w:val="24"/>
                        </w:rPr>
                      </w:pPr>
                      <w:r w:rsidRPr="00004A9F">
                        <w:rPr>
                          <w:sz w:val="24"/>
                        </w:rPr>
                        <w:t xml:space="preserve">            </w:t>
                      </w:r>
                      <w:proofErr w:type="spellStart"/>
                      <w:r w:rsidRPr="00004A9F">
                        <w:rPr>
                          <w:sz w:val="24"/>
                        </w:rPr>
                        <w:t>optimizer.apply_gradients</w:t>
                      </w:r>
                      <w:proofErr w:type="spellEnd"/>
                      <w:r w:rsidRPr="00004A9F">
                        <w:rPr>
                          <w:sz w:val="24"/>
                        </w:rPr>
                        <w:t xml:space="preserve">(zip(grads, </w:t>
                      </w:r>
                      <w:proofErr w:type="spellStart"/>
                      <w:r w:rsidRPr="00004A9F">
                        <w:rPr>
                          <w:sz w:val="24"/>
                        </w:rPr>
                        <w:t>model.trainable_variables</w:t>
                      </w:r>
                      <w:proofErr w:type="spellEnd"/>
                      <w:r w:rsidRPr="00004A9F">
                        <w:rPr>
                          <w:sz w:val="24"/>
                        </w:rPr>
                        <w:t>))</w:t>
                      </w:r>
                    </w:p>
                    <w:p w14:paraId="7BADCB47" w14:textId="77777777" w:rsidR="00004A9F" w:rsidRPr="00004A9F" w:rsidRDefault="00004A9F" w:rsidP="00004A9F">
                      <w:pPr>
                        <w:spacing w:line="276" w:lineRule="auto"/>
                        <w:rPr>
                          <w:sz w:val="24"/>
                        </w:rPr>
                      </w:pPr>
                      <w:r w:rsidRPr="00004A9F">
                        <w:rPr>
                          <w:sz w:val="24"/>
                        </w:rPr>
                        <w:t xml:space="preserve">            </w:t>
                      </w:r>
                      <w:proofErr w:type="spellStart"/>
                      <w:r w:rsidRPr="00004A9F">
                        <w:rPr>
                          <w:sz w:val="24"/>
                        </w:rPr>
                        <w:t>epoch_loss_avg.update_state</w:t>
                      </w:r>
                      <w:proofErr w:type="spellEnd"/>
                      <w:r w:rsidRPr="00004A9F">
                        <w:rPr>
                          <w:sz w:val="24"/>
                        </w:rPr>
                        <w:t>(loss)</w:t>
                      </w:r>
                    </w:p>
                    <w:p w14:paraId="555C580E" w14:textId="77777777" w:rsidR="00004A9F" w:rsidRPr="00004A9F" w:rsidRDefault="00004A9F" w:rsidP="00004A9F">
                      <w:pPr>
                        <w:spacing w:line="276" w:lineRule="auto"/>
                        <w:rPr>
                          <w:sz w:val="24"/>
                        </w:rPr>
                      </w:pPr>
                      <w:r w:rsidRPr="00004A9F">
                        <w:rPr>
                          <w:sz w:val="24"/>
                        </w:rPr>
                        <w:t xml:space="preserve">            </w:t>
                      </w:r>
                      <w:proofErr w:type="spellStart"/>
                      <w:r w:rsidRPr="00004A9F">
                        <w:rPr>
                          <w:sz w:val="24"/>
                        </w:rPr>
                        <w:t>b.update</w:t>
                      </w:r>
                      <w:proofErr w:type="spellEnd"/>
                      <w:r w:rsidRPr="00004A9F">
                        <w:rPr>
                          <w:sz w:val="24"/>
                        </w:rPr>
                        <w:t>(index)</w:t>
                      </w:r>
                    </w:p>
                    <w:p w14:paraId="52AAF544" w14:textId="77777777" w:rsidR="00004A9F" w:rsidRPr="00004A9F" w:rsidRDefault="00004A9F" w:rsidP="00004A9F">
                      <w:pPr>
                        <w:spacing w:line="276" w:lineRule="auto"/>
                        <w:rPr>
                          <w:sz w:val="24"/>
                        </w:rPr>
                      </w:pPr>
                    </w:p>
                    <w:p w14:paraId="039005ED" w14:textId="77777777" w:rsidR="00004A9F" w:rsidRPr="00004A9F" w:rsidRDefault="00004A9F" w:rsidP="00004A9F">
                      <w:pPr>
                        <w:spacing w:line="276" w:lineRule="auto"/>
                        <w:rPr>
                          <w:sz w:val="24"/>
                        </w:rPr>
                      </w:pPr>
                      <w:r w:rsidRPr="00004A9F">
                        <w:rPr>
                          <w:sz w:val="24"/>
                        </w:rPr>
                        <w:t xml:space="preserve">        print("Epoch loss: {l}".format(l=</w:t>
                      </w:r>
                      <w:proofErr w:type="spellStart"/>
                      <w:r w:rsidRPr="00004A9F">
                        <w:rPr>
                          <w:sz w:val="24"/>
                        </w:rPr>
                        <w:t>epoch_loss_avg.result</w:t>
                      </w:r>
                      <w:proofErr w:type="spellEnd"/>
                      <w:r w:rsidRPr="00004A9F">
                        <w:rPr>
                          <w:sz w:val="24"/>
                        </w:rPr>
                        <w:t>()))</w:t>
                      </w:r>
                    </w:p>
                    <w:p w14:paraId="47400EDE" w14:textId="77777777" w:rsidR="00004A9F" w:rsidRPr="00004A9F" w:rsidRDefault="00004A9F" w:rsidP="00004A9F">
                      <w:pPr>
                        <w:spacing w:line="276" w:lineRule="auto"/>
                        <w:rPr>
                          <w:sz w:val="24"/>
                        </w:rPr>
                      </w:pPr>
                      <w:r w:rsidRPr="00004A9F">
                        <w:rPr>
                          <w:sz w:val="24"/>
                        </w:rPr>
                        <w:t xml:space="preserve">        </w:t>
                      </w:r>
                      <w:proofErr w:type="spellStart"/>
                      <w:r w:rsidRPr="00004A9F">
                        <w:rPr>
                          <w:sz w:val="24"/>
                        </w:rPr>
                        <w:t>train_loss_results.append</w:t>
                      </w:r>
                      <w:proofErr w:type="spellEnd"/>
                      <w:r w:rsidRPr="00004A9F">
                        <w:rPr>
                          <w:sz w:val="24"/>
                        </w:rPr>
                        <w:t>(</w:t>
                      </w:r>
                      <w:proofErr w:type="spellStart"/>
                      <w:r w:rsidRPr="00004A9F">
                        <w:rPr>
                          <w:sz w:val="24"/>
                        </w:rPr>
                        <w:t>epoch_loss_avg.result</w:t>
                      </w:r>
                      <w:proofErr w:type="spellEnd"/>
                      <w:r w:rsidRPr="00004A9F">
                        <w:rPr>
                          <w:sz w:val="24"/>
                        </w:rPr>
                        <w:t>())</w:t>
                      </w:r>
                    </w:p>
                    <w:p w14:paraId="7F873635" w14:textId="77777777" w:rsidR="00004A9F" w:rsidRPr="00004A9F" w:rsidRDefault="00004A9F" w:rsidP="00004A9F">
                      <w:pPr>
                        <w:spacing w:line="276" w:lineRule="auto"/>
                        <w:rPr>
                          <w:sz w:val="24"/>
                        </w:rPr>
                      </w:pPr>
                      <w:r w:rsidRPr="00004A9F">
                        <w:rPr>
                          <w:sz w:val="24"/>
                        </w:rPr>
                        <w:t xml:space="preserve">        </w:t>
                      </w:r>
                      <w:proofErr w:type="spellStart"/>
                      <w:r w:rsidRPr="00004A9F">
                        <w:rPr>
                          <w:sz w:val="24"/>
                        </w:rPr>
                        <w:t>b.finish</w:t>
                      </w:r>
                      <w:proofErr w:type="spellEnd"/>
                      <w:r w:rsidRPr="00004A9F">
                        <w:rPr>
                          <w:sz w:val="24"/>
                        </w:rPr>
                        <w:t>()</w:t>
                      </w:r>
                    </w:p>
                    <w:p w14:paraId="01378E1D" w14:textId="77777777" w:rsidR="00004A9F" w:rsidRPr="00004A9F" w:rsidRDefault="00004A9F" w:rsidP="00004A9F">
                      <w:pPr>
                        <w:spacing w:line="276" w:lineRule="auto"/>
                        <w:rPr>
                          <w:sz w:val="24"/>
                        </w:rPr>
                      </w:pPr>
                    </w:p>
                    <w:p w14:paraId="4B538F94" w14:textId="77777777" w:rsidR="00004A9F" w:rsidRPr="00004A9F" w:rsidRDefault="00004A9F" w:rsidP="00004A9F">
                      <w:pPr>
                        <w:spacing w:line="276" w:lineRule="auto"/>
                        <w:rPr>
                          <w:sz w:val="24"/>
                        </w:rPr>
                      </w:pPr>
                      <w:r w:rsidRPr="00004A9F">
                        <w:rPr>
                          <w:sz w:val="24"/>
                        </w:rPr>
                        <w:t xml:space="preserve">    </w:t>
                      </w:r>
                      <w:proofErr w:type="spellStart"/>
                      <w:r w:rsidRPr="00004A9F">
                        <w:rPr>
                          <w:sz w:val="24"/>
                        </w:rPr>
                        <w:t>model.save_weights</w:t>
                      </w:r>
                      <w:proofErr w:type="spellEnd"/>
                      <w:r w:rsidRPr="00004A9F">
                        <w:rPr>
                          <w:sz w:val="24"/>
                        </w:rPr>
                        <w:t>("custom_model_weights.h5")</w:t>
                      </w:r>
                    </w:p>
                    <w:p w14:paraId="5FB7FE93" w14:textId="77777777" w:rsidR="00004A9F" w:rsidRPr="00004A9F" w:rsidRDefault="00004A9F" w:rsidP="00004A9F">
                      <w:pPr>
                        <w:spacing w:line="276" w:lineRule="auto"/>
                        <w:rPr>
                          <w:sz w:val="24"/>
                        </w:rPr>
                      </w:pPr>
                      <w:r w:rsidRPr="00004A9F">
                        <w:rPr>
                          <w:sz w:val="24"/>
                        </w:rPr>
                        <w:t xml:space="preserve">    </w:t>
                      </w:r>
                      <w:proofErr w:type="spellStart"/>
                      <w:r w:rsidRPr="00004A9F">
                        <w:rPr>
                          <w:sz w:val="24"/>
                        </w:rPr>
                        <w:t>plt.plot</w:t>
                      </w:r>
                      <w:proofErr w:type="spellEnd"/>
                      <w:r w:rsidRPr="00004A9F">
                        <w:rPr>
                          <w:sz w:val="24"/>
                        </w:rPr>
                        <w:t>(</w:t>
                      </w:r>
                      <w:proofErr w:type="spellStart"/>
                      <w:r w:rsidRPr="00004A9F">
                        <w:rPr>
                          <w:sz w:val="24"/>
                        </w:rPr>
                        <w:t>train_loss_results</w:t>
                      </w:r>
                      <w:proofErr w:type="spellEnd"/>
                      <w:r w:rsidRPr="00004A9F">
                        <w:rPr>
                          <w:sz w:val="24"/>
                        </w:rPr>
                        <w:t>)</w:t>
                      </w:r>
                    </w:p>
                    <w:p w14:paraId="30AE4297" w14:textId="77777777" w:rsidR="00004A9F" w:rsidRPr="00004A9F" w:rsidRDefault="00004A9F" w:rsidP="00004A9F">
                      <w:pPr>
                        <w:spacing w:line="276" w:lineRule="auto"/>
                        <w:rPr>
                          <w:sz w:val="24"/>
                        </w:rPr>
                      </w:pPr>
                      <w:r w:rsidRPr="00004A9F">
                        <w:rPr>
                          <w:sz w:val="24"/>
                        </w:rPr>
                        <w:t xml:space="preserve">    </w:t>
                      </w:r>
                      <w:proofErr w:type="spellStart"/>
                      <w:r w:rsidRPr="00004A9F">
                        <w:rPr>
                          <w:sz w:val="24"/>
                        </w:rPr>
                        <w:t>plt.xlabel</w:t>
                      </w:r>
                      <w:proofErr w:type="spellEnd"/>
                      <w:r w:rsidRPr="00004A9F">
                        <w:rPr>
                          <w:sz w:val="24"/>
                        </w:rPr>
                        <w:t>('Epoch')</w:t>
                      </w:r>
                    </w:p>
                    <w:p w14:paraId="283D77FE" w14:textId="77777777" w:rsidR="00004A9F" w:rsidRPr="00004A9F" w:rsidRDefault="00004A9F" w:rsidP="00004A9F">
                      <w:pPr>
                        <w:spacing w:line="276" w:lineRule="auto"/>
                        <w:rPr>
                          <w:sz w:val="24"/>
                        </w:rPr>
                      </w:pPr>
                      <w:r w:rsidRPr="00004A9F">
                        <w:rPr>
                          <w:sz w:val="24"/>
                        </w:rPr>
                        <w:t xml:space="preserve">    </w:t>
                      </w:r>
                      <w:proofErr w:type="spellStart"/>
                      <w:r w:rsidRPr="00004A9F">
                        <w:rPr>
                          <w:sz w:val="24"/>
                        </w:rPr>
                        <w:t>plt.ylabel</w:t>
                      </w:r>
                      <w:proofErr w:type="spellEnd"/>
                      <w:r w:rsidRPr="00004A9F">
                        <w:rPr>
                          <w:sz w:val="24"/>
                        </w:rPr>
                        <w:t>('MAE to closest grasp')</w:t>
                      </w:r>
                    </w:p>
                    <w:p w14:paraId="255D133B" w14:textId="59311CA5" w:rsidR="00FA1077" w:rsidRPr="008871C4" w:rsidRDefault="00004A9F" w:rsidP="00004A9F">
                      <w:pPr>
                        <w:spacing w:line="276" w:lineRule="auto"/>
                        <w:rPr>
                          <w:sz w:val="24"/>
                        </w:rPr>
                      </w:pPr>
                      <w:r w:rsidRPr="00004A9F">
                        <w:rPr>
                          <w:sz w:val="24"/>
                        </w:rPr>
                        <w:t xml:space="preserve">    </w:t>
                      </w:r>
                      <w:proofErr w:type="spellStart"/>
                      <w:r w:rsidRPr="00004A9F">
                        <w:rPr>
                          <w:sz w:val="24"/>
                        </w:rPr>
                        <w:t>plt.show</w:t>
                      </w:r>
                      <w:proofErr w:type="spellEnd"/>
                      <w:r w:rsidRPr="00004A9F">
                        <w:rPr>
                          <w:sz w:val="24"/>
                        </w:rPr>
                        <w:t>()</w:t>
                      </w:r>
                    </w:p>
                  </w:txbxContent>
                </v:textbox>
              </v:shape>
            </w:pict>
          </mc:Fallback>
        </mc:AlternateContent>
      </w:r>
      <w:r w:rsidR="00FA1077" w:rsidRPr="005D4752">
        <w:br w:type="page"/>
      </w:r>
    </w:p>
    <w:p w14:paraId="059A1F76" w14:textId="3C7894E3" w:rsidR="00004A9F" w:rsidRPr="005D4752" w:rsidRDefault="00004A9F">
      <w:pPr>
        <w:suppressAutoHyphens w:val="0"/>
        <w:jc w:val="left"/>
        <w:rPr>
          <w:rFonts w:eastAsia="MS Gothic"/>
          <w:b/>
          <w:bCs/>
          <w:color w:val="365F91"/>
          <w:sz w:val="28"/>
          <w:szCs w:val="28"/>
        </w:rPr>
      </w:pPr>
      <w:r w:rsidRPr="005D4752">
        <w:rPr>
          <w:noProof/>
        </w:rPr>
        <w:lastRenderedPageBreak/>
        <mc:AlternateContent>
          <mc:Choice Requires="wps">
            <w:drawing>
              <wp:anchor distT="0" distB="0" distL="114300" distR="114300" simplePos="0" relativeHeight="251661323" behindDoc="0" locked="0" layoutInCell="1" allowOverlap="1" wp14:anchorId="09B20F42" wp14:editId="5B5CA382">
                <wp:simplePos x="0" y="0"/>
                <wp:positionH relativeFrom="column">
                  <wp:posOffset>57150</wp:posOffset>
                </wp:positionH>
                <wp:positionV relativeFrom="paragraph">
                  <wp:posOffset>445770</wp:posOffset>
                </wp:positionV>
                <wp:extent cx="5400675" cy="2085975"/>
                <wp:effectExtent l="0" t="0" r="28575" b="28575"/>
                <wp:wrapNone/>
                <wp:docPr id="16" name="Text Box 16"/>
                <wp:cNvGraphicFramePr/>
                <a:graphic xmlns:a="http://schemas.openxmlformats.org/drawingml/2006/main">
                  <a:graphicData uri="http://schemas.microsoft.com/office/word/2010/wordprocessingShape">
                    <wps:wsp>
                      <wps:cNvSpPr txBox="1"/>
                      <wps:spPr>
                        <a:xfrm>
                          <a:off x="0" y="0"/>
                          <a:ext cx="5400675" cy="2085975"/>
                        </a:xfrm>
                        <a:prstGeom prst="rect">
                          <a:avLst/>
                        </a:prstGeom>
                        <a:solidFill>
                          <a:schemeClr val="lt1"/>
                        </a:solidFill>
                        <a:ln w="6350">
                          <a:solidFill>
                            <a:schemeClr val="accent1">
                              <a:lumMod val="75000"/>
                            </a:schemeClr>
                          </a:solidFill>
                        </a:ln>
                      </wps:spPr>
                      <wps:txbx>
                        <w:txbxContent>
                          <w:p w14:paraId="51C23F1F" w14:textId="77777777" w:rsidR="00004A9F" w:rsidRDefault="00004A9F" w:rsidP="00004A9F">
                            <w:pPr>
                              <w:spacing w:line="276" w:lineRule="auto"/>
                              <w:rPr>
                                <w:sz w:val="24"/>
                              </w:rPr>
                            </w:pPr>
                          </w:p>
                          <w:p w14:paraId="377568A4" w14:textId="77777777" w:rsidR="00A679EC" w:rsidRPr="00A679EC" w:rsidRDefault="00A679EC" w:rsidP="00A679EC">
                            <w:pPr>
                              <w:spacing w:line="276" w:lineRule="auto"/>
                              <w:rPr>
                                <w:sz w:val="24"/>
                              </w:rPr>
                            </w:pPr>
                            <w:r w:rsidRPr="00A679EC">
                              <w:rPr>
                                <w:sz w:val="24"/>
                              </w:rPr>
                              <w:t xml:space="preserve">def </w:t>
                            </w:r>
                            <w:proofErr w:type="spellStart"/>
                            <w:r w:rsidRPr="00A679EC">
                              <w:rPr>
                                <w:sz w:val="24"/>
                              </w:rPr>
                              <w:t>grasp_loss</w:t>
                            </w:r>
                            <w:proofErr w:type="spellEnd"/>
                            <w:r w:rsidRPr="00A679EC">
                              <w:rPr>
                                <w:sz w:val="24"/>
                              </w:rPr>
                              <w:t>(</w:t>
                            </w:r>
                            <w:proofErr w:type="spellStart"/>
                            <w:r w:rsidRPr="00A679EC">
                              <w:rPr>
                                <w:sz w:val="24"/>
                              </w:rPr>
                              <w:t>loss_obj</w:t>
                            </w:r>
                            <w:proofErr w:type="spellEnd"/>
                            <w:r w:rsidRPr="00A679EC">
                              <w:rPr>
                                <w:sz w:val="24"/>
                              </w:rPr>
                              <w:t xml:space="preserve">, labels, </w:t>
                            </w:r>
                            <w:proofErr w:type="spellStart"/>
                            <w:r w:rsidRPr="00A679EC">
                              <w:rPr>
                                <w:sz w:val="24"/>
                              </w:rPr>
                              <w:t>y_pred</w:t>
                            </w:r>
                            <w:proofErr w:type="spellEnd"/>
                            <w:r w:rsidRPr="00A679EC">
                              <w:rPr>
                                <w:sz w:val="24"/>
                              </w:rPr>
                              <w:t>):</w:t>
                            </w:r>
                          </w:p>
                          <w:p w14:paraId="2E3C204A" w14:textId="77777777" w:rsidR="00A679EC" w:rsidRPr="00A679EC" w:rsidRDefault="00A679EC" w:rsidP="00A679EC">
                            <w:pPr>
                              <w:spacing w:line="276" w:lineRule="auto"/>
                              <w:rPr>
                                <w:sz w:val="24"/>
                              </w:rPr>
                            </w:pPr>
                            <w:r w:rsidRPr="00A679EC">
                              <w:rPr>
                                <w:sz w:val="24"/>
                              </w:rPr>
                              <w:t xml:space="preserve">    losses = []</w:t>
                            </w:r>
                          </w:p>
                          <w:p w14:paraId="53AF8003" w14:textId="77777777" w:rsidR="00A679EC" w:rsidRPr="00A679EC" w:rsidRDefault="00A679EC" w:rsidP="00A679EC">
                            <w:pPr>
                              <w:spacing w:line="276" w:lineRule="auto"/>
                              <w:rPr>
                                <w:sz w:val="24"/>
                              </w:rPr>
                            </w:pPr>
                            <w:r w:rsidRPr="00A679EC">
                              <w:rPr>
                                <w:sz w:val="24"/>
                              </w:rPr>
                              <w:t xml:space="preserve">    for y in labels[:1]:</w:t>
                            </w:r>
                          </w:p>
                          <w:p w14:paraId="0ECED7B9" w14:textId="77777777" w:rsidR="00A679EC" w:rsidRPr="00A679EC" w:rsidRDefault="00A679EC" w:rsidP="00A679EC">
                            <w:pPr>
                              <w:spacing w:line="276" w:lineRule="auto"/>
                              <w:rPr>
                                <w:sz w:val="24"/>
                              </w:rPr>
                            </w:pPr>
                            <w:r w:rsidRPr="00A679EC">
                              <w:rPr>
                                <w:sz w:val="24"/>
                              </w:rPr>
                              <w:t xml:space="preserve">        loss = y - </w:t>
                            </w:r>
                            <w:proofErr w:type="spellStart"/>
                            <w:r w:rsidRPr="00A679EC">
                              <w:rPr>
                                <w:sz w:val="24"/>
                              </w:rPr>
                              <w:t>y_pred</w:t>
                            </w:r>
                            <w:proofErr w:type="spellEnd"/>
                          </w:p>
                          <w:p w14:paraId="30368583" w14:textId="77777777" w:rsidR="00A679EC" w:rsidRPr="00A679EC" w:rsidRDefault="00A679EC" w:rsidP="00A679EC">
                            <w:pPr>
                              <w:spacing w:line="276" w:lineRule="auto"/>
                              <w:rPr>
                                <w:sz w:val="24"/>
                              </w:rPr>
                            </w:pPr>
                            <w:r w:rsidRPr="00A679EC">
                              <w:rPr>
                                <w:sz w:val="24"/>
                              </w:rPr>
                              <w:t xml:space="preserve">        </w:t>
                            </w:r>
                            <w:proofErr w:type="spellStart"/>
                            <w:r w:rsidRPr="00A679EC">
                              <w:rPr>
                                <w:sz w:val="24"/>
                              </w:rPr>
                              <w:t>losses.append</w:t>
                            </w:r>
                            <w:proofErr w:type="spellEnd"/>
                            <w:r w:rsidRPr="00A679EC">
                              <w:rPr>
                                <w:sz w:val="24"/>
                              </w:rPr>
                              <w:t>(sum(loss))</w:t>
                            </w:r>
                          </w:p>
                          <w:p w14:paraId="36ACB9FF" w14:textId="77777777" w:rsidR="00A679EC" w:rsidRPr="00A679EC" w:rsidRDefault="00A679EC" w:rsidP="00A679EC">
                            <w:pPr>
                              <w:spacing w:line="276" w:lineRule="auto"/>
                              <w:rPr>
                                <w:sz w:val="24"/>
                              </w:rPr>
                            </w:pPr>
                          </w:p>
                          <w:p w14:paraId="1B684973" w14:textId="77777777" w:rsidR="00A679EC" w:rsidRPr="00A679EC" w:rsidRDefault="00A679EC" w:rsidP="00A679EC">
                            <w:pPr>
                              <w:spacing w:line="276" w:lineRule="auto"/>
                              <w:rPr>
                                <w:sz w:val="24"/>
                              </w:rPr>
                            </w:pPr>
                            <w:r w:rsidRPr="00A679EC">
                              <w:rPr>
                                <w:sz w:val="24"/>
                              </w:rPr>
                              <w:t xml:space="preserve">    closest = min(losses)</w:t>
                            </w:r>
                          </w:p>
                          <w:p w14:paraId="02E7A163" w14:textId="0AD68424" w:rsidR="00004A9F" w:rsidRPr="008871C4" w:rsidRDefault="00A679EC" w:rsidP="00A679EC">
                            <w:pPr>
                              <w:spacing w:line="276" w:lineRule="auto"/>
                              <w:rPr>
                                <w:sz w:val="24"/>
                              </w:rPr>
                            </w:pPr>
                            <w:r w:rsidRPr="00A679EC">
                              <w:rPr>
                                <w:sz w:val="24"/>
                              </w:rPr>
                              <w:t xml:space="preserve">    return </w:t>
                            </w:r>
                            <w:proofErr w:type="spellStart"/>
                            <w:r w:rsidRPr="00A679EC">
                              <w:rPr>
                                <w:sz w:val="24"/>
                              </w:rPr>
                              <w:t>loss_obj</w:t>
                            </w:r>
                            <w:proofErr w:type="spellEnd"/>
                            <w:r w:rsidRPr="00A679EC">
                              <w:rPr>
                                <w:sz w:val="24"/>
                              </w:rPr>
                              <w:t xml:space="preserve">(closest, </w:t>
                            </w:r>
                            <w:proofErr w:type="spellStart"/>
                            <w:r w:rsidRPr="00A679EC">
                              <w:rPr>
                                <w:sz w:val="24"/>
                              </w:rPr>
                              <w:t>y_pred</w:t>
                            </w:r>
                            <w:proofErr w:type="spellEnd"/>
                            <w:r w:rsidRPr="00A679EC">
                              <w:rPr>
                                <w:sz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B20F42" id="Text Box 16" o:spid="_x0000_s1084" type="#_x0000_t202" style="position:absolute;margin-left:4.5pt;margin-top:35.1pt;width:425.25pt;height:164.25pt;z-index:251661323;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" fillcolor="white [3201]" strokecolor="#2f5496 [2404]" strokeweight=".5pt">
                <v:textbox>
                  <w:txbxContent>
                    <w:p w14:paraId="51C23F1F" w14:textId="77777777" w:rsidR="00004A9F" w:rsidRDefault="00004A9F" w:rsidP="00004A9F">
                      <w:pPr>
                        <w:spacing w:line="276" w:lineRule="auto"/>
                        <w:rPr>
                          <w:sz w:val="24"/>
                        </w:rPr>
                      </w:pPr>
                    </w:p>
                    <w:p w14:paraId="377568A4" w14:textId="77777777" w:rsidR="00A679EC" w:rsidRPr="00A679EC" w:rsidRDefault="00A679EC" w:rsidP="00A679EC">
                      <w:pPr>
                        <w:spacing w:line="276" w:lineRule="auto"/>
                        <w:rPr>
                          <w:sz w:val="24"/>
                        </w:rPr>
                      </w:pPr>
                      <w:r w:rsidRPr="00A679EC">
                        <w:rPr>
                          <w:sz w:val="24"/>
                        </w:rPr>
                        <w:t xml:space="preserve">def </w:t>
                      </w:r>
                      <w:proofErr w:type="spellStart"/>
                      <w:r w:rsidRPr="00A679EC">
                        <w:rPr>
                          <w:sz w:val="24"/>
                        </w:rPr>
                        <w:t>grasp_loss</w:t>
                      </w:r>
                      <w:proofErr w:type="spellEnd"/>
                      <w:r w:rsidRPr="00A679EC">
                        <w:rPr>
                          <w:sz w:val="24"/>
                        </w:rPr>
                        <w:t>(</w:t>
                      </w:r>
                      <w:proofErr w:type="spellStart"/>
                      <w:r w:rsidRPr="00A679EC">
                        <w:rPr>
                          <w:sz w:val="24"/>
                        </w:rPr>
                        <w:t>loss_obj</w:t>
                      </w:r>
                      <w:proofErr w:type="spellEnd"/>
                      <w:r w:rsidRPr="00A679EC">
                        <w:rPr>
                          <w:sz w:val="24"/>
                        </w:rPr>
                        <w:t xml:space="preserve">, labels, </w:t>
                      </w:r>
                      <w:proofErr w:type="spellStart"/>
                      <w:r w:rsidRPr="00A679EC">
                        <w:rPr>
                          <w:sz w:val="24"/>
                        </w:rPr>
                        <w:t>y_pred</w:t>
                      </w:r>
                      <w:proofErr w:type="spellEnd"/>
                      <w:r w:rsidRPr="00A679EC">
                        <w:rPr>
                          <w:sz w:val="24"/>
                        </w:rPr>
                        <w:t>):</w:t>
                      </w:r>
                    </w:p>
                    <w:p w14:paraId="2E3C204A" w14:textId="77777777" w:rsidR="00A679EC" w:rsidRPr="00A679EC" w:rsidRDefault="00A679EC" w:rsidP="00A679EC">
                      <w:pPr>
                        <w:spacing w:line="276" w:lineRule="auto"/>
                        <w:rPr>
                          <w:sz w:val="24"/>
                        </w:rPr>
                      </w:pPr>
                      <w:r w:rsidRPr="00A679EC">
                        <w:rPr>
                          <w:sz w:val="24"/>
                        </w:rPr>
                        <w:t xml:space="preserve">    losses = []</w:t>
                      </w:r>
                    </w:p>
                    <w:p w14:paraId="53AF8003" w14:textId="77777777" w:rsidR="00A679EC" w:rsidRPr="00A679EC" w:rsidRDefault="00A679EC" w:rsidP="00A679EC">
                      <w:pPr>
                        <w:spacing w:line="276" w:lineRule="auto"/>
                        <w:rPr>
                          <w:sz w:val="24"/>
                        </w:rPr>
                      </w:pPr>
                      <w:r w:rsidRPr="00A679EC">
                        <w:rPr>
                          <w:sz w:val="24"/>
                        </w:rPr>
                        <w:t xml:space="preserve">    for y in labels[:1]:</w:t>
                      </w:r>
                    </w:p>
                    <w:p w14:paraId="0ECED7B9" w14:textId="77777777" w:rsidR="00A679EC" w:rsidRPr="00A679EC" w:rsidRDefault="00A679EC" w:rsidP="00A679EC">
                      <w:pPr>
                        <w:spacing w:line="276" w:lineRule="auto"/>
                        <w:rPr>
                          <w:sz w:val="24"/>
                        </w:rPr>
                      </w:pPr>
                      <w:r w:rsidRPr="00A679EC">
                        <w:rPr>
                          <w:sz w:val="24"/>
                        </w:rPr>
                        <w:t xml:space="preserve">        loss = y - </w:t>
                      </w:r>
                      <w:proofErr w:type="spellStart"/>
                      <w:r w:rsidRPr="00A679EC">
                        <w:rPr>
                          <w:sz w:val="24"/>
                        </w:rPr>
                        <w:t>y_pred</w:t>
                      </w:r>
                      <w:proofErr w:type="spellEnd"/>
                    </w:p>
                    <w:p w14:paraId="30368583" w14:textId="77777777" w:rsidR="00A679EC" w:rsidRPr="00A679EC" w:rsidRDefault="00A679EC" w:rsidP="00A679EC">
                      <w:pPr>
                        <w:spacing w:line="276" w:lineRule="auto"/>
                        <w:rPr>
                          <w:sz w:val="24"/>
                        </w:rPr>
                      </w:pPr>
                      <w:r w:rsidRPr="00A679EC">
                        <w:rPr>
                          <w:sz w:val="24"/>
                        </w:rPr>
                        <w:t xml:space="preserve">        </w:t>
                      </w:r>
                      <w:proofErr w:type="spellStart"/>
                      <w:r w:rsidRPr="00A679EC">
                        <w:rPr>
                          <w:sz w:val="24"/>
                        </w:rPr>
                        <w:t>losses.append</w:t>
                      </w:r>
                      <w:proofErr w:type="spellEnd"/>
                      <w:r w:rsidRPr="00A679EC">
                        <w:rPr>
                          <w:sz w:val="24"/>
                        </w:rPr>
                        <w:t>(sum(loss))</w:t>
                      </w:r>
                    </w:p>
                    <w:p w14:paraId="36ACB9FF" w14:textId="77777777" w:rsidR="00A679EC" w:rsidRPr="00A679EC" w:rsidRDefault="00A679EC" w:rsidP="00A679EC">
                      <w:pPr>
                        <w:spacing w:line="276" w:lineRule="auto"/>
                        <w:rPr>
                          <w:sz w:val="24"/>
                        </w:rPr>
                      </w:pPr>
                    </w:p>
                    <w:p w14:paraId="1B684973" w14:textId="77777777" w:rsidR="00A679EC" w:rsidRPr="00A679EC" w:rsidRDefault="00A679EC" w:rsidP="00A679EC">
                      <w:pPr>
                        <w:spacing w:line="276" w:lineRule="auto"/>
                        <w:rPr>
                          <w:sz w:val="24"/>
                        </w:rPr>
                      </w:pPr>
                      <w:r w:rsidRPr="00A679EC">
                        <w:rPr>
                          <w:sz w:val="24"/>
                        </w:rPr>
                        <w:t xml:space="preserve">    closest = min(losses)</w:t>
                      </w:r>
                    </w:p>
                    <w:p w14:paraId="02E7A163" w14:textId="0AD68424" w:rsidR="00004A9F" w:rsidRPr="008871C4" w:rsidRDefault="00A679EC" w:rsidP="00A679EC">
                      <w:pPr>
                        <w:spacing w:line="276" w:lineRule="auto"/>
                        <w:rPr>
                          <w:sz w:val="24"/>
                        </w:rPr>
                      </w:pPr>
                      <w:r w:rsidRPr="00A679EC">
                        <w:rPr>
                          <w:sz w:val="24"/>
                        </w:rPr>
                        <w:t xml:space="preserve">    return </w:t>
                      </w:r>
                      <w:proofErr w:type="spellStart"/>
                      <w:r w:rsidRPr="00A679EC">
                        <w:rPr>
                          <w:sz w:val="24"/>
                        </w:rPr>
                        <w:t>loss_obj</w:t>
                      </w:r>
                      <w:proofErr w:type="spellEnd"/>
                      <w:r w:rsidRPr="00A679EC">
                        <w:rPr>
                          <w:sz w:val="24"/>
                        </w:rPr>
                        <w:t xml:space="preserve">(closest, </w:t>
                      </w:r>
                      <w:proofErr w:type="spellStart"/>
                      <w:r w:rsidRPr="00A679EC">
                        <w:rPr>
                          <w:sz w:val="24"/>
                        </w:rPr>
                        <w:t>y_pred</w:t>
                      </w:r>
                      <w:proofErr w:type="spellEnd"/>
                      <w:r w:rsidRPr="00A679EC">
                        <w:rPr>
                          <w:sz w:val="24"/>
                        </w:rPr>
                        <w:t>)</w:t>
                      </w:r>
                    </w:p>
                  </w:txbxContent>
                </v:textbox>
              </v:shape>
            </w:pict>
          </mc:Fallback>
        </mc:AlternateContent>
      </w:r>
      <w:r w:rsidRPr="005D4752">
        <w:br w:type="page"/>
      </w:r>
    </w:p>
    <w:p w14:paraId="43136FBB" w14:textId="6F8F46F9" w:rsidR="00B23CA2" w:rsidRDefault="000637A8" w:rsidP="00FA1077">
      <w:pPr>
        <w:pStyle w:val="AppendixSection"/>
        <w:numPr>
          <w:ilvl w:val="0"/>
          <w:numId w:val="13"/>
        </w:numPr>
        <w:ind w:left="426" w:hanging="432"/>
        <w:outlineLvl w:val="9"/>
      </w:pPr>
      <w:r>
        <w:lastRenderedPageBreak/>
        <w:t>SCW</w:t>
      </w:r>
      <w:r>
        <w:t xml:space="preserve"> </w:t>
      </w:r>
      <w:proofErr w:type="spellStart"/>
      <w:r>
        <w:t>SBatch</w:t>
      </w:r>
      <w:proofErr w:type="spellEnd"/>
      <w:r>
        <w:t xml:space="preserve"> File</w:t>
      </w:r>
    </w:p>
    <w:p w14:paraId="66A2C374" w14:textId="73F05F90" w:rsidR="00B23CA2" w:rsidRDefault="00B23CA2">
      <w:pPr>
        <w:suppressAutoHyphens w:val="0"/>
        <w:jc w:val="left"/>
        <w:rPr>
          <w:rFonts w:eastAsia="MS Gothic"/>
          <w:b/>
          <w:bCs/>
          <w:color w:val="365F91"/>
          <w:sz w:val="28"/>
          <w:szCs w:val="28"/>
        </w:rPr>
      </w:pPr>
      <w:r w:rsidRPr="005D4752">
        <w:rPr>
          <w:noProof/>
        </w:rPr>
        <mc:AlternateContent>
          <mc:Choice Requires="wps">
            <w:drawing>
              <wp:anchor distT="0" distB="0" distL="114300" distR="114300" simplePos="0" relativeHeight="251667467" behindDoc="0" locked="0" layoutInCell="1" allowOverlap="1" wp14:anchorId="6F0CB927" wp14:editId="5365A195">
                <wp:simplePos x="0" y="0"/>
                <wp:positionH relativeFrom="column">
                  <wp:posOffset>-19050</wp:posOffset>
                </wp:positionH>
                <wp:positionV relativeFrom="paragraph">
                  <wp:posOffset>82550</wp:posOffset>
                </wp:positionV>
                <wp:extent cx="5400675" cy="7429500"/>
                <wp:effectExtent l="0" t="0" r="28575" b="19050"/>
                <wp:wrapNone/>
                <wp:docPr id="32" name="Text Box 32"/>
                <wp:cNvGraphicFramePr/>
                <a:graphic xmlns:a="http://schemas.openxmlformats.org/drawingml/2006/main">
                  <a:graphicData uri="http://schemas.microsoft.com/office/word/2010/wordprocessingShape">
                    <wps:wsp>
                      <wps:cNvSpPr txBox="1"/>
                      <wps:spPr>
                        <a:xfrm>
                          <a:off x="0" y="0"/>
                          <a:ext cx="5400675" cy="7429500"/>
                        </a:xfrm>
                        <a:prstGeom prst="rect">
                          <a:avLst/>
                        </a:prstGeom>
                        <a:solidFill>
                          <a:schemeClr val="lt1"/>
                        </a:solidFill>
                        <a:ln w="6350">
                          <a:solidFill>
                            <a:schemeClr val="accent1">
                              <a:lumMod val="75000"/>
                            </a:schemeClr>
                          </a:solidFill>
                        </a:ln>
                      </wps:spPr>
                      <wps:txbx>
                        <w:txbxContent>
                          <w:p w14:paraId="07B2EFF0" w14:textId="77777777" w:rsidR="0011461E" w:rsidRDefault="0011461E" w:rsidP="0011461E">
                            <w:pPr>
                              <w:spacing w:line="276" w:lineRule="auto"/>
                              <w:rPr>
                                <w:sz w:val="24"/>
                              </w:rPr>
                            </w:pPr>
                          </w:p>
                          <w:p w14:paraId="4B389BCC" w14:textId="2FE1F472" w:rsidR="0011461E" w:rsidRPr="008871C4" w:rsidRDefault="0011461E" w:rsidP="0011461E">
                            <w:pPr>
                              <w:spacing w:line="276" w:lineRule="auto"/>
                              <w:rPr>
                                <w:sz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F0CB927" id="Text Box 32" o:spid="_x0000_s1085" type="#_x0000_t202" style="position:absolute;margin-left:-1.5pt;margin-top:6.5pt;width:425.25pt;height:585pt;z-index:251667467;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" fillcolor="white [3201]" strokecolor="#2f5496 [2404]" strokeweight=".5pt">
                <v:textbox>
                  <w:txbxContent>
                    <w:p w14:paraId="07B2EFF0" w14:textId="77777777" w:rsidR="0011461E" w:rsidRDefault="0011461E" w:rsidP="0011461E">
                      <w:pPr>
                        <w:spacing w:line="276" w:lineRule="auto"/>
                        <w:rPr>
                          <w:sz w:val="24"/>
                        </w:rPr>
                      </w:pPr>
                    </w:p>
                    <w:p w14:paraId="4B389BCC" w14:textId="2FE1F472" w:rsidR="0011461E" w:rsidRPr="008871C4" w:rsidRDefault="0011461E" w:rsidP="0011461E">
                      <w:pPr>
                        <w:spacing w:line="276" w:lineRule="auto"/>
                        <w:rPr>
                          <w:sz w:val="24"/>
                        </w:rPr>
                      </w:pPr>
                    </w:p>
                  </w:txbxContent>
                </v:textbox>
              </v:shape>
            </w:pict>
          </mc:Fallback>
        </mc:AlternateContent>
      </w:r>
      <w:r>
        <w:br w:type="page"/>
      </w:r>
    </w:p>
    <w:p w14:paraId="1D13EC0F" w14:textId="7A27316D" w:rsidR="003E370B" w:rsidRDefault="00B23CA2" w:rsidP="00FA1077">
      <w:pPr>
        <w:pStyle w:val="AppendixSection"/>
        <w:numPr>
          <w:ilvl w:val="0"/>
          <w:numId w:val="13"/>
        </w:numPr>
        <w:ind w:left="426" w:hanging="432"/>
        <w:outlineLvl w:val="9"/>
      </w:pPr>
      <w:r>
        <w:lastRenderedPageBreak/>
        <w:t>Testing Table</w:t>
      </w:r>
    </w:p>
    <w:p w14:paraId="4CA01490" w14:textId="77777777" w:rsidR="00B23CA2" w:rsidRDefault="00B23CA2" w:rsidP="00B23CA2">
      <w:pPr>
        <w:pStyle w:val="AppendixSection"/>
        <w:ind w:hanging="426"/>
        <w:outlineLvl w:val="9"/>
      </w:pPr>
    </w:p>
    <w:sectPr w:rsidR="00B23CA2">
      <w:headerReference w:type="default" r:id="rId70"/>
      <w:footerReference w:type="default" r:id="rId71"/>
      <w:pgSz w:w="11906" w:h="16838"/>
      <w:pgMar w:top="1428" w:right="1800" w:bottom="1440" w:left="1800" w:header="708" w:footer="70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1388F1" w14:textId="77777777" w:rsidR="00E522D9" w:rsidRDefault="00E522D9">
      <w:r>
        <w:separator/>
      </w:r>
    </w:p>
  </w:endnote>
  <w:endnote w:type="continuationSeparator" w:id="0">
    <w:p w14:paraId="2621B07D" w14:textId="77777777" w:rsidR="00E522D9" w:rsidRDefault="00E522D9">
      <w:r>
        <w:continuationSeparator/>
      </w:r>
    </w:p>
  </w:endnote>
  <w:endnote w:type="continuationNotice" w:id="1">
    <w:p w14:paraId="3FE3958B" w14:textId="77777777" w:rsidR="00E522D9" w:rsidRDefault="00E522D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rebuchet MS">
    <w:panose1 w:val="020B0603020202020204"/>
    <w:charset w:val="00"/>
    <w:family w:val="swiss"/>
    <w:pitch w:val="variable"/>
    <w:sig w:usb0="000006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swiss"/>
    <w:pitch w:val="variable"/>
    <w:sig w:usb0="E1000AEF" w:usb1="5000A1FF" w:usb2="00000000" w:usb3="00000000" w:csb0="000001BF" w:csb1="00000000"/>
  </w:font>
  <w:font w:name="Liberation Sans">
    <w:charset w:val="00"/>
    <w:family w:val="roman"/>
    <w:pitch w:val="variable"/>
  </w:font>
  <w:font w:name="Noto Sans CJK SC">
    <w:charset w:val="00"/>
    <w:family w:val="roman"/>
    <w:pitch w:val="default"/>
  </w:font>
  <w:font w:name="Lohit Devanagari">
    <w:charset w:val="00"/>
    <w:family w:val="roman"/>
    <w:pitch w:val="default"/>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auto"/>
    <w:pitch w:val="variable"/>
    <w:sig w:usb0="E00002FF" w:usb1="5000205A"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ACBA1F" w14:textId="77777777" w:rsidR="00AE1EA3" w:rsidRDefault="00DC109E">
    <w:pPr>
      <w:pStyle w:val="Footer"/>
      <w:jc w:val="center"/>
    </w:pPr>
    <w:r>
      <w:fldChar w:fldCharType="begin"/>
    </w:r>
    <w:r>
      <w:instrText xml:space="preserve"> PAGE </w:instrText>
    </w:r>
    <w:r>
      <w:fldChar w:fldCharType="separate"/>
    </w:r>
    <w:r>
      <w:t>x</w:t>
    </w:r>
    <w:r>
      <w:fldChar w:fldCharType="end"/>
    </w:r>
  </w:p>
  <w:p w14:paraId="606D1E5D" w14:textId="77777777" w:rsidR="00AE1EA3" w:rsidRDefault="00E522D9">
    <w:pPr>
      <w:pStyle w:val="Footer"/>
      <w:jc w:val="cen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90DCB5" w14:textId="77777777" w:rsidR="00AE1EA3" w:rsidRDefault="00DC109E">
    <w:pPr>
      <w:pStyle w:val="Footer"/>
      <w:jc w:val="center"/>
    </w:pPr>
    <w:r>
      <w:fldChar w:fldCharType="begin"/>
    </w:r>
    <w:r>
      <w:instrText xml:space="preserve"> PAGE </w:instrText>
    </w:r>
    <w:r>
      <w:fldChar w:fldCharType="separate"/>
    </w:r>
    <w:r>
      <w:t>35</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02681333"/>
      <w:docPartObj>
        <w:docPartGallery w:val="Page Numbers (Bottom of Page)"/>
        <w:docPartUnique/>
      </w:docPartObj>
    </w:sdtPr>
    <w:sdtEndPr>
      <w:rPr>
        <w:noProof/>
      </w:rPr>
    </w:sdtEndPr>
    <w:sdtContent>
      <w:p w14:paraId="1B183E87" w14:textId="2B834904" w:rsidR="00C2417F" w:rsidRDefault="00C2417F">
        <w:pPr>
          <w:pStyle w:val="Footer"/>
          <w:jc w:val="center"/>
        </w:pPr>
        <w:r>
          <w:fldChar w:fldCharType="begin"/>
        </w:r>
        <w:r>
          <w:instrText xml:space="preserve"> PAGE  \* Arabic  \* MERGEFORMAT </w:instrText>
        </w:r>
        <w:r>
          <w:fldChar w:fldCharType="separate"/>
        </w:r>
        <w:r>
          <w:rPr>
            <w:noProof/>
          </w:rPr>
          <w:t>1</w:t>
        </w:r>
        <w:r>
          <w:fldChar w:fldCharType="end"/>
        </w:r>
      </w:p>
    </w:sdtContent>
  </w:sdt>
  <w:p w14:paraId="6995A1D0" w14:textId="77777777" w:rsidR="00C2417F" w:rsidRDefault="00C2417F">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B5A33C" w14:textId="77777777" w:rsidR="00AE1EA3" w:rsidRDefault="00DC109E">
    <w:pPr>
      <w:pStyle w:val="Footer"/>
      <w:jc w:val="center"/>
    </w:pPr>
    <w:r>
      <w:fldChar w:fldCharType="begin"/>
    </w:r>
    <w:r>
      <w:instrText xml:space="preserve"> PAGE </w:instrText>
    </w:r>
    <w:r>
      <w:fldChar w:fldCharType="separate"/>
    </w:r>
    <w:r>
      <w:t>11</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9BD8E2" w14:textId="77777777" w:rsidR="00AE1EA3" w:rsidRDefault="00DC109E">
    <w:pPr>
      <w:pStyle w:val="Footer"/>
      <w:jc w:val="center"/>
    </w:pPr>
    <w:r>
      <w:fldChar w:fldCharType="begin"/>
    </w:r>
    <w:r>
      <w:instrText xml:space="preserve"> PAGE </w:instrText>
    </w:r>
    <w:r>
      <w:fldChar w:fldCharType="separate"/>
    </w:r>
    <w:r>
      <w:t>16</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D0D74F" w14:textId="77777777" w:rsidR="00AE1EA3" w:rsidRDefault="00DC109E">
    <w:pPr>
      <w:pStyle w:val="Footer"/>
      <w:jc w:val="center"/>
    </w:pPr>
    <w:r>
      <w:fldChar w:fldCharType="begin"/>
    </w:r>
    <w:r>
      <w:instrText xml:space="preserve"> PAGE </w:instrText>
    </w:r>
    <w:r>
      <w:fldChar w:fldCharType="separate"/>
    </w:r>
    <w:r>
      <w:t>25</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9569A5" w14:textId="77777777" w:rsidR="00AE1EA3" w:rsidRDefault="00DC109E">
    <w:pPr>
      <w:pStyle w:val="Footer"/>
      <w:jc w:val="center"/>
    </w:pPr>
    <w:r>
      <w:fldChar w:fldCharType="begin"/>
    </w:r>
    <w:r>
      <w:instrText xml:space="preserve"> PAGE </w:instrText>
    </w:r>
    <w:r>
      <w:fldChar w:fldCharType="separate"/>
    </w:r>
    <w:r>
      <w:t>28</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83248E" w14:textId="77777777" w:rsidR="00AE1EA3" w:rsidRDefault="00DC109E">
    <w:pPr>
      <w:pStyle w:val="Footer"/>
      <w:jc w:val="center"/>
    </w:pPr>
    <w:r>
      <w:fldChar w:fldCharType="begin"/>
    </w:r>
    <w:r>
      <w:instrText xml:space="preserve"> PAGE </w:instrText>
    </w:r>
    <w:r>
      <w:fldChar w:fldCharType="separate"/>
    </w:r>
    <w:r>
      <w:t>29</w:t>
    </w:r>
    <w: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BB2042" w14:textId="77777777" w:rsidR="00AE1EA3" w:rsidRDefault="00DC109E">
    <w:pPr>
      <w:pStyle w:val="Footer"/>
      <w:jc w:val="center"/>
    </w:pPr>
    <w:r>
      <w:fldChar w:fldCharType="begin"/>
    </w:r>
    <w:r>
      <w:instrText xml:space="preserve"> PAGE </w:instrText>
    </w:r>
    <w:r>
      <w:fldChar w:fldCharType="separate"/>
    </w:r>
    <w:r>
      <w:t>30</w:t>
    </w:r>
    <w: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DB1A5B" w14:textId="77777777" w:rsidR="00AE1EA3" w:rsidRDefault="00DC109E">
    <w:pPr>
      <w:pStyle w:val="Footer"/>
      <w:jc w:val="center"/>
    </w:pPr>
    <w:r>
      <w:fldChar w:fldCharType="begin"/>
    </w:r>
    <w:r>
      <w:instrText xml:space="preserve"> PAGE </w:instrText>
    </w:r>
    <w:r>
      <w:fldChar w:fldCharType="separate"/>
    </w:r>
    <w:r>
      <w:t>3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1A736D" w14:textId="77777777" w:rsidR="00E522D9" w:rsidRDefault="00E522D9">
      <w:r>
        <w:rPr>
          <w:color w:val="000000"/>
        </w:rPr>
        <w:separator/>
      </w:r>
    </w:p>
  </w:footnote>
  <w:footnote w:type="continuationSeparator" w:id="0">
    <w:p w14:paraId="3DD32A14" w14:textId="77777777" w:rsidR="00E522D9" w:rsidRDefault="00E522D9">
      <w:r>
        <w:continuationSeparator/>
      </w:r>
    </w:p>
  </w:footnote>
  <w:footnote w:type="continuationNotice" w:id="1">
    <w:p w14:paraId="0F24B704" w14:textId="77777777" w:rsidR="00E522D9" w:rsidRDefault="00E522D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0074E" w14:textId="77777777" w:rsidR="00AE1EA3" w:rsidRDefault="00DC109E">
    <w:pPr>
      <w:pStyle w:val="Header"/>
    </w:pPr>
    <w:r>
      <w:t>Deep Learning for</w:t>
    </w:r>
  </w:p>
  <w:p w14:paraId="0364EC1E" w14:textId="77777777" w:rsidR="00AE1EA3" w:rsidRDefault="00DC109E">
    <w:pPr>
      <w:pStyle w:val="Header"/>
    </w:pPr>
    <w:r>
      <w:t>Robotic Grasp Detection</w:t>
    </w:r>
    <w:r>
      <w:tab/>
    </w:r>
    <w:r>
      <w:tab/>
      <w:t>Oliver Thomas (olt13)</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015392" w14:textId="77777777" w:rsidR="00AE1EA3" w:rsidRDefault="00DC109E">
    <w:pPr>
      <w:pStyle w:val="Header"/>
    </w:pPr>
    <w:r>
      <w:t>Chapter 8</w:t>
    </w:r>
    <w:r>
      <w:tab/>
    </w:r>
    <w:r>
      <w:tab/>
      <w:t>Appendic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0DE0C" w14:textId="77777777" w:rsidR="00C2417F" w:rsidRDefault="00C2417F">
    <w:pPr>
      <w:pStyle w:val="Header"/>
    </w:pPr>
    <w:r>
      <w:t>Chapter 1</w:t>
    </w:r>
    <w:r>
      <w:tab/>
    </w:r>
    <w:r>
      <w:tab/>
      <w:t xml:space="preserve">Project Background, </w:t>
    </w:r>
  </w:p>
  <w:p w14:paraId="0C798672" w14:textId="1406C07D" w:rsidR="00C2417F" w:rsidRDefault="00C2417F">
    <w:pPr>
      <w:pStyle w:val="Header"/>
    </w:pPr>
    <w:r>
      <w:tab/>
    </w:r>
    <w:r>
      <w:tab/>
      <w:t>Analysis &amp; Proces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2C62F0" w14:textId="77777777" w:rsidR="00AE1EA3" w:rsidRDefault="00DC109E">
    <w:pPr>
      <w:pStyle w:val="Header"/>
    </w:pPr>
    <w:r>
      <w:t>Chapter 2</w:t>
    </w:r>
    <w:r>
      <w:tab/>
    </w:r>
    <w:r>
      <w:tab/>
      <w:t>Convolutional Neural Networks</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39AF32" w14:textId="77777777" w:rsidR="00AE1EA3" w:rsidRDefault="00DC109E">
    <w:pPr>
      <w:pStyle w:val="Header"/>
    </w:pPr>
    <w:r>
      <w:t>Chapter 3</w:t>
    </w:r>
    <w:r>
      <w:tab/>
    </w:r>
    <w:r>
      <w:tab/>
      <w:t>Experiment Methods</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9D5A78" w14:textId="77777777" w:rsidR="00AE1EA3" w:rsidRDefault="00DC109E">
    <w:pPr>
      <w:pStyle w:val="Header"/>
    </w:pPr>
    <w:r>
      <w:t>Chapter 4</w:t>
    </w:r>
    <w:r>
      <w:tab/>
    </w:r>
    <w:r>
      <w:tab/>
      <w:t>Software Design &amp;</w:t>
    </w:r>
  </w:p>
  <w:p w14:paraId="68A4644A" w14:textId="77777777" w:rsidR="00AE1EA3" w:rsidRDefault="00DC109E">
    <w:pPr>
      <w:pStyle w:val="Header"/>
    </w:pPr>
    <w:r>
      <w:tab/>
    </w:r>
    <w:r>
      <w:tab/>
      <w:t>Implementation</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D9F943" w14:textId="77777777" w:rsidR="00AE1EA3" w:rsidRDefault="00DC109E">
    <w:pPr>
      <w:pStyle w:val="Header"/>
    </w:pPr>
    <w:r>
      <w:t>Chapter 5</w:t>
    </w:r>
    <w:r>
      <w:tab/>
    </w:r>
    <w:r>
      <w:tab/>
      <w:t>Testing</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2F9A0C" w14:textId="77777777" w:rsidR="00AE1EA3" w:rsidRDefault="00DC109E">
    <w:pPr>
      <w:pStyle w:val="Header"/>
    </w:pPr>
    <w:r>
      <w:t>Chapter 6</w:t>
    </w:r>
    <w:r>
      <w:tab/>
    </w:r>
    <w:r>
      <w:tab/>
      <w:t>Results and Conclusions</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5B0A11" w14:textId="77777777" w:rsidR="00AE1EA3" w:rsidRDefault="00DC109E">
    <w:pPr>
      <w:pStyle w:val="Header"/>
    </w:pPr>
    <w:r>
      <w:t>Chapter 7</w:t>
    </w:r>
    <w:r>
      <w:tab/>
    </w:r>
    <w:r>
      <w:tab/>
      <w:t>Critical Evaluation</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C92CEA" w14:textId="77777777" w:rsidR="00AE1EA3" w:rsidRDefault="00DC109E">
    <w:pPr>
      <w:pStyle w:val="Header"/>
    </w:pPr>
    <w:r>
      <w:t>Chapter 8</w:t>
    </w:r>
    <w:r>
      <w:tab/>
    </w:r>
    <w:r>
      <w:tab/>
      <w:t>Annotated Bibliography</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522A66"/>
    <w:multiLevelType w:val="multilevel"/>
    <w:tmpl w:val="7BAC154C"/>
    <w:lvl w:ilvl="0">
      <w:numFmt w:val="bullet"/>
      <w:lvlText w:val=""/>
      <w:lvlJc w:val="left"/>
      <w:pPr>
        <w:ind w:left="720" w:hanging="360"/>
      </w:pPr>
      <w:rPr>
        <w:rFonts w:ascii="Symbol" w:hAnsi="Symbol" w:cs="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cs="Wingdings"/>
      </w:rPr>
    </w:lvl>
    <w:lvl w:ilvl="3">
      <w:numFmt w:val="bullet"/>
      <w:lvlText w:val=""/>
      <w:lvlJc w:val="left"/>
      <w:pPr>
        <w:ind w:left="2880" w:hanging="360"/>
      </w:pPr>
      <w:rPr>
        <w:rFonts w:ascii="Symbol" w:hAnsi="Symbol" w:cs="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cs="Wingdings"/>
      </w:rPr>
    </w:lvl>
    <w:lvl w:ilvl="6">
      <w:numFmt w:val="bullet"/>
      <w:lvlText w:val=""/>
      <w:lvlJc w:val="left"/>
      <w:pPr>
        <w:ind w:left="5040" w:hanging="360"/>
      </w:pPr>
      <w:rPr>
        <w:rFonts w:ascii="Symbol" w:hAnsi="Symbol" w:cs="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cs="Wingdings"/>
      </w:rPr>
    </w:lvl>
  </w:abstractNum>
  <w:abstractNum w:abstractNumId="1" w15:restartNumberingAfterBreak="0">
    <w:nsid w:val="27F21F97"/>
    <w:multiLevelType w:val="multilevel"/>
    <w:tmpl w:val="3F287074"/>
    <w:lvl w:ilvl="0">
      <w:numFmt w:val="bullet"/>
      <w:lvlText w:val=""/>
      <w:lvlJc w:val="left"/>
      <w:pPr>
        <w:ind w:left="720" w:hanging="360"/>
      </w:pPr>
      <w:rPr>
        <w:rFonts w:ascii="Symbol" w:hAnsi="Symbol" w:cs="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cs="Wingdings"/>
      </w:rPr>
    </w:lvl>
    <w:lvl w:ilvl="3">
      <w:numFmt w:val="bullet"/>
      <w:lvlText w:val=""/>
      <w:lvlJc w:val="left"/>
      <w:pPr>
        <w:ind w:left="2880" w:hanging="360"/>
      </w:pPr>
      <w:rPr>
        <w:rFonts w:ascii="Symbol" w:hAnsi="Symbol" w:cs="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cs="Wingdings"/>
      </w:rPr>
    </w:lvl>
    <w:lvl w:ilvl="6">
      <w:numFmt w:val="bullet"/>
      <w:lvlText w:val=""/>
      <w:lvlJc w:val="left"/>
      <w:pPr>
        <w:ind w:left="5040" w:hanging="360"/>
      </w:pPr>
      <w:rPr>
        <w:rFonts w:ascii="Symbol" w:hAnsi="Symbol" w:cs="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cs="Wingdings"/>
      </w:rPr>
    </w:lvl>
  </w:abstractNum>
  <w:abstractNum w:abstractNumId="2" w15:restartNumberingAfterBreak="0">
    <w:nsid w:val="2A3C7D5F"/>
    <w:multiLevelType w:val="multilevel"/>
    <w:tmpl w:val="D1CC248E"/>
    <w:lvl w:ilvl="0">
      <w:start w:val="1"/>
      <w:numFmt w:val="decimal"/>
      <w:lvlText w:val="T%1."/>
      <w:lvlJc w:val="left"/>
      <w:pPr>
        <w:ind w:left="720" w:hanging="360"/>
      </w:p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cs="Wingdings"/>
      </w:rPr>
    </w:lvl>
    <w:lvl w:ilvl="3">
      <w:numFmt w:val="bullet"/>
      <w:lvlText w:val=""/>
      <w:lvlJc w:val="left"/>
      <w:pPr>
        <w:ind w:left="2880" w:hanging="360"/>
      </w:pPr>
      <w:rPr>
        <w:rFonts w:ascii="Symbol" w:hAnsi="Symbol" w:cs="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cs="Wingdings"/>
      </w:rPr>
    </w:lvl>
    <w:lvl w:ilvl="6">
      <w:numFmt w:val="bullet"/>
      <w:lvlText w:val=""/>
      <w:lvlJc w:val="left"/>
      <w:pPr>
        <w:ind w:left="5040" w:hanging="360"/>
      </w:pPr>
      <w:rPr>
        <w:rFonts w:ascii="Symbol" w:hAnsi="Symbol" w:cs="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cs="Wingdings"/>
      </w:rPr>
    </w:lvl>
  </w:abstractNum>
  <w:abstractNum w:abstractNumId="3" w15:restartNumberingAfterBreak="0">
    <w:nsid w:val="41907A97"/>
    <w:multiLevelType w:val="multilevel"/>
    <w:tmpl w:val="9ACE3CD4"/>
    <w:lvl w:ilvl="0">
      <w:numFmt w:val="bullet"/>
      <w:lvlText w:val=""/>
      <w:lvlJc w:val="left"/>
      <w:pPr>
        <w:ind w:left="1080" w:hanging="360"/>
      </w:pPr>
      <w:rPr>
        <w:rFonts w:ascii="Symbol" w:hAnsi="Symbol" w:cs="Symbol"/>
      </w:rPr>
    </w:lvl>
    <w:lvl w:ilvl="1">
      <w:numFmt w:val="bullet"/>
      <w:lvlText w:val="o"/>
      <w:lvlJc w:val="left"/>
      <w:pPr>
        <w:ind w:left="1800" w:hanging="360"/>
      </w:pPr>
      <w:rPr>
        <w:rFonts w:ascii="Courier New" w:hAnsi="Courier New" w:cs="Courier New"/>
      </w:rPr>
    </w:lvl>
    <w:lvl w:ilvl="2">
      <w:numFmt w:val="bullet"/>
      <w:lvlText w:val=""/>
      <w:lvlJc w:val="left"/>
      <w:pPr>
        <w:ind w:left="2520" w:hanging="360"/>
      </w:pPr>
      <w:rPr>
        <w:rFonts w:ascii="Wingdings" w:hAnsi="Wingdings" w:cs="Wingdings"/>
      </w:rPr>
    </w:lvl>
    <w:lvl w:ilvl="3">
      <w:numFmt w:val="bullet"/>
      <w:lvlText w:val=""/>
      <w:lvlJc w:val="left"/>
      <w:pPr>
        <w:ind w:left="3240" w:hanging="360"/>
      </w:pPr>
      <w:rPr>
        <w:rFonts w:ascii="Symbol" w:hAnsi="Symbol" w:cs="Symbol"/>
      </w:rPr>
    </w:lvl>
    <w:lvl w:ilvl="4">
      <w:numFmt w:val="bullet"/>
      <w:lvlText w:val="o"/>
      <w:lvlJc w:val="left"/>
      <w:pPr>
        <w:ind w:left="3960" w:hanging="360"/>
      </w:pPr>
      <w:rPr>
        <w:rFonts w:ascii="Courier New" w:hAnsi="Courier New" w:cs="Courier New"/>
      </w:rPr>
    </w:lvl>
    <w:lvl w:ilvl="5">
      <w:numFmt w:val="bullet"/>
      <w:lvlText w:val=""/>
      <w:lvlJc w:val="left"/>
      <w:pPr>
        <w:ind w:left="4680" w:hanging="360"/>
      </w:pPr>
      <w:rPr>
        <w:rFonts w:ascii="Wingdings" w:hAnsi="Wingdings" w:cs="Wingdings"/>
      </w:rPr>
    </w:lvl>
    <w:lvl w:ilvl="6">
      <w:numFmt w:val="bullet"/>
      <w:lvlText w:val=""/>
      <w:lvlJc w:val="left"/>
      <w:pPr>
        <w:ind w:left="5400" w:hanging="360"/>
      </w:pPr>
      <w:rPr>
        <w:rFonts w:ascii="Symbol" w:hAnsi="Symbol" w:cs="Symbol"/>
      </w:rPr>
    </w:lvl>
    <w:lvl w:ilvl="7">
      <w:numFmt w:val="bullet"/>
      <w:lvlText w:val="o"/>
      <w:lvlJc w:val="left"/>
      <w:pPr>
        <w:ind w:left="6120" w:hanging="360"/>
      </w:pPr>
      <w:rPr>
        <w:rFonts w:ascii="Courier New" w:hAnsi="Courier New" w:cs="Courier New"/>
      </w:rPr>
    </w:lvl>
    <w:lvl w:ilvl="8">
      <w:numFmt w:val="bullet"/>
      <w:lvlText w:val=""/>
      <w:lvlJc w:val="left"/>
      <w:pPr>
        <w:ind w:left="6840" w:hanging="360"/>
      </w:pPr>
      <w:rPr>
        <w:rFonts w:ascii="Wingdings" w:hAnsi="Wingdings" w:cs="Wingdings"/>
      </w:rPr>
    </w:lvl>
  </w:abstractNum>
  <w:abstractNum w:abstractNumId="4" w15:restartNumberingAfterBreak="0">
    <w:nsid w:val="45075FBC"/>
    <w:multiLevelType w:val="multilevel"/>
    <w:tmpl w:val="E7AA22E6"/>
    <w:lvl w:ilvl="0">
      <w:numFmt w:val="bullet"/>
      <w:lvlText w:val=""/>
      <w:lvlJc w:val="left"/>
      <w:pPr>
        <w:ind w:left="720" w:hanging="360"/>
      </w:pPr>
      <w:rPr>
        <w:rFonts w:ascii="Symbol" w:hAnsi="Symbol" w:cs="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cs="Wingdings"/>
      </w:rPr>
    </w:lvl>
    <w:lvl w:ilvl="3">
      <w:numFmt w:val="bullet"/>
      <w:lvlText w:val=""/>
      <w:lvlJc w:val="left"/>
      <w:pPr>
        <w:ind w:left="2880" w:hanging="360"/>
      </w:pPr>
      <w:rPr>
        <w:rFonts w:ascii="Symbol" w:hAnsi="Symbol" w:cs="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cs="Wingdings"/>
      </w:rPr>
    </w:lvl>
    <w:lvl w:ilvl="6">
      <w:numFmt w:val="bullet"/>
      <w:lvlText w:val=""/>
      <w:lvlJc w:val="left"/>
      <w:pPr>
        <w:ind w:left="5040" w:hanging="360"/>
      </w:pPr>
      <w:rPr>
        <w:rFonts w:ascii="Symbol" w:hAnsi="Symbol" w:cs="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cs="Wingdings"/>
      </w:rPr>
    </w:lvl>
  </w:abstractNum>
  <w:abstractNum w:abstractNumId="5" w15:restartNumberingAfterBreak="0">
    <w:nsid w:val="500C21CD"/>
    <w:multiLevelType w:val="multilevel"/>
    <w:tmpl w:val="FF981BD0"/>
    <w:lvl w:ilvl="0">
      <w:numFmt w:val="bullet"/>
      <w:lvlText w:val=""/>
      <w:lvlJc w:val="left"/>
      <w:pPr>
        <w:ind w:left="720" w:hanging="360"/>
      </w:pPr>
      <w:rPr>
        <w:rFonts w:ascii="Symbol" w:hAnsi="Symbol" w:cs="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cs="Wingdings"/>
      </w:rPr>
    </w:lvl>
    <w:lvl w:ilvl="3">
      <w:numFmt w:val="bullet"/>
      <w:lvlText w:val=""/>
      <w:lvlJc w:val="left"/>
      <w:pPr>
        <w:ind w:left="2880" w:hanging="360"/>
      </w:pPr>
      <w:rPr>
        <w:rFonts w:ascii="Symbol" w:hAnsi="Symbol" w:cs="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cs="Wingdings"/>
      </w:rPr>
    </w:lvl>
    <w:lvl w:ilvl="6">
      <w:numFmt w:val="bullet"/>
      <w:lvlText w:val=""/>
      <w:lvlJc w:val="left"/>
      <w:pPr>
        <w:ind w:left="5040" w:hanging="360"/>
      </w:pPr>
      <w:rPr>
        <w:rFonts w:ascii="Symbol" w:hAnsi="Symbol" w:cs="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cs="Wingdings"/>
      </w:rPr>
    </w:lvl>
  </w:abstractNum>
  <w:abstractNum w:abstractNumId="6" w15:restartNumberingAfterBreak="0">
    <w:nsid w:val="54E472F6"/>
    <w:multiLevelType w:val="multilevel"/>
    <w:tmpl w:val="102001C8"/>
    <w:lvl w:ilvl="0">
      <w:start w:val="1"/>
      <w:numFmt w:val="upperLetter"/>
      <w:lvlText w:val="%1."/>
      <w:lvlJc w:val="left"/>
      <w:pPr>
        <w:ind w:left="-5" w:firstLine="0"/>
      </w:pPr>
    </w:lvl>
    <w:lvl w:ilvl="1">
      <w:start w:val="1"/>
      <w:numFmt w:val="upperLetter"/>
      <w:lvlText w:val="%2."/>
      <w:lvlJc w:val="left"/>
      <w:pPr>
        <w:ind w:left="715" w:firstLine="0"/>
      </w:pPr>
    </w:lvl>
    <w:lvl w:ilvl="2">
      <w:start w:val="1"/>
      <w:numFmt w:val="decimal"/>
      <w:lvlText w:val="%3."/>
      <w:lvlJc w:val="left"/>
      <w:pPr>
        <w:ind w:left="1435" w:firstLine="0"/>
      </w:pPr>
    </w:lvl>
    <w:lvl w:ilvl="3">
      <w:start w:val="1"/>
      <w:numFmt w:val="lowerLetter"/>
      <w:lvlText w:val="%4)"/>
      <w:lvlJc w:val="left"/>
      <w:pPr>
        <w:ind w:left="2155" w:firstLine="0"/>
      </w:pPr>
    </w:lvl>
    <w:lvl w:ilvl="4">
      <w:start w:val="1"/>
      <w:numFmt w:val="decimal"/>
      <w:lvlText w:val="(%5)"/>
      <w:lvlJc w:val="left"/>
      <w:pPr>
        <w:ind w:left="2875" w:firstLine="0"/>
      </w:pPr>
    </w:lvl>
    <w:lvl w:ilvl="5">
      <w:start w:val="1"/>
      <w:numFmt w:val="lowerLetter"/>
      <w:lvlText w:val="(%6)"/>
      <w:lvlJc w:val="left"/>
      <w:pPr>
        <w:ind w:left="3595" w:firstLine="0"/>
      </w:pPr>
    </w:lvl>
    <w:lvl w:ilvl="6">
      <w:start w:val="1"/>
      <w:numFmt w:val="lowerRoman"/>
      <w:lvlText w:val="(%7)"/>
      <w:lvlJc w:val="left"/>
      <w:pPr>
        <w:ind w:left="4315" w:firstLine="0"/>
      </w:pPr>
    </w:lvl>
    <w:lvl w:ilvl="7">
      <w:start w:val="1"/>
      <w:numFmt w:val="lowerLetter"/>
      <w:lvlText w:val="(%8)"/>
      <w:lvlJc w:val="left"/>
      <w:pPr>
        <w:ind w:left="5035" w:firstLine="0"/>
      </w:pPr>
    </w:lvl>
    <w:lvl w:ilvl="8">
      <w:start w:val="1"/>
      <w:numFmt w:val="lowerRoman"/>
      <w:lvlText w:val="(%9)"/>
      <w:lvlJc w:val="left"/>
      <w:pPr>
        <w:ind w:left="5755" w:firstLine="0"/>
      </w:pPr>
    </w:lvl>
  </w:abstractNum>
  <w:abstractNum w:abstractNumId="7" w15:restartNumberingAfterBreak="0">
    <w:nsid w:val="555A1A83"/>
    <w:multiLevelType w:val="multilevel"/>
    <w:tmpl w:val="8EBA14EC"/>
    <w:lvl w:ilvl="0">
      <w:start w:val="1"/>
      <w:numFmt w:val="decimal"/>
      <w:lvlText w:val="T%1."/>
      <w:lvlJc w:val="left"/>
      <w:pPr>
        <w:ind w:left="720" w:hanging="360"/>
      </w:p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cs="Wingdings"/>
      </w:rPr>
    </w:lvl>
    <w:lvl w:ilvl="3">
      <w:numFmt w:val="bullet"/>
      <w:lvlText w:val=""/>
      <w:lvlJc w:val="left"/>
      <w:pPr>
        <w:ind w:left="2880" w:hanging="360"/>
      </w:pPr>
      <w:rPr>
        <w:rFonts w:ascii="Symbol" w:hAnsi="Symbol" w:cs="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cs="Wingdings"/>
      </w:rPr>
    </w:lvl>
    <w:lvl w:ilvl="6">
      <w:numFmt w:val="bullet"/>
      <w:lvlText w:val=""/>
      <w:lvlJc w:val="left"/>
      <w:pPr>
        <w:ind w:left="5040" w:hanging="360"/>
      </w:pPr>
      <w:rPr>
        <w:rFonts w:ascii="Symbol" w:hAnsi="Symbol" w:cs="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cs="Wingdings"/>
      </w:rPr>
    </w:lvl>
  </w:abstractNum>
  <w:abstractNum w:abstractNumId="8" w15:restartNumberingAfterBreak="0">
    <w:nsid w:val="5A1401C5"/>
    <w:multiLevelType w:val="multilevel"/>
    <w:tmpl w:val="083EA604"/>
    <w:lvl w:ilvl="0">
      <w:start w:val="1"/>
      <w:numFmt w:val="decimal"/>
      <w:lvlText w:val="[%1]"/>
      <w:lvlJc w:val="left"/>
      <w:pPr>
        <w:ind w:left="680" w:hanging="68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65AA06D9"/>
    <w:multiLevelType w:val="multilevel"/>
    <w:tmpl w:val="091E1822"/>
    <w:lvl w:ilvl="0">
      <w:start w:val="1"/>
      <w:numFmt w:val="decimal"/>
      <w:suff w:val="space"/>
      <w:lvlText w:val="Step %1."/>
      <w:lvlJc w:val="left"/>
      <w:pPr>
        <w:ind w:left="720" w:hanging="360"/>
      </w:pPr>
      <w:rPr>
        <w:color w:val="7030A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6A02183F"/>
    <w:multiLevelType w:val="multilevel"/>
    <w:tmpl w:val="BFC2182A"/>
    <w:lvl w:ilvl="0">
      <w:numFmt w:val="bullet"/>
      <w:lvlText w:val=""/>
      <w:lvlJc w:val="left"/>
      <w:pPr>
        <w:ind w:left="720" w:hanging="360"/>
      </w:pPr>
      <w:rPr>
        <w:rFonts w:ascii="Symbol" w:hAnsi="Symbol" w:cs="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cs="Wingdings"/>
      </w:rPr>
    </w:lvl>
    <w:lvl w:ilvl="3">
      <w:numFmt w:val="bullet"/>
      <w:lvlText w:val=""/>
      <w:lvlJc w:val="left"/>
      <w:pPr>
        <w:ind w:left="2880" w:hanging="360"/>
      </w:pPr>
      <w:rPr>
        <w:rFonts w:ascii="Symbol" w:hAnsi="Symbol" w:cs="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cs="Wingdings"/>
      </w:rPr>
    </w:lvl>
    <w:lvl w:ilvl="6">
      <w:numFmt w:val="bullet"/>
      <w:lvlText w:val=""/>
      <w:lvlJc w:val="left"/>
      <w:pPr>
        <w:ind w:left="5040" w:hanging="360"/>
      </w:pPr>
      <w:rPr>
        <w:rFonts w:ascii="Symbol" w:hAnsi="Symbol" w:cs="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cs="Wingdings"/>
      </w:rPr>
    </w:lvl>
  </w:abstractNum>
  <w:abstractNum w:abstractNumId="11" w15:restartNumberingAfterBreak="0">
    <w:nsid w:val="6B020A9A"/>
    <w:multiLevelType w:val="multilevel"/>
    <w:tmpl w:val="E3AA947E"/>
    <w:styleLink w:val="WWOutlineListStyl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2" w15:restartNumberingAfterBreak="0">
    <w:nsid w:val="6B1A0906"/>
    <w:multiLevelType w:val="hybridMultilevel"/>
    <w:tmpl w:val="3A344892"/>
    <w:lvl w:ilvl="0" w:tplc="6770D288">
      <w:start w:val="1"/>
      <w:numFmt w:val="decimal"/>
      <w:lvlText w:val="Section %1."/>
      <w:lvlJc w:val="left"/>
      <w:pPr>
        <w:ind w:left="1418" w:hanging="1058"/>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D1A0FF4"/>
    <w:multiLevelType w:val="multilevel"/>
    <w:tmpl w:val="705CEC50"/>
    <w:lvl w:ilvl="0">
      <w:numFmt w:val="bullet"/>
      <w:lvlText w:val=""/>
      <w:lvlJc w:val="left"/>
      <w:pPr>
        <w:ind w:left="720" w:hanging="360"/>
      </w:pPr>
      <w:rPr>
        <w:rFonts w:ascii="Symbol" w:hAnsi="Symbol" w:cs="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cs="Wingdings"/>
      </w:rPr>
    </w:lvl>
    <w:lvl w:ilvl="3">
      <w:numFmt w:val="bullet"/>
      <w:lvlText w:val=""/>
      <w:lvlJc w:val="left"/>
      <w:pPr>
        <w:ind w:left="2880" w:hanging="360"/>
      </w:pPr>
      <w:rPr>
        <w:rFonts w:ascii="Symbol" w:hAnsi="Symbol" w:cs="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cs="Wingdings"/>
      </w:rPr>
    </w:lvl>
    <w:lvl w:ilvl="6">
      <w:numFmt w:val="bullet"/>
      <w:lvlText w:val=""/>
      <w:lvlJc w:val="left"/>
      <w:pPr>
        <w:ind w:left="5040" w:hanging="360"/>
      </w:pPr>
      <w:rPr>
        <w:rFonts w:ascii="Symbol" w:hAnsi="Symbol" w:cs="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cs="Wingdings"/>
      </w:rPr>
    </w:lvl>
  </w:abstractNum>
  <w:num w:numId="1">
    <w:abstractNumId w:val="11"/>
  </w:num>
  <w:num w:numId="2">
    <w:abstractNumId w:val="0"/>
  </w:num>
  <w:num w:numId="3">
    <w:abstractNumId w:val="7"/>
  </w:num>
  <w:num w:numId="4">
    <w:abstractNumId w:val="9"/>
  </w:num>
  <w:num w:numId="5">
    <w:abstractNumId w:val="13"/>
  </w:num>
  <w:num w:numId="6">
    <w:abstractNumId w:val="1"/>
  </w:num>
  <w:num w:numId="7">
    <w:abstractNumId w:val="10"/>
  </w:num>
  <w:num w:numId="8">
    <w:abstractNumId w:val="3"/>
  </w:num>
  <w:num w:numId="9">
    <w:abstractNumId w:val="2"/>
  </w:num>
  <w:num w:numId="10">
    <w:abstractNumId w:val="4"/>
  </w:num>
  <w:num w:numId="11">
    <w:abstractNumId w:val="5"/>
  </w:num>
  <w:num w:numId="12">
    <w:abstractNumId w:val="8"/>
  </w:num>
  <w:num w:numId="13">
    <w:abstractNumId w:val="6"/>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autoHyphenation/>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80ACA"/>
    <w:rsid w:val="00003187"/>
    <w:rsid w:val="0000487F"/>
    <w:rsid w:val="00004A9F"/>
    <w:rsid w:val="00004F0F"/>
    <w:rsid w:val="00010E5F"/>
    <w:rsid w:val="00014373"/>
    <w:rsid w:val="00020D21"/>
    <w:rsid w:val="00023851"/>
    <w:rsid w:val="000260D1"/>
    <w:rsid w:val="00030119"/>
    <w:rsid w:val="00032ACC"/>
    <w:rsid w:val="00035048"/>
    <w:rsid w:val="000412BA"/>
    <w:rsid w:val="00043F30"/>
    <w:rsid w:val="0004614B"/>
    <w:rsid w:val="00051847"/>
    <w:rsid w:val="00056CAF"/>
    <w:rsid w:val="000637A8"/>
    <w:rsid w:val="00066137"/>
    <w:rsid w:val="00073C28"/>
    <w:rsid w:val="000759D3"/>
    <w:rsid w:val="00080405"/>
    <w:rsid w:val="00084243"/>
    <w:rsid w:val="00085F35"/>
    <w:rsid w:val="00090A61"/>
    <w:rsid w:val="000953BE"/>
    <w:rsid w:val="0009647A"/>
    <w:rsid w:val="000A0C6A"/>
    <w:rsid w:val="000C2805"/>
    <w:rsid w:val="000C6878"/>
    <w:rsid w:val="000D1A52"/>
    <w:rsid w:val="000D7B2A"/>
    <w:rsid w:val="000F0DAA"/>
    <w:rsid w:val="00100919"/>
    <w:rsid w:val="0010562C"/>
    <w:rsid w:val="0011461E"/>
    <w:rsid w:val="00134CB5"/>
    <w:rsid w:val="001371AC"/>
    <w:rsid w:val="00140C75"/>
    <w:rsid w:val="001467A8"/>
    <w:rsid w:val="00157130"/>
    <w:rsid w:val="00161C69"/>
    <w:rsid w:val="001634DD"/>
    <w:rsid w:val="001636C8"/>
    <w:rsid w:val="00165C44"/>
    <w:rsid w:val="00167750"/>
    <w:rsid w:val="001753F7"/>
    <w:rsid w:val="00177E94"/>
    <w:rsid w:val="00180ACA"/>
    <w:rsid w:val="001A22D7"/>
    <w:rsid w:val="001A618F"/>
    <w:rsid w:val="001B05FF"/>
    <w:rsid w:val="001B4C1F"/>
    <w:rsid w:val="001B6221"/>
    <w:rsid w:val="001B7960"/>
    <w:rsid w:val="001C1F2B"/>
    <w:rsid w:val="001C55F0"/>
    <w:rsid w:val="001D67EE"/>
    <w:rsid w:val="001E793A"/>
    <w:rsid w:val="001F0BD8"/>
    <w:rsid w:val="001F5E0F"/>
    <w:rsid w:val="00201CCC"/>
    <w:rsid w:val="002078FB"/>
    <w:rsid w:val="00212707"/>
    <w:rsid w:val="00216D9C"/>
    <w:rsid w:val="00224B0C"/>
    <w:rsid w:val="0022605A"/>
    <w:rsid w:val="00231D45"/>
    <w:rsid w:val="002377F7"/>
    <w:rsid w:val="00237D0C"/>
    <w:rsid w:val="002405C1"/>
    <w:rsid w:val="00241B2A"/>
    <w:rsid w:val="00246343"/>
    <w:rsid w:val="00247C8D"/>
    <w:rsid w:val="00250CFA"/>
    <w:rsid w:val="002517A7"/>
    <w:rsid w:val="00251B07"/>
    <w:rsid w:val="00265630"/>
    <w:rsid w:val="0027085F"/>
    <w:rsid w:val="00293103"/>
    <w:rsid w:val="00293FC6"/>
    <w:rsid w:val="002A0240"/>
    <w:rsid w:val="002A1E97"/>
    <w:rsid w:val="002A3B17"/>
    <w:rsid w:val="002C549B"/>
    <w:rsid w:val="002D6A39"/>
    <w:rsid w:val="002D7075"/>
    <w:rsid w:val="002E115A"/>
    <w:rsid w:val="002E227A"/>
    <w:rsid w:val="002E47F9"/>
    <w:rsid w:val="003063C5"/>
    <w:rsid w:val="0030709E"/>
    <w:rsid w:val="00310DCE"/>
    <w:rsid w:val="00311B88"/>
    <w:rsid w:val="003141AF"/>
    <w:rsid w:val="003245AE"/>
    <w:rsid w:val="00376406"/>
    <w:rsid w:val="0038163F"/>
    <w:rsid w:val="003876E3"/>
    <w:rsid w:val="003970AA"/>
    <w:rsid w:val="003A1C63"/>
    <w:rsid w:val="003A4D6E"/>
    <w:rsid w:val="003D35A7"/>
    <w:rsid w:val="003D68D8"/>
    <w:rsid w:val="003E370B"/>
    <w:rsid w:val="003E5F1E"/>
    <w:rsid w:val="003F6611"/>
    <w:rsid w:val="003F7685"/>
    <w:rsid w:val="00402CBC"/>
    <w:rsid w:val="00413245"/>
    <w:rsid w:val="004139A0"/>
    <w:rsid w:val="004144E6"/>
    <w:rsid w:val="0041556E"/>
    <w:rsid w:val="00416CC9"/>
    <w:rsid w:val="00417F3F"/>
    <w:rsid w:val="004245DC"/>
    <w:rsid w:val="00426397"/>
    <w:rsid w:val="00431464"/>
    <w:rsid w:val="004474FB"/>
    <w:rsid w:val="00457078"/>
    <w:rsid w:val="00461EDD"/>
    <w:rsid w:val="00467A35"/>
    <w:rsid w:val="00473674"/>
    <w:rsid w:val="004739E4"/>
    <w:rsid w:val="004764E8"/>
    <w:rsid w:val="004808EB"/>
    <w:rsid w:val="00487F9F"/>
    <w:rsid w:val="004972F6"/>
    <w:rsid w:val="004A2C77"/>
    <w:rsid w:val="004A543E"/>
    <w:rsid w:val="004B5B68"/>
    <w:rsid w:val="004B771D"/>
    <w:rsid w:val="004C4634"/>
    <w:rsid w:val="004C5662"/>
    <w:rsid w:val="00505E87"/>
    <w:rsid w:val="00521655"/>
    <w:rsid w:val="00521D57"/>
    <w:rsid w:val="0053290B"/>
    <w:rsid w:val="00536F48"/>
    <w:rsid w:val="00543B6F"/>
    <w:rsid w:val="00544DCD"/>
    <w:rsid w:val="005651FC"/>
    <w:rsid w:val="00583AB6"/>
    <w:rsid w:val="005938BA"/>
    <w:rsid w:val="005A2033"/>
    <w:rsid w:val="005A2EC3"/>
    <w:rsid w:val="005B03A3"/>
    <w:rsid w:val="005B5F5C"/>
    <w:rsid w:val="005D4752"/>
    <w:rsid w:val="005E0D7D"/>
    <w:rsid w:val="005F2D50"/>
    <w:rsid w:val="00605954"/>
    <w:rsid w:val="006255CF"/>
    <w:rsid w:val="00634A05"/>
    <w:rsid w:val="0064201F"/>
    <w:rsid w:val="006439D9"/>
    <w:rsid w:val="00647964"/>
    <w:rsid w:val="00650A56"/>
    <w:rsid w:val="00654D49"/>
    <w:rsid w:val="00663939"/>
    <w:rsid w:val="00667050"/>
    <w:rsid w:val="00677776"/>
    <w:rsid w:val="0068179F"/>
    <w:rsid w:val="00684412"/>
    <w:rsid w:val="0069481C"/>
    <w:rsid w:val="006A23D5"/>
    <w:rsid w:val="006B60E1"/>
    <w:rsid w:val="006B7901"/>
    <w:rsid w:val="006C10FB"/>
    <w:rsid w:val="006D02F7"/>
    <w:rsid w:val="006E73C2"/>
    <w:rsid w:val="006F4F3F"/>
    <w:rsid w:val="00701D79"/>
    <w:rsid w:val="00710E2B"/>
    <w:rsid w:val="0071345E"/>
    <w:rsid w:val="007153AA"/>
    <w:rsid w:val="00722412"/>
    <w:rsid w:val="00756395"/>
    <w:rsid w:val="00756F96"/>
    <w:rsid w:val="00767114"/>
    <w:rsid w:val="00771DDA"/>
    <w:rsid w:val="00777A49"/>
    <w:rsid w:val="007873EC"/>
    <w:rsid w:val="0079198B"/>
    <w:rsid w:val="007B3025"/>
    <w:rsid w:val="007C0F23"/>
    <w:rsid w:val="007C62D9"/>
    <w:rsid w:val="007D6EE6"/>
    <w:rsid w:val="007E04A5"/>
    <w:rsid w:val="007E2BE4"/>
    <w:rsid w:val="007E2F09"/>
    <w:rsid w:val="007E4703"/>
    <w:rsid w:val="007E63F5"/>
    <w:rsid w:val="007E6697"/>
    <w:rsid w:val="007F1E5D"/>
    <w:rsid w:val="007F696F"/>
    <w:rsid w:val="00800957"/>
    <w:rsid w:val="00814E3B"/>
    <w:rsid w:val="00823D84"/>
    <w:rsid w:val="00823FF1"/>
    <w:rsid w:val="008358B4"/>
    <w:rsid w:val="008426D0"/>
    <w:rsid w:val="00842DD3"/>
    <w:rsid w:val="008512EE"/>
    <w:rsid w:val="008561D5"/>
    <w:rsid w:val="0085725D"/>
    <w:rsid w:val="00873DEE"/>
    <w:rsid w:val="008871C4"/>
    <w:rsid w:val="008909E5"/>
    <w:rsid w:val="008921C6"/>
    <w:rsid w:val="0089346F"/>
    <w:rsid w:val="00895EF2"/>
    <w:rsid w:val="00896789"/>
    <w:rsid w:val="008A0421"/>
    <w:rsid w:val="008A4EB5"/>
    <w:rsid w:val="008A7827"/>
    <w:rsid w:val="008C1B70"/>
    <w:rsid w:val="008C3E97"/>
    <w:rsid w:val="008C5A34"/>
    <w:rsid w:val="008C63D8"/>
    <w:rsid w:val="008D2146"/>
    <w:rsid w:val="008D25D5"/>
    <w:rsid w:val="008E178F"/>
    <w:rsid w:val="008E2075"/>
    <w:rsid w:val="008E4A43"/>
    <w:rsid w:val="008E4DC3"/>
    <w:rsid w:val="008E5E82"/>
    <w:rsid w:val="008E69EE"/>
    <w:rsid w:val="008E7B8F"/>
    <w:rsid w:val="008F15BB"/>
    <w:rsid w:val="00911291"/>
    <w:rsid w:val="0092453D"/>
    <w:rsid w:val="009359EA"/>
    <w:rsid w:val="009463E7"/>
    <w:rsid w:val="00971413"/>
    <w:rsid w:val="00975586"/>
    <w:rsid w:val="00992E99"/>
    <w:rsid w:val="00993F3E"/>
    <w:rsid w:val="0099644A"/>
    <w:rsid w:val="009B389B"/>
    <w:rsid w:val="009C458B"/>
    <w:rsid w:val="009D53CD"/>
    <w:rsid w:val="009D5E6B"/>
    <w:rsid w:val="009E6D8E"/>
    <w:rsid w:val="009F318B"/>
    <w:rsid w:val="009F623E"/>
    <w:rsid w:val="00A001F6"/>
    <w:rsid w:val="00A067BD"/>
    <w:rsid w:val="00A10FEA"/>
    <w:rsid w:val="00A17204"/>
    <w:rsid w:val="00A5315D"/>
    <w:rsid w:val="00A640EE"/>
    <w:rsid w:val="00A679EC"/>
    <w:rsid w:val="00A82203"/>
    <w:rsid w:val="00A8252B"/>
    <w:rsid w:val="00A83693"/>
    <w:rsid w:val="00A83782"/>
    <w:rsid w:val="00A84711"/>
    <w:rsid w:val="00A90A90"/>
    <w:rsid w:val="00A933C5"/>
    <w:rsid w:val="00A9507E"/>
    <w:rsid w:val="00AA3204"/>
    <w:rsid w:val="00AA7DF0"/>
    <w:rsid w:val="00AC28D8"/>
    <w:rsid w:val="00AC7784"/>
    <w:rsid w:val="00AD04A6"/>
    <w:rsid w:val="00AD7477"/>
    <w:rsid w:val="00AD7D33"/>
    <w:rsid w:val="00AE32D7"/>
    <w:rsid w:val="00AE7E48"/>
    <w:rsid w:val="00B03AA6"/>
    <w:rsid w:val="00B04219"/>
    <w:rsid w:val="00B05038"/>
    <w:rsid w:val="00B1357D"/>
    <w:rsid w:val="00B23CA2"/>
    <w:rsid w:val="00B26D33"/>
    <w:rsid w:val="00B44E07"/>
    <w:rsid w:val="00B638D2"/>
    <w:rsid w:val="00B7535A"/>
    <w:rsid w:val="00B753C5"/>
    <w:rsid w:val="00B75F4C"/>
    <w:rsid w:val="00B7756D"/>
    <w:rsid w:val="00B77E15"/>
    <w:rsid w:val="00B81574"/>
    <w:rsid w:val="00B82C02"/>
    <w:rsid w:val="00B85438"/>
    <w:rsid w:val="00B9202E"/>
    <w:rsid w:val="00B925C1"/>
    <w:rsid w:val="00B93F66"/>
    <w:rsid w:val="00B97039"/>
    <w:rsid w:val="00BA13CF"/>
    <w:rsid w:val="00BC1200"/>
    <w:rsid w:val="00BC3EAD"/>
    <w:rsid w:val="00BD1BC7"/>
    <w:rsid w:val="00BE18DC"/>
    <w:rsid w:val="00BF0B2A"/>
    <w:rsid w:val="00BF613A"/>
    <w:rsid w:val="00C01121"/>
    <w:rsid w:val="00C045FD"/>
    <w:rsid w:val="00C07C16"/>
    <w:rsid w:val="00C10543"/>
    <w:rsid w:val="00C21DE8"/>
    <w:rsid w:val="00C2417F"/>
    <w:rsid w:val="00C301D0"/>
    <w:rsid w:val="00C367A6"/>
    <w:rsid w:val="00C42D5B"/>
    <w:rsid w:val="00C71806"/>
    <w:rsid w:val="00C735C9"/>
    <w:rsid w:val="00C737B3"/>
    <w:rsid w:val="00C81D86"/>
    <w:rsid w:val="00C83129"/>
    <w:rsid w:val="00C93786"/>
    <w:rsid w:val="00CA001D"/>
    <w:rsid w:val="00CA0196"/>
    <w:rsid w:val="00CA048F"/>
    <w:rsid w:val="00CA3B3E"/>
    <w:rsid w:val="00CA5183"/>
    <w:rsid w:val="00CB7C8B"/>
    <w:rsid w:val="00CC11A5"/>
    <w:rsid w:val="00CD72EA"/>
    <w:rsid w:val="00CE2114"/>
    <w:rsid w:val="00CE524E"/>
    <w:rsid w:val="00CF10AF"/>
    <w:rsid w:val="00CF2846"/>
    <w:rsid w:val="00D01130"/>
    <w:rsid w:val="00D07A13"/>
    <w:rsid w:val="00D105BC"/>
    <w:rsid w:val="00D1166A"/>
    <w:rsid w:val="00D11C67"/>
    <w:rsid w:val="00D157FE"/>
    <w:rsid w:val="00D4410B"/>
    <w:rsid w:val="00D45D24"/>
    <w:rsid w:val="00D50C65"/>
    <w:rsid w:val="00D713D8"/>
    <w:rsid w:val="00D75E6B"/>
    <w:rsid w:val="00D80823"/>
    <w:rsid w:val="00D82BCC"/>
    <w:rsid w:val="00D84DEF"/>
    <w:rsid w:val="00DA26E4"/>
    <w:rsid w:val="00DA5FDC"/>
    <w:rsid w:val="00DB2726"/>
    <w:rsid w:val="00DB37CD"/>
    <w:rsid w:val="00DB4F22"/>
    <w:rsid w:val="00DB79E4"/>
    <w:rsid w:val="00DC104D"/>
    <w:rsid w:val="00DC109E"/>
    <w:rsid w:val="00DC1FE2"/>
    <w:rsid w:val="00DD746A"/>
    <w:rsid w:val="00DE11F5"/>
    <w:rsid w:val="00DF06A3"/>
    <w:rsid w:val="00DF2FEB"/>
    <w:rsid w:val="00E0187E"/>
    <w:rsid w:val="00E018FC"/>
    <w:rsid w:val="00E06CC2"/>
    <w:rsid w:val="00E113B3"/>
    <w:rsid w:val="00E17D67"/>
    <w:rsid w:val="00E22E17"/>
    <w:rsid w:val="00E241F3"/>
    <w:rsid w:val="00E24D75"/>
    <w:rsid w:val="00E41EDF"/>
    <w:rsid w:val="00E454CD"/>
    <w:rsid w:val="00E47F1B"/>
    <w:rsid w:val="00E50491"/>
    <w:rsid w:val="00E5152E"/>
    <w:rsid w:val="00E522D9"/>
    <w:rsid w:val="00E5370E"/>
    <w:rsid w:val="00E60D27"/>
    <w:rsid w:val="00E654B9"/>
    <w:rsid w:val="00E84A18"/>
    <w:rsid w:val="00E95B39"/>
    <w:rsid w:val="00E97BC1"/>
    <w:rsid w:val="00EA3089"/>
    <w:rsid w:val="00EB42DF"/>
    <w:rsid w:val="00EC2CEA"/>
    <w:rsid w:val="00EC3F7D"/>
    <w:rsid w:val="00ED7404"/>
    <w:rsid w:val="00EF6D17"/>
    <w:rsid w:val="00EF76C4"/>
    <w:rsid w:val="00F015CB"/>
    <w:rsid w:val="00F037B1"/>
    <w:rsid w:val="00F149C3"/>
    <w:rsid w:val="00F2663F"/>
    <w:rsid w:val="00F41F6F"/>
    <w:rsid w:val="00F4550D"/>
    <w:rsid w:val="00F46F6E"/>
    <w:rsid w:val="00F5225E"/>
    <w:rsid w:val="00F5332D"/>
    <w:rsid w:val="00F55622"/>
    <w:rsid w:val="00F559EF"/>
    <w:rsid w:val="00F658D2"/>
    <w:rsid w:val="00F65CC0"/>
    <w:rsid w:val="00F67813"/>
    <w:rsid w:val="00F70D50"/>
    <w:rsid w:val="00F8487B"/>
    <w:rsid w:val="00F87222"/>
    <w:rsid w:val="00FA1077"/>
    <w:rsid w:val="00FA1DCD"/>
    <w:rsid w:val="00FA3C36"/>
    <w:rsid w:val="00FB1F18"/>
    <w:rsid w:val="00FB3C4F"/>
    <w:rsid w:val="00FD3057"/>
    <w:rsid w:val="00FD3356"/>
    <w:rsid w:val="00FD5A5B"/>
    <w:rsid w:val="00FF628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688A92"/>
  <w15:docId w15:val="{C69E66B9-BF36-417C-8227-64A844D67C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rebuchet MS" w:eastAsia="MS Mincho" w:hAnsi="Trebuchet MS" w:cs="Calibri"/>
        <w:sz w:val="22"/>
        <w:szCs w:val="24"/>
        <w:lang w:val="en-GB" w:eastAsia="ja-JP" w:bidi="ar-SA"/>
      </w:rPr>
    </w:rPrDefault>
    <w:pPrDefault>
      <w:pPr>
        <w:autoSpaceDN w:val="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jc w:val="both"/>
    </w:pPr>
  </w:style>
  <w:style w:type="paragraph" w:styleId="Heading1">
    <w:name w:val="heading 1"/>
    <w:basedOn w:val="Normal"/>
    <w:next w:val="Normal"/>
    <w:uiPriority w:val="9"/>
    <w:qFormat/>
    <w:pPr>
      <w:keepNext/>
      <w:keepLines/>
      <w:numPr>
        <w:numId w:val="1"/>
      </w:numPr>
      <w:spacing w:before="360" w:after="240"/>
      <w:outlineLvl w:val="0"/>
    </w:pPr>
    <w:rPr>
      <w:rFonts w:eastAsia="MS Gothic"/>
      <w:b/>
      <w:bCs/>
      <w:color w:val="365F91"/>
      <w:sz w:val="32"/>
      <w:szCs w:val="32"/>
    </w:rPr>
  </w:style>
  <w:style w:type="paragraph" w:styleId="Heading2">
    <w:name w:val="heading 2"/>
    <w:basedOn w:val="Normal"/>
    <w:next w:val="Normal"/>
    <w:uiPriority w:val="9"/>
    <w:unhideWhenUsed/>
    <w:qFormat/>
    <w:pPr>
      <w:keepNext/>
      <w:keepLines/>
      <w:numPr>
        <w:ilvl w:val="1"/>
        <w:numId w:val="1"/>
      </w:numPr>
      <w:spacing w:before="360" w:after="240"/>
      <w:outlineLvl w:val="1"/>
    </w:pPr>
    <w:rPr>
      <w:rFonts w:eastAsia="MS Gothic"/>
      <w:b/>
      <w:bCs/>
      <w:color w:val="365F91"/>
      <w:sz w:val="28"/>
      <w:szCs w:val="28"/>
    </w:rPr>
  </w:style>
  <w:style w:type="paragraph" w:styleId="Heading3">
    <w:name w:val="heading 3"/>
    <w:basedOn w:val="Normal"/>
    <w:next w:val="Normal"/>
    <w:uiPriority w:val="9"/>
    <w:unhideWhenUsed/>
    <w:qFormat/>
    <w:pPr>
      <w:keepNext/>
      <w:keepLines/>
      <w:numPr>
        <w:ilvl w:val="2"/>
        <w:numId w:val="1"/>
      </w:numPr>
      <w:spacing w:before="200" w:after="200"/>
      <w:outlineLvl w:val="2"/>
    </w:pPr>
    <w:rPr>
      <w:rFonts w:eastAsia="MS Gothic"/>
      <w:b/>
      <w:bCs/>
      <w:color w:val="365F91"/>
    </w:rPr>
  </w:style>
  <w:style w:type="paragraph" w:styleId="Heading4">
    <w:name w:val="heading 4"/>
    <w:basedOn w:val="Normal"/>
    <w:next w:val="Normal"/>
    <w:uiPriority w:val="9"/>
    <w:unhideWhenUsed/>
    <w:qFormat/>
    <w:pPr>
      <w:keepNext/>
      <w:keepLines/>
      <w:numPr>
        <w:ilvl w:val="3"/>
        <w:numId w:val="1"/>
      </w:numPr>
      <w:spacing w:before="200"/>
      <w:outlineLvl w:val="3"/>
    </w:pPr>
    <w:rPr>
      <w:rFonts w:ascii="Calibri" w:eastAsia="MS Gothic" w:hAnsi="Calibri"/>
      <w:b/>
      <w:bCs/>
      <w:iCs/>
      <w:color w:val="365F91"/>
    </w:rPr>
  </w:style>
  <w:style w:type="paragraph" w:styleId="Heading5">
    <w:name w:val="heading 5"/>
    <w:basedOn w:val="Normal"/>
    <w:next w:val="Normal"/>
    <w:uiPriority w:val="9"/>
    <w:semiHidden/>
    <w:unhideWhenUsed/>
    <w:qFormat/>
    <w:pPr>
      <w:keepNext/>
      <w:keepLines/>
      <w:numPr>
        <w:ilvl w:val="4"/>
        <w:numId w:val="1"/>
      </w:numPr>
      <w:spacing w:before="200"/>
      <w:outlineLvl w:val="4"/>
    </w:pPr>
    <w:rPr>
      <w:rFonts w:ascii="Calibri" w:eastAsia="MS Gothic" w:hAnsi="Calibri"/>
      <w:color w:val="243F60"/>
    </w:rPr>
  </w:style>
  <w:style w:type="paragraph" w:styleId="Heading6">
    <w:name w:val="heading 6"/>
    <w:basedOn w:val="Normal"/>
    <w:next w:val="Normal"/>
    <w:uiPriority w:val="9"/>
    <w:semiHidden/>
    <w:unhideWhenUsed/>
    <w:qFormat/>
    <w:pPr>
      <w:keepNext/>
      <w:keepLines/>
      <w:numPr>
        <w:ilvl w:val="5"/>
        <w:numId w:val="1"/>
      </w:numPr>
      <w:spacing w:before="200"/>
      <w:outlineLvl w:val="5"/>
    </w:pPr>
    <w:rPr>
      <w:rFonts w:ascii="Calibri" w:eastAsia="MS Gothic" w:hAnsi="Calibri"/>
      <w:i/>
      <w:iCs/>
      <w:color w:val="243F60"/>
    </w:rPr>
  </w:style>
  <w:style w:type="paragraph" w:styleId="Heading7">
    <w:name w:val="heading 7"/>
    <w:basedOn w:val="Normal"/>
    <w:next w:val="Normal"/>
    <w:pPr>
      <w:keepNext/>
      <w:keepLines/>
      <w:numPr>
        <w:ilvl w:val="6"/>
        <w:numId w:val="1"/>
      </w:numPr>
      <w:spacing w:before="200"/>
      <w:outlineLvl w:val="6"/>
    </w:pPr>
    <w:rPr>
      <w:rFonts w:ascii="Calibri" w:eastAsia="MS Gothic" w:hAnsi="Calibri"/>
      <w:i/>
      <w:iCs/>
      <w:color w:val="404040"/>
    </w:rPr>
  </w:style>
  <w:style w:type="paragraph" w:styleId="Heading8">
    <w:name w:val="heading 8"/>
    <w:basedOn w:val="Normal"/>
    <w:next w:val="Normal"/>
    <w:pPr>
      <w:keepNext/>
      <w:keepLines/>
      <w:numPr>
        <w:ilvl w:val="7"/>
        <w:numId w:val="1"/>
      </w:numPr>
      <w:spacing w:before="200"/>
      <w:outlineLvl w:val="7"/>
    </w:pPr>
    <w:rPr>
      <w:rFonts w:ascii="Calibri" w:eastAsia="MS Gothic" w:hAnsi="Calibri"/>
      <w:color w:val="404040"/>
      <w:sz w:val="20"/>
      <w:szCs w:val="20"/>
    </w:rPr>
  </w:style>
  <w:style w:type="paragraph" w:styleId="Heading9">
    <w:name w:val="heading 9"/>
    <w:basedOn w:val="Normal"/>
    <w:next w:val="Normal"/>
    <w:pPr>
      <w:keepNext/>
      <w:keepLines/>
      <w:numPr>
        <w:ilvl w:val="8"/>
        <w:numId w:val="1"/>
      </w:numPr>
      <w:spacing w:before="200"/>
      <w:outlineLvl w:val="8"/>
    </w:pPr>
    <w:rPr>
      <w:rFonts w:ascii="Calibri" w:eastAsia="MS Gothic" w:hAnsi="Calibri"/>
      <w:i/>
      <w:iCs/>
      <w:color w:val="40404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WWOutlineListStyle">
    <w:name w:val="WW_OutlineListStyle"/>
    <w:basedOn w:val="NoList"/>
    <w:pPr>
      <w:numPr>
        <w:numId w:val="1"/>
      </w:numPr>
    </w:pPr>
  </w:style>
  <w:style w:type="character" w:customStyle="1" w:styleId="Heading1Char">
    <w:name w:val="Heading 1 Char"/>
    <w:basedOn w:val="DefaultParagraphFont"/>
    <w:uiPriority w:val="9"/>
    <w:rPr>
      <w:rFonts w:ascii="Trebuchet MS" w:eastAsia="MS Gothic" w:hAnsi="Trebuchet MS" w:cs="Calibri"/>
      <w:b/>
      <w:bCs/>
      <w:color w:val="365F91"/>
      <w:sz w:val="32"/>
      <w:szCs w:val="32"/>
      <w:lang w:val="en-US"/>
    </w:rPr>
  </w:style>
  <w:style w:type="character" w:customStyle="1" w:styleId="HeaderChar">
    <w:name w:val="Header Char"/>
    <w:basedOn w:val="DefaultParagraphFont"/>
    <w:rPr>
      <w:sz w:val="24"/>
      <w:szCs w:val="24"/>
    </w:rPr>
  </w:style>
  <w:style w:type="character" w:customStyle="1" w:styleId="FooterChar">
    <w:name w:val="Footer Char"/>
    <w:basedOn w:val="DefaultParagraphFont"/>
    <w:uiPriority w:val="99"/>
    <w:rPr>
      <w:sz w:val="24"/>
      <w:szCs w:val="24"/>
    </w:rPr>
  </w:style>
  <w:style w:type="character" w:styleId="PageNumber">
    <w:name w:val="page number"/>
    <w:basedOn w:val="DefaultParagraphFont"/>
  </w:style>
  <w:style w:type="character" w:customStyle="1" w:styleId="InternetLink">
    <w:name w:val="Internet Link"/>
    <w:basedOn w:val="DefaultParagraphFont"/>
    <w:rPr>
      <w:color w:val="0000FF"/>
      <w:u w:val="single"/>
    </w:rPr>
  </w:style>
  <w:style w:type="character" w:customStyle="1" w:styleId="Heading2Char">
    <w:name w:val="Heading 2 Char"/>
    <w:basedOn w:val="DefaultParagraphFont"/>
    <w:rPr>
      <w:rFonts w:ascii="Trebuchet MS" w:eastAsia="MS Gothic" w:hAnsi="Trebuchet MS" w:cs="Calibri"/>
      <w:b/>
      <w:bCs/>
      <w:color w:val="365F91"/>
      <w:sz w:val="28"/>
      <w:szCs w:val="28"/>
    </w:rPr>
  </w:style>
  <w:style w:type="character" w:customStyle="1" w:styleId="Heading3Char">
    <w:name w:val="Heading 3 Char"/>
    <w:basedOn w:val="DefaultParagraphFont"/>
    <w:rPr>
      <w:rFonts w:ascii="Trebuchet MS" w:eastAsia="MS Gothic" w:hAnsi="Trebuchet MS" w:cs="Calibri"/>
      <w:b/>
      <w:bCs/>
      <w:color w:val="365F91"/>
      <w:sz w:val="22"/>
      <w:szCs w:val="24"/>
      <w:lang w:val="en-US"/>
    </w:rPr>
  </w:style>
  <w:style w:type="character" w:customStyle="1" w:styleId="Heading4Char">
    <w:name w:val="Heading 4 Char"/>
    <w:basedOn w:val="DefaultParagraphFont"/>
    <w:rPr>
      <w:rFonts w:ascii="Calibri" w:eastAsia="MS Gothic" w:hAnsi="Calibri" w:cs="Calibri"/>
      <w:b/>
      <w:bCs/>
      <w:iCs/>
      <w:color w:val="365F91"/>
      <w:sz w:val="22"/>
      <w:szCs w:val="24"/>
    </w:rPr>
  </w:style>
  <w:style w:type="character" w:customStyle="1" w:styleId="Heading5Char">
    <w:name w:val="Heading 5 Char"/>
    <w:basedOn w:val="DefaultParagraphFont"/>
    <w:rPr>
      <w:rFonts w:ascii="Calibri" w:eastAsia="MS Gothic" w:hAnsi="Calibri" w:cs="Calibri"/>
      <w:color w:val="243F60"/>
      <w:sz w:val="22"/>
      <w:szCs w:val="24"/>
    </w:rPr>
  </w:style>
  <w:style w:type="character" w:customStyle="1" w:styleId="Heading6Char">
    <w:name w:val="Heading 6 Char"/>
    <w:basedOn w:val="DefaultParagraphFont"/>
    <w:rPr>
      <w:rFonts w:ascii="Calibri" w:eastAsia="MS Gothic" w:hAnsi="Calibri" w:cs="Calibri"/>
      <w:i/>
      <w:iCs/>
      <w:color w:val="243F60"/>
      <w:sz w:val="22"/>
      <w:szCs w:val="24"/>
    </w:rPr>
  </w:style>
  <w:style w:type="character" w:customStyle="1" w:styleId="Heading7Char">
    <w:name w:val="Heading 7 Char"/>
    <w:basedOn w:val="DefaultParagraphFont"/>
    <w:rPr>
      <w:rFonts w:ascii="Calibri" w:eastAsia="MS Gothic" w:hAnsi="Calibri" w:cs="Calibri"/>
      <w:i/>
      <w:iCs/>
      <w:color w:val="404040"/>
      <w:sz w:val="22"/>
      <w:szCs w:val="24"/>
    </w:rPr>
  </w:style>
  <w:style w:type="character" w:customStyle="1" w:styleId="Heading8Char">
    <w:name w:val="Heading 8 Char"/>
    <w:basedOn w:val="DefaultParagraphFont"/>
    <w:rPr>
      <w:rFonts w:ascii="Calibri" w:eastAsia="MS Gothic" w:hAnsi="Calibri" w:cs="Calibri"/>
      <w:color w:val="404040"/>
    </w:rPr>
  </w:style>
  <w:style w:type="character" w:customStyle="1" w:styleId="Heading9Char">
    <w:name w:val="Heading 9 Char"/>
    <w:basedOn w:val="DefaultParagraphFont"/>
    <w:rPr>
      <w:rFonts w:ascii="Calibri" w:eastAsia="MS Gothic" w:hAnsi="Calibri" w:cs="Calibri"/>
      <w:i/>
      <w:iCs/>
      <w:color w:val="404040"/>
    </w:rPr>
  </w:style>
  <w:style w:type="character" w:styleId="CommentReference">
    <w:name w:val="annotation reference"/>
    <w:basedOn w:val="DefaultParagraphFont"/>
    <w:rPr>
      <w:sz w:val="18"/>
      <w:szCs w:val="18"/>
    </w:rPr>
  </w:style>
  <w:style w:type="character" w:customStyle="1" w:styleId="CommentTextChar">
    <w:name w:val="Comment Text Char"/>
    <w:basedOn w:val="DefaultParagraphFont"/>
    <w:rPr>
      <w:sz w:val="24"/>
      <w:szCs w:val="24"/>
    </w:rPr>
  </w:style>
  <w:style w:type="character" w:customStyle="1" w:styleId="CommentSubjectChar">
    <w:name w:val="Comment Subject Char"/>
    <w:basedOn w:val="CommentTextChar"/>
    <w:rPr>
      <w:b/>
      <w:bCs/>
      <w:sz w:val="24"/>
      <w:szCs w:val="24"/>
    </w:rPr>
  </w:style>
  <w:style w:type="character" w:customStyle="1" w:styleId="BalloonTextChar">
    <w:name w:val="Balloon Text Char"/>
    <w:basedOn w:val="DefaultParagraphFont"/>
    <w:rPr>
      <w:rFonts w:ascii="Lucida Grande" w:hAnsi="Lucida Grande"/>
      <w:sz w:val="18"/>
      <w:szCs w:val="18"/>
    </w:rPr>
  </w:style>
  <w:style w:type="character" w:customStyle="1" w:styleId="TitleChar">
    <w:name w:val="Title Char"/>
    <w:basedOn w:val="DefaultParagraphFont"/>
    <w:rPr>
      <w:rFonts w:ascii="Calibri" w:eastAsia="MS Gothic" w:hAnsi="Calibri" w:cs="Calibri"/>
      <w:color w:val="365F91"/>
      <w:spacing w:val="-10"/>
      <w:kern w:val="3"/>
      <w:sz w:val="56"/>
      <w:szCs w:val="56"/>
    </w:rPr>
  </w:style>
  <w:style w:type="character" w:styleId="UnresolvedMention">
    <w:name w:val="Unresolved Mention"/>
    <w:basedOn w:val="DefaultParagraphFont"/>
    <w:rPr>
      <w:color w:val="605E5C"/>
      <w:shd w:val="clear" w:color="auto" w:fill="E1DFDD"/>
    </w:rPr>
  </w:style>
  <w:style w:type="character" w:styleId="FollowedHyperlink">
    <w:name w:val="FollowedHyperlink"/>
    <w:basedOn w:val="DefaultParagraphFont"/>
    <w:rPr>
      <w:color w:val="800080"/>
      <w:u w:val="single"/>
    </w:rPr>
  </w:style>
  <w:style w:type="character" w:customStyle="1" w:styleId="ListLabel1">
    <w:name w:val="ListLabel 1"/>
    <w:rPr>
      <w:rFonts w:cs="Courier New"/>
    </w:rPr>
  </w:style>
  <w:style w:type="character" w:customStyle="1" w:styleId="ListLabel2">
    <w:name w:val="ListLabel 2"/>
    <w:rPr>
      <w:rFonts w:cs="Courier New"/>
    </w:rPr>
  </w:style>
  <w:style w:type="character" w:customStyle="1" w:styleId="ListLabel3">
    <w:name w:val="ListLabel 3"/>
    <w:rPr>
      <w:rFonts w:cs="Courier New"/>
    </w:rPr>
  </w:style>
  <w:style w:type="character" w:customStyle="1" w:styleId="ListLabel4">
    <w:name w:val="ListLabel 4"/>
    <w:rPr>
      <w:rFonts w:cs="Courier New"/>
    </w:rPr>
  </w:style>
  <w:style w:type="character" w:customStyle="1" w:styleId="ListLabel5">
    <w:name w:val="ListLabel 5"/>
    <w:rPr>
      <w:rFonts w:cs="Courier New"/>
    </w:rPr>
  </w:style>
  <w:style w:type="character" w:customStyle="1" w:styleId="ListLabel6">
    <w:name w:val="ListLabel 6"/>
    <w:rPr>
      <w:rFonts w:cs="Courier New"/>
    </w:rPr>
  </w:style>
  <w:style w:type="character" w:customStyle="1" w:styleId="ListLabel7">
    <w:name w:val="ListLabel 7"/>
    <w:rPr>
      <w:rFonts w:cs="Courier New"/>
    </w:rPr>
  </w:style>
  <w:style w:type="character" w:customStyle="1" w:styleId="ListLabel8">
    <w:name w:val="ListLabel 8"/>
    <w:rPr>
      <w:rFonts w:cs="Courier New"/>
    </w:rPr>
  </w:style>
  <w:style w:type="character" w:customStyle="1" w:styleId="ListLabel9">
    <w:name w:val="ListLabel 9"/>
    <w:rPr>
      <w:rFonts w:cs="Courier New"/>
    </w:rPr>
  </w:style>
  <w:style w:type="character" w:customStyle="1" w:styleId="ListLabel10">
    <w:name w:val="ListLabel 10"/>
    <w:rPr>
      <w:rFonts w:cs="Courier New"/>
    </w:rPr>
  </w:style>
  <w:style w:type="character" w:customStyle="1" w:styleId="ListLabel11">
    <w:name w:val="ListLabel 11"/>
    <w:rPr>
      <w:rFonts w:cs="Courier New"/>
    </w:rPr>
  </w:style>
  <w:style w:type="character" w:customStyle="1" w:styleId="ListLabel12">
    <w:name w:val="ListLabel 12"/>
    <w:rPr>
      <w:rFonts w:cs="Courier New"/>
    </w:rPr>
  </w:style>
  <w:style w:type="character" w:customStyle="1" w:styleId="ListLabel13">
    <w:name w:val="ListLabel 13"/>
    <w:rPr>
      <w:lang w:val="en-GB"/>
    </w:rPr>
  </w:style>
  <w:style w:type="character" w:customStyle="1" w:styleId="IndexLink">
    <w:name w:val="Index Link"/>
  </w:style>
  <w:style w:type="character" w:customStyle="1" w:styleId="ListLabel14">
    <w:name w:val="ListLabel 14"/>
    <w:rPr>
      <w:rFonts w:cs="Symbol"/>
    </w:rPr>
  </w:style>
  <w:style w:type="character" w:customStyle="1" w:styleId="ListLabel15">
    <w:name w:val="ListLabel 15"/>
    <w:rPr>
      <w:rFonts w:cs="Courier New"/>
    </w:rPr>
  </w:style>
  <w:style w:type="character" w:customStyle="1" w:styleId="ListLabel16">
    <w:name w:val="ListLabel 16"/>
    <w:rPr>
      <w:rFonts w:cs="Wingdings"/>
    </w:rPr>
  </w:style>
  <w:style w:type="character" w:customStyle="1" w:styleId="ListLabel17">
    <w:name w:val="ListLabel 17"/>
    <w:rPr>
      <w:rFonts w:cs="Symbol"/>
    </w:rPr>
  </w:style>
  <w:style w:type="character" w:customStyle="1" w:styleId="ListLabel18">
    <w:name w:val="ListLabel 18"/>
    <w:rPr>
      <w:rFonts w:cs="Courier New"/>
    </w:rPr>
  </w:style>
  <w:style w:type="character" w:customStyle="1" w:styleId="ListLabel19">
    <w:name w:val="ListLabel 19"/>
    <w:rPr>
      <w:rFonts w:cs="Wingdings"/>
    </w:rPr>
  </w:style>
  <w:style w:type="character" w:customStyle="1" w:styleId="ListLabel20">
    <w:name w:val="ListLabel 20"/>
    <w:rPr>
      <w:rFonts w:cs="Symbol"/>
    </w:rPr>
  </w:style>
  <w:style w:type="character" w:customStyle="1" w:styleId="ListLabel21">
    <w:name w:val="ListLabel 21"/>
    <w:rPr>
      <w:rFonts w:cs="Courier New"/>
    </w:rPr>
  </w:style>
  <w:style w:type="character" w:customStyle="1" w:styleId="ListLabel22">
    <w:name w:val="ListLabel 22"/>
    <w:rPr>
      <w:rFonts w:cs="Wingdings"/>
    </w:rPr>
  </w:style>
  <w:style w:type="character" w:customStyle="1" w:styleId="ListLabel23">
    <w:name w:val="ListLabel 23"/>
    <w:rPr>
      <w:rFonts w:cs="Symbol"/>
    </w:rPr>
  </w:style>
  <w:style w:type="character" w:customStyle="1" w:styleId="ListLabel24">
    <w:name w:val="ListLabel 24"/>
    <w:rPr>
      <w:rFonts w:cs="Courier New"/>
    </w:rPr>
  </w:style>
  <w:style w:type="character" w:customStyle="1" w:styleId="ListLabel25">
    <w:name w:val="ListLabel 25"/>
    <w:rPr>
      <w:rFonts w:cs="Wingdings"/>
    </w:rPr>
  </w:style>
  <w:style w:type="character" w:customStyle="1" w:styleId="ListLabel26">
    <w:name w:val="ListLabel 26"/>
    <w:rPr>
      <w:rFonts w:cs="Symbol"/>
    </w:rPr>
  </w:style>
  <w:style w:type="character" w:customStyle="1" w:styleId="ListLabel27">
    <w:name w:val="ListLabel 27"/>
    <w:rPr>
      <w:rFonts w:cs="Courier New"/>
    </w:rPr>
  </w:style>
  <w:style w:type="character" w:customStyle="1" w:styleId="ListLabel28">
    <w:name w:val="ListLabel 28"/>
    <w:rPr>
      <w:rFonts w:cs="Wingdings"/>
    </w:rPr>
  </w:style>
  <w:style w:type="character" w:customStyle="1" w:styleId="ListLabel29">
    <w:name w:val="ListLabel 29"/>
    <w:rPr>
      <w:rFonts w:cs="Symbol"/>
    </w:rPr>
  </w:style>
  <w:style w:type="character" w:customStyle="1" w:styleId="ListLabel30">
    <w:name w:val="ListLabel 30"/>
    <w:rPr>
      <w:rFonts w:cs="Courier New"/>
    </w:rPr>
  </w:style>
  <w:style w:type="character" w:customStyle="1" w:styleId="ListLabel31">
    <w:name w:val="ListLabel 31"/>
    <w:rPr>
      <w:rFonts w:cs="Wingdings"/>
    </w:rPr>
  </w:style>
  <w:style w:type="character" w:customStyle="1" w:styleId="ListLabel32">
    <w:name w:val="ListLabel 32"/>
    <w:rPr>
      <w:rFonts w:cs="Symbol"/>
    </w:rPr>
  </w:style>
  <w:style w:type="character" w:customStyle="1" w:styleId="ListLabel33">
    <w:name w:val="ListLabel 33"/>
    <w:rPr>
      <w:rFonts w:cs="Courier New"/>
    </w:rPr>
  </w:style>
  <w:style w:type="character" w:customStyle="1" w:styleId="ListLabel34">
    <w:name w:val="ListLabel 34"/>
    <w:rPr>
      <w:rFonts w:cs="Wingdings"/>
    </w:rPr>
  </w:style>
  <w:style w:type="character" w:customStyle="1" w:styleId="ListLabel35">
    <w:name w:val="ListLabel 35"/>
    <w:rPr>
      <w:rFonts w:cs="Symbol"/>
    </w:rPr>
  </w:style>
  <w:style w:type="character" w:customStyle="1" w:styleId="ListLabel36">
    <w:name w:val="ListLabel 36"/>
    <w:rPr>
      <w:rFonts w:cs="Courier New"/>
    </w:rPr>
  </w:style>
  <w:style w:type="character" w:customStyle="1" w:styleId="ListLabel37">
    <w:name w:val="ListLabel 37"/>
    <w:rPr>
      <w:rFonts w:cs="Wingdings"/>
    </w:rPr>
  </w:style>
  <w:style w:type="character" w:customStyle="1" w:styleId="ListLabel38">
    <w:name w:val="ListLabel 38"/>
    <w:rPr>
      <w:rFonts w:cs="Symbol"/>
    </w:rPr>
  </w:style>
  <w:style w:type="character" w:customStyle="1" w:styleId="ListLabel39">
    <w:name w:val="ListLabel 39"/>
    <w:rPr>
      <w:rFonts w:cs="Courier New"/>
    </w:rPr>
  </w:style>
  <w:style w:type="character" w:customStyle="1" w:styleId="ListLabel40">
    <w:name w:val="ListLabel 40"/>
    <w:rPr>
      <w:rFonts w:cs="Wingdings"/>
    </w:rPr>
  </w:style>
  <w:style w:type="character" w:customStyle="1" w:styleId="ListLabel41">
    <w:name w:val="ListLabel 41"/>
    <w:rPr>
      <w:rFonts w:cs="Courier New"/>
    </w:rPr>
  </w:style>
  <w:style w:type="character" w:customStyle="1" w:styleId="ListLabel42">
    <w:name w:val="ListLabel 42"/>
    <w:rPr>
      <w:rFonts w:cs="Wingdings"/>
    </w:rPr>
  </w:style>
  <w:style w:type="character" w:customStyle="1" w:styleId="ListLabel43">
    <w:name w:val="ListLabel 43"/>
    <w:rPr>
      <w:rFonts w:cs="Symbol"/>
    </w:rPr>
  </w:style>
  <w:style w:type="character" w:customStyle="1" w:styleId="ListLabel44">
    <w:name w:val="ListLabel 44"/>
    <w:rPr>
      <w:rFonts w:cs="Courier New"/>
    </w:rPr>
  </w:style>
  <w:style w:type="character" w:customStyle="1" w:styleId="ListLabel45">
    <w:name w:val="ListLabel 45"/>
    <w:rPr>
      <w:rFonts w:cs="Wingdings"/>
    </w:rPr>
  </w:style>
  <w:style w:type="character" w:customStyle="1" w:styleId="ListLabel46">
    <w:name w:val="ListLabel 46"/>
    <w:rPr>
      <w:rFonts w:cs="Symbol"/>
    </w:rPr>
  </w:style>
  <w:style w:type="character" w:customStyle="1" w:styleId="ListLabel47">
    <w:name w:val="ListLabel 47"/>
    <w:rPr>
      <w:rFonts w:cs="Courier New"/>
    </w:rPr>
  </w:style>
  <w:style w:type="character" w:customStyle="1" w:styleId="ListLabel48">
    <w:name w:val="ListLabel 48"/>
    <w:rPr>
      <w:rFonts w:cs="Wingdings"/>
    </w:rPr>
  </w:style>
  <w:style w:type="character" w:customStyle="1" w:styleId="ListLabel49">
    <w:name w:val="ListLabel 49"/>
    <w:rPr>
      <w:rFonts w:cs="Symbol"/>
    </w:rPr>
  </w:style>
  <w:style w:type="character" w:customStyle="1" w:styleId="ListLabel50">
    <w:name w:val="ListLabel 50"/>
    <w:rPr>
      <w:rFonts w:cs="Courier New"/>
    </w:rPr>
  </w:style>
  <w:style w:type="character" w:customStyle="1" w:styleId="ListLabel51">
    <w:name w:val="ListLabel 51"/>
    <w:rPr>
      <w:rFonts w:cs="Wingdings"/>
    </w:rPr>
  </w:style>
  <w:style w:type="character" w:customStyle="1" w:styleId="ListLabel52">
    <w:name w:val="ListLabel 52"/>
    <w:rPr>
      <w:rFonts w:cs="Symbol"/>
    </w:rPr>
  </w:style>
  <w:style w:type="character" w:customStyle="1" w:styleId="ListLabel53">
    <w:name w:val="ListLabel 53"/>
    <w:rPr>
      <w:rFonts w:cs="Courier New"/>
    </w:rPr>
  </w:style>
  <w:style w:type="character" w:customStyle="1" w:styleId="ListLabel54">
    <w:name w:val="ListLabel 54"/>
    <w:rPr>
      <w:rFonts w:cs="Wingdings"/>
    </w:rPr>
  </w:style>
  <w:style w:type="character" w:customStyle="1" w:styleId="ListLabel55">
    <w:name w:val="ListLabel 55"/>
    <w:rPr>
      <w:rFonts w:cs="Symbol"/>
    </w:rPr>
  </w:style>
  <w:style w:type="character" w:customStyle="1" w:styleId="ListLabel56">
    <w:name w:val="ListLabel 56"/>
    <w:rPr>
      <w:rFonts w:cs="Courier New"/>
    </w:rPr>
  </w:style>
  <w:style w:type="character" w:customStyle="1" w:styleId="ListLabel57">
    <w:name w:val="ListLabel 57"/>
    <w:rPr>
      <w:rFonts w:cs="Wingdings"/>
    </w:rPr>
  </w:style>
  <w:style w:type="character" w:customStyle="1" w:styleId="ListLabel58">
    <w:name w:val="ListLabel 58"/>
    <w:rPr>
      <w:rFonts w:cs="Symbol"/>
    </w:rPr>
  </w:style>
  <w:style w:type="character" w:customStyle="1" w:styleId="ListLabel59">
    <w:name w:val="ListLabel 59"/>
    <w:rPr>
      <w:rFonts w:cs="Courier New"/>
    </w:rPr>
  </w:style>
  <w:style w:type="character" w:customStyle="1" w:styleId="ListLabel60">
    <w:name w:val="ListLabel 60"/>
    <w:rPr>
      <w:rFonts w:cs="Wingdings"/>
    </w:rPr>
  </w:style>
  <w:style w:type="character" w:customStyle="1" w:styleId="ListLabel61">
    <w:name w:val="ListLabel 61"/>
    <w:rPr>
      <w:rFonts w:cs="Symbol"/>
    </w:rPr>
  </w:style>
  <w:style w:type="character" w:customStyle="1" w:styleId="ListLabel62">
    <w:name w:val="ListLabel 62"/>
    <w:rPr>
      <w:rFonts w:cs="Courier New"/>
    </w:rPr>
  </w:style>
  <w:style w:type="character" w:customStyle="1" w:styleId="ListLabel63">
    <w:name w:val="ListLabel 63"/>
    <w:rPr>
      <w:rFonts w:cs="Wingdings"/>
    </w:rPr>
  </w:style>
  <w:style w:type="character" w:customStyle="1" w:styleId="ListLabel64">
    <w:name w:val="ListLabel 64"/>
    <w:rPr>
      <w:rFonts w:cs="Symbol"/>
    </w:rPr>
  </w:style>
  <w:style w:type="character" w:customStyle="1" w:styleId="ListLabel65">
    <w:name w:val="ListLabel 65"/>
    <w:rPr>
      <w:rFonts w:cs="Courier New"/>
    </w:rPr>
  </w:style>
  <w:style w:type="character" w:customStyle="1" w:styleId="ListLabel66">
    <w:name w:val="ListLabel 66"/>
    <w:rPr>
      <w:rFonts w:cs="Wingdings"/>
    </w:rPr>
  </w:style>
  <w:style w:type="character" w:customStyle="1" w:styleId="ListLabel67">
    <w:name w:val="ListLabel 67"/>
    <w:rPr>
      <w:rFonts w:cs="Courier New"/>
    </w:rPr>
  </w:style>
  <w:style w:type="character" w:customStyle="1" w:styleId="ListLabel68">
    <w:name w:val="ListLabel 68"/>
    <w:rPr>
      <w:rFonts w:cs="Wingdings"/>
    </w:rPr>
  </w:style>
  <w:style w:type="character" w:customStyle="1" w:styleId="ListLabel69">
    <w:name w:val="ListLabel 69"/>
    <w:rPr>
      <w:rFonts w:cs="Symbol"/>
    </w:rPr>
  </w:style>
  <w:style w:type="character" w:customStyle="1" w:styleId="ListLabel70">
    <w:name w:val="ListLabel 70"/>
    <w:rPr>
      <w:rFonts w:cs="Courier New"/>
    </w:rPr>
  </w:style>
  <w:style w:type="character" w:customStyle="1" w:styleId="ListLabel71">
    <w:name w:val="ListLabel 71"/>
    <w:rPr>
      <w:rFonts w:cs="Wingdings"/>
    </w:rPr>
  </w:style>
  <w:style w:type="character" w:customStyle="1" w:styleId="ListLabel72">
    <w:name w:val="ListLabel 72"/>
    <w:rPr>
      <w:rFonts w:cs="Symbol"/>
    </w:rPr>
  </w:style>
  <w:style w:type="character" w:customStyle="1" w:styleId="ListLabel73">
    <w:name w:val="ListLabel 73"/>
    <w:rPr>
      <w:rFonts w:cs="Courier New"/>
    </w:rPr>
  </w:style>
  <w:style w:type="character" w:customStyle="1" w:styleId="ListLabel74">
    <w:name w:val="ListLabel 74"/>
    <w:rPr>
      <w:rFonts w:cs="Wingdings"/>
    </w:rPr>
  </w:style>
  <w:style w:type="character" w:customStyle="1" w:styleId="ListLabel75">
    <w:name w:val="ListLabel 75"/>
    <w:rPr>
      <w:rFonts w:cs="Symbol"/>
    </w:rPr>
  </w:style>
  <w:style w:type="character" w:customStyle="1" w:styleId="ListLabel76">
    <w:name w:val="ListLabel 76"/>
    <w:rPr>
      <w:rFonts w:cs="Courier New"/>
    </w:rPr>
  </w:style>
  <w:style w:type="character" w:customStyle="1" w:styleId="ListLabel77">
    <w:name w:val="ListLabel 77"/>
    <w:rPr>
      <w:rFonts w:cs="Wingdings"/>
    </w:rPr>
  </w:style>
  <w:style w:type="character" w:customStyle="1" w:styleId="ListLabel78">
    <w:name w:val="ListLabel 78"/>
    <w:rPr>
      <w:rFonts w:cs="Symbol"/>
    </w:rPr>
  </w:style>
  <w:style w:type="character" w:customStyle="1" w:styleId="ListLabel79">
    <w:name w:val="ListLabel 79"/>
    <w:rPr>
      <w:rFonts w:cs="Courier New"/>
    </w:rPr>
  </w:style>
  <w:style w:type="character" w:customStyle="1" w:styleId="ListLabel80">
    <w:name w:val="ListLabel 80"/>
    <w:rPr>
      <w:rFonts w:cs="Wingdings"/>
    </w:rPr>
  </w:style>
  <w:style w:type="character" w:customStyle="1" w:styleId="ListLabel81">
    <w:name w:val="ListLabel 81"/>
    <w:rPr>
      <w:rFonts w:cs="Symbol"/>
    </w:rPr>
  </w:style>
  <w:style w:type="character" w:customStyle="1" w:styleId="ListLabel82">
    <w:name w:val="ListLabel 82"/>
    <w:rPr>
      <w:rFonts w:cs="Courier New"/>
    </w:rPr>
  </w:style>
  <w:style w:type="character" w:customStyle="1" w:styleId="ListLabel83">
    <w:name w:val="ListLabel 83"/>
    <w:rPr>
      <w:rFonts w:cs="Wingdings"/>
    </w:rPr>
  </w:style>
  <w:style w:type="character" w:customStyle="1" w:styleId="ListLabel84">
    <w:name w:val="ListLabel 84"/>
    <w:rPr>
      <w:rFonts w:cs="Symbol"/>
    </w:rPr>
  </w:style>
  <w:style w:type="character" w:customStyle="1" w:styleId="ListLabel85">
    <w:name w:val="ListLabel 85"/>
    <w:rPr>
      <w:rFonts w:cs="Courier New"/>
    </w:rPr>
  </w:style>
  <w:style w:type="character" w:customStyle="1" w:styleId="ListLabel86">
    <w:name w:val="ListLabel 86"/>
    <w:rPr>
      <w:rFonts w:cs="Wingdings"/>
    </w:rPr>
  </w:style>
  <w:style w:type="character" w:customStyle="1" w:styleId="ListLabel87">
    <w:name w:val="ListLabel 87"/>
    <w:rPr>
      <w:rFonts w:cs="Symbol"/>
    </w:rPr>
  </w:style>
  <w:style w:type="character" w:customStyle="1" w:styleId="ListLabel88">
    <w:name w:val="ListLabel 88"/>
    <w:rPr>
      <w:rFonts w:cs="Courier New"/>
    </w:rPr>
  </w:style>
  <w:style w:type="character" w:customStyle="1" w:styleId="ListLabel89">
    <w:name w:val="ListLabel 89"/>
    <w:rPr>
      <w:rFonts w:cs="Wingdings"/>
    </w:rPr>
  </w:style>
  <w:style w:type="character" w:customStyle="1" w:styleId="ListLabel90">
    <w:name w:val="ListLabel 90"/>
    <w:rPr>
      <w:rFonts w:cs="Symbol"/>
    </w:rPr>
  </w:style>
  <w:style w:type="character" w:customStyle="1" w:styleId="ListLabel91">
    <w:name w:val="ListLabel 91"/>
    <w:rPr>
      <w:rFonts w:cs="Courier New"/>
    </w:rPr>
  </w:style>
  <w:style w:type="character" w:customStyle="1" w:styleId="ListLabel92">
    <w:name w:val="ListLabel 92"/>
    <w:rPr>
      <w:rFonts w:cs="Wingdings"/>
    </w:rPr>
  </w:style>
  <w:style w:type="character" w:customStyle="1" w:styleId="ListLabel93">
    <w:name w:val="ListLabel 93"/>
    <w:rPr>
      <w:lang w:val="en-GB"/>
    </w:rPr>
  </w:style>
  <w:style w:type="character" w:customStyle="1" w:styleId="ListLabel94">
    <w:name w:val="ListLabel 94"/>
    <w:rPr>
      <w:rFonts w:cs="Symbol"/>
    </w:rPr>
  </w:style>
  <w:style w:type="character" w:customStyle="1" w:styleId="ListLabel95">
    <w:name w:val="ListLabel 95"/>
    <w:rPr>
      <w:rFonts w:cs="Courier New"/>
    </w:rPr>
  </w:style>
  <w:style w:type="character" w:customStyle="1" w:styleId="ListLabel96">
    <w:name w:val="ListLabel 96"/>
    <w:rPr>
      <w:rFonts w:cs="Wingdings"/>
    </w:rPr>
  </w:style>
  <w:style w:type="character" w:customStyle="1" w:styleId="ListLabel97">
    <w:name w:val="ListLabel 97"/>
    <w:rPr>
      <w:rFonts w:cs="Symbol"/>
    </w:rPr>
  </w:style>
  <w:style w:type="character" w:customStyle="1" w:styleId="ListLabel98">
    <w:name w:val="ListLabel 98"/>
    <w:rPr>
      <w:rFonts w:cs="Courier New"/>
    </w:rPr>
  </w:style>
  <w:style w:type="character" w:customStyle="1" w:styleId="ListLabel99">
    <w:name w:val="ListLabel 99"/>
    <w:rPr>
      <w:rFonts w:cs="Wingdings"/>
    </w:rPr>
  </w:style>
  <w:style w:type="character" w:customStyle="1" w:styleId="ListLabel100">
    <w:name w:val="ListLabel 100"/>
    <w:rPr>
      <w:rFonts w:cs="Symbol"/>
    </w:rPr>
  </w:style>
  <w:style w:type="character" w:customStyle="1" w:styleId="ListLabel101">
    <w:name w:val="ListLabel 101"/>
    <w:rPr>
      <w:rFonts w:cs="Courier New"/>
    </w:rPr>
  </w:style>
  <w:style w:type="character" w:customStyle="1" w:styleId="ListLabel102">
    <w:name w:val="ListLabel 102"/>
    <w:rPr>
      <w:rFonts w:cs="Wingdings"/>
    </w:rPr>
  </w:style>
  <w:style w:type="character" w:customStyle="1" w:styleId="ListLabel103">
    <w:name w:val="ListLabel 103"/>
    <w:rPr>
      <w:rFonts w:cs="Symbol"/>
    </w:rPr>
  </w:style>
  <w:style w:type="character" w:customStyle="1" w:styleId="ListLabel104">
    <w:name w:val="ListLabel 104"/>
    <w:rPr>
      <w:rFonts w:cs="Courier New"/>
    </w:rPr>
  </w:style>
  <w:style w:type="character" w:customStyle="1" w:styleId="ListLabel105">
    <w:name w:val="ListLabel 105"/>
    <w:rPr>
      <w:rFonts w:cs="Wingdings"/>
    </w:rPr>
  </w:style>
  <w:style w:type="character" w:customStyle="1" w:styleId="ListLabel106">
    <w:name w:val="ListLabel 106"/>
    <w:rPr>
      <w:rFonts w:cs="Symbol"/>
    </w:rPr>
  </w:style>
  <w:style w:type="character" w:customStyle="1" w:styleId="ListLabel107">
    <w:name w:val="ListLabel 107"/>
    <w:rPr>
      <w:rFonts w:cs="Courier New"/>
    </w:rPr>
  </w:style>
  <w:style w:type="character" w:customStyle="1" w:styleId="ListLabel108">
    <w:name w:val="ListLabel 108"/>
    <w:rPr>
      <w:rFonts w:cs="Wingdings"/>
    </w:rPr>
  </w:style>
  <w:style w:type="character" w:customStyle="1" w:styleId="ListLabel109">
    <w:name w:val="ListLabel 109"/>
    <w:rPr>
      <w:rFonts w:cs="Symbol"/>
    </w:rPr>
  </w:style>
  <w:style w:type="character" w:customStyle="1" w:styleId="ListLabel110">
    <w:name w:val="ListLabel 110"/>
    <w:rPr>
      <w:rFonts w:cs="Courier New"/>
    </w:rPr>
  </w:style>
  <w:style w:type="character" w:customStyle="1" w:styleId="ListLabel111">
    <w:name w:val="ListLabel 111"/>
    <w:rPr>
      <w:rFonts w:cs="Wingdings"/>
    </w:rPr>
  </w:style>
  <w:style w:type="character" w:customStyle="1" w:styleId="ListLabel112">
    <w:name w:val="ListLabel 112"/>
    <w:rPr>
      <w:rFonts w:cs="Symbol"/>
    </w:rPr>
  </w:style>
  <w:style w:type="character" w:customStyle="1" w:styleId="ListLabel113">
    <w:name w:val="ListLabel 113"/>
    <w:rPr>
      <w:rFonts w:cs="Courier New"/>
    </w:rPr>
  </w:style>
  <w:style w:type="character" w:customStyle="1" w:styleId="ListLabel114">
    <w:name w:val="ListLabel 114"/>
    <w:rPr>
      <w:rFonts w:cs="Wingdings"/>
    </w:rPr>
  </w:style>
  <w:style w:type="character" w:customStyle="1" w:styleId="ListLabel115">
    <w:name w:val="ListLabel 115"/>
    <w:rPr>
      <w:rFonts w:cs="Symbol"/>
    </w:rPr>
  </w:style>
  <w:style w:type="character" w:customStyle="1" w:styleId="ListLabel116">
    <w:name w:val="ListLabel 116"/>
    <w:rPr>
      <w:rFonts w:cs="Courier New"/>
    </w:rPr>
  </w:style>
  <w:style w:type="character" w:customStyle="1" w:styleId="ListLabel117">
    <w:name w:val="ListLabel 117"/>
    <w:rPr>
      <w:rFonts w:cs="Wingdings"/>
    </w:rPr>
  </w:style>
  <w:style w:type="character" w:customStyle="1" w:styleId="ListLabel118">
    <w:name w:val="ListLabel 118"/>
    <w:rPr>
      <w:rFonts w:cs="Symbol"/>
    </w:rPr>
  </w:style>
  <w:style w:type="character" w:customStyle="1" w:styleId="ListLabel119">
    <w:name w:val="ListLabel 119"/>
    <w:rPr>
      <w:rFonts w:cs="Courier New"/>
    </w:rPr>
  </w:style>
  <w:style w:type="character" w:customStyle="1" w:styleId="ListLabel120">
    <w:name w:val="ListLabel 120"/>
    <w:rPr>
      <w:rFonts w:cs="Wingdings"/>
    </w:rPr>
  </w:style>
  <w:style w:type="character" w:customStyle="1" w:styleId="ListLabel121">
    <w:name w:val="ListLabel 121"/>
    <w:rPr>
      <w:rFonts w:cs="Courier New"/>
    </w:rPr>
  </w:style>
  <w:style w:type="character" w:customStyle="1" w:styleId="ListLabel122">
    <w:name w:val="ListLabel 122"/>
    <w:rPr>
      <w:rFonts w:cs="Wingdings"/>
    </w:rPr>
  </w:style>
  <w:style w:type="character" w:customStyle="1" w:styleId="ListLabel123">
    <w:name w:val="ListLabel 123"/>
    <w:rPr>
      <w:rFonts w:cs="Symbol"/>
    </w:rPr>
  </w:style>
  <w:style w:type="character" w:customStyle="1" w:styleId="ListLabel124">
    <w:name w:val="ListLabel 124"/>
    <w:rPr>
      <w:rFonts w:cs="Courier New"/>
    </w:rPr>
  </w:style>
  <w:style w:type="character" w:customStyle="1" w:styleId="ListLabel125">
    <w:name w:val="ListLabel 125"/>
    <w:rPr>
      <w:rFonts w:cs="Wingdings"/>
    </w:rPr>
  </w:style>
  <w:style w:type="character" w:customStyle="1" w:styleId="ListLabel126">
    <w:name w:val="ListLabel 126"/>
    <w:rPr>
      <w:rFonts w:cs="Symbol"/>
    </w:rPr>
  </w:style>
  <w:style w:type="character" w:customStyle="1" w:styleId="ListLabel127">
    <w:name w:val="ListLabel 127"/>
    <w:rPr>
      <w:rFonts w:cs="Courier New"/>
    </w:rPr>
  </w:style>
  <w:style w:type="character" w:customStyle="1" w:styleId="ListLabel128">
    <w:name w:val="ListLabel 128"/>
    <w:rPr>
      <w:rFonts w:cs="Wingdings"/>
    </w:rPr>
  </w:style>
  <w:style w:type="character" w:customStyle="1" w:styleId="ListLabel129">
    <w:name w:val="ListLabel 129"/>
    <w:rPr>
      <w:rFonts w:cs="Symbol"/>
    </w:rPr>
  </w:style>
  <w:style w:type="character" w:customStyle="1" w:styleId="ListLabel130">
    <w:name w:val="ListLabel 130"/>
    <w:rPr>
      <w:rFonts w:cs="Courier New"/>
    </w:rPr>
  </w:style>
  <w:style w:type="character" w:customStyle="1" w:styleId="ListLabel131">
    <w:name w:val="ListLabel 131"/>
    <w:rPr>
      <w:rFonts w:cs="Wingdings"/>
    </w:rPr>
  </w:style>
  <w:style w:type="character" w:customStyle="1" w:styleId="ListLabel132">
    <w:name w:val="ListLabel 132"/>
    <w:rPr>
      <w:rFonts w:cs="Symbol"/>
    </w:rPr>
  </w:style>
  <w:style w:type="character" w:customStyle="1" w:styleId="ListLabel133">
    <w:name w:val="ListLabel 133"/>
    <w:rPr>
      <w:rFonts w:cs="Courier New"/>
    </w:rPr>
  </w:style>
  <w:style w:type="character" w:customStyle="1" w:styleId="ListLabel134">
    <w:name w:val="ListLabel 134"/>
    <w:rPr>
      <w:rFonts w:cs="Wingdings"/>
    </w:rPr>
  </w:style>
  <w:style w:type="character" w:customStyle="1" w:styleId="ListLabel135">
    <w:name w:val="ListLabel 135"/>
    <w:rPr>
      <w:rFonts w:cs="Symbol"/>
    </w:rPr>
  </w:style>
  <w:style w:type="character" w:customStyle="1" w:styleId="ListLabel136">
    <w:name w:val="ListLabel 136"/>
    <w:rPr>
      <w:rFonts w:cs="Courier New"/>
    </w:rPr>
  </w:style>
  <w:style w:type="character" w:customStyle="1" w:styleId="ListLabel137">
    <w:name w:val="ListLabel 137"/>
    <w:rPr>
      <w:rFonts w:cs="Wingdings"/>
    </w:rPr>
  </w:style>
  <w:style w:type="character" w:customStyle="1" w:styleId="ListLabel138">
    <w:name w:val="ListLabel 138"/>
    <w:rPr>
      <w:rFonts w:cs="Symbol"/>
    </w:rPr>
  </w:style>
  <w:style w:type="character" w:customStyle="1" w:styleId="ListLabel139">
    <w:name w:val="ListLabel 139"/>
    <w:rPr>
      <w:rFonts w:cs="Courier New"/>
    </w:rPr>
  </w:style>
  <w:style w:type="character" w:customStyle="1" w:styleId="ListLabel140">
    <w:name w:val="ListLabel 140"/>
    <w:rPr>
      <w:rFonts w:cs="Wingdings"/>
    </w:rPr>
  </w:style>
  <w:style w:type="character" w:customStyle="1" w:styleId="ListLabel141">
    <w:name w:val="ListLabel 141"/>
    <w:rPr>
      <w:rFonts w:cs="Symbol"/>
    </w:rPr>
  </w:style>
  <w:style w:type="character" w:customStyle="1" w:styleId="ListLabel142">
    <w:name w:val="ListLabel 142"/>
    <w:rPr>
      <w:rFonts w:cs="Courier New"/>
    </w:rPr>
  </w:style>
  <w:style w:type="character" w:customStyle="1" w:styleId="ListLabel143">
    <w:name w:val="ListLabel 143"/>
    <w:rPr>
      <w:rFonts w:cs="Wingdings"/>
    </w:rPr>
  </w:style>
  <w:style w:type="character" w:customStyle="1" w:styleId="ListLabel144">
    <w:name w:val="ListLabel 144"/>
    <w:rPr>
      <w:rFonts w:cs="Symbol"/>
    </w:rPr>
  </w:style>
  <w:style w:type="character" w:customStyle="1" w:styleId="ListLabel145">
    <w:name w:val="ListLabel 145"/>
    <w:rPr>
      <w:rFonts w:cs="Courier New"/>
    </w:rPr>
  </w:style>
  <w:style w:type="character" w:customStyle="1" w:styleId="ListLabel146">
    <w:name w:val="ListLabel 146"/>
    <w:rPr>
      <w:rFonts w:cs="Wingdings"/>
    </w:rPr>
  </w:style>
  <w:style w:type="character" w:customStyle="1" w:styleId="ListLabel147">
    <w:name w:val="ListLabel 147"/>
    <w:rPr>
      <w:rFonts w:cs="Courier New"/>
    </w:rPr>
  </w:style>
  <w:style w:type="character" w:customStyle="1" w:styleId="ListLabel148">
    <w:name w:val="ListLabel 148"/>
    <w:rPr>
      <w:rFonts w:cs="Wingdings"/>
    </w:rPr>
  </w:style>
  <w:style w:type="character" w:customStyle="1" w:styleId="ListLabel149">
    <w:name w:val="ListLabel 149"/>
    <w:rPr>
      <w:rFonts w:cs="Symbol"/>
    </w:rPr>
  </w:style>
  <w:style w:type="character" w:customStyle="1" w:styleId="ListLabel150">
    <w:name w:val="ListLabel 150"/>
    <w:rPr>
      <w:rFonts w:cs="Courier New"/>
    </w:rPr>
  </w:style>
  <w:style w:type="character" w:customStyle="1" w:styleId="ListLabel151">
    <w:name w:val="ListLabel 151"/>
    <w:rPr>
      <w:rFonts w:cs="Wingdings"/>
    </w:rPr>
  </w:style>
  <w:style w:type="character" w:customStyle="1" w:styleId="ListLabel152">
    <w:name w:val="ListLabel 152"/>
    <w:rPr>
      <w:rFonts w:cs="Symbol"/>
    </w:rPr>
  </w:style>
  <w:style w:type="character" w:customStyle="1" w:styleId="ListLabel153">
    <w:name w:val="ListLabel 153"/>
    <w:rPr>
      <w:rFonts w:cs="Courier New"/>
    </w:rPr>
  </w:style>
  <w:style w:type="character" w:customStyle="1" w:styleId="ListLabel154">
    <w:name w:val="ListLabel 154"/>
    <w:rPr>
      <w:rFonts w:cs="Wingdings"/>
    </w:rPr>
  </w:style>
  <w:style w:type="character" w:customStyle="1" w:styleId="ListLabel155">
    <w:name w:val="ListLabel 155"/>
    <w:rPr>
      <w:rFonts w:cs="Symbol"/>
    </w:rPr>
  </w:style>
  <w:style w:type="character" w:customStyle="1" w:styleId="ListLabel156">
    <w:name w:val="ListLabel 156"/>
    <w:rPr>
      <w:rFonts w:cs="Courier New"/>
    </w:rPr>
  </w:style>
  <w:style w:type="character" w:customStyle="1" w:styleId="ListLabel157">
    <w:name w:val="ListLabel 157"/>
    <w:rPr>
      <w:rFonts w:cs="Wingdings"/>
    </w:rPr>
  </w:style>
  <w:style w:type="character" w:customStyle="1" w:styleId="ListLabel158">
    <w:name w:val="ListLabel 158"/>
    <w:rPr>
      <w:rFonts w:cs="Symbol"/>
    </w:rPr>
  </w:style>
  <w:style w:type="character" w:customStyle="1" w:styleId="ListLabel159">
    <w:name w:val="ListLabel 159"/>
    <w:rPr>
      <w:rFonts w:cs="Courier New"/>
    </w:rPr>
  </w:style>
  <w:style w:type="character" w:customStyle="1" w:styleId="ListLabel160">
    <w:name w:val="ListLabel 160"/>
    <w:rPr>
      <w:rFonts w:cs="Wingdings"/>
    </w:rPr>
  </w:style>
  <w:style w:type="character" w:customStyle="1" w:styleId="ListLabel161">
    <w:name w:val="ListLabel 161"/>
    <w:rPr>
      <w:rFonts w:cs="Symbol"/>
    </w:rPr>
  </w:style>
  <w:style w:type="character" w:customStyle="1" w:styleId="ListLabel162">
    <w:name w:val="ListLabel 162"/>
    <w:rPr>
      <w:rFonts w:cs="Courier New"/>
    </w:rPr>
  </w:style>
  <w:style w:type="character" w:customStyle="1" w:styleId="ListLabel163">
    <w:name w:val="ListLabel 163"/>
    <w:rPr>
      <w:rFonts w:cs="Wingdings"/>
    </w:rPr>
  </w:style>
  <w:style w:type="character" w:customStyle="1" w:styleId="ListLabel164">
    <w:name w:val="ListLabel 164"/>
    <w:rPr>
      <w:rFonts w:cs="Symbol"/>
    </w:rPr>
  </w:style>
  <w:style w:type="character" w:customStyle="1" w:styleId="ListLabel165">
    <w:name w:val="ListLabel 165"/>
    <w:rPr>
      <w:rFonts w:cs="Courier New"/>
    </w:rPr>
  </w:style>
  <w:style w:type="character" w:customStyle="1" w:styleId="ListLabel166">
    <w:name w:val="ListLabel 166"/>
    <w:rPr>
      <w:rFonts w:cs="Wingdings"/>
    </w:rPr>
  </w:style>
  <w:style w:type="character" w:customStyle="1" w:styleId="ListLabel167">
    <w:name w:val="ListLabel 167"/>
    <w:rPr>
      <w:rFonts w:cs="Symbol"/>
    </w:rPr>
  </w:style>
  <w:style w:type="character" w:customStyle="1" w:styleId="ListLabel168">
    <w:name w:val="ListLabel 168"/>
    <w:rPr>
      <w:rFonts w:cs="Courier New"/>
    </w:rPr>
  </w:style>
  <w:style w:type="character" w:customStyle="1" w:styleId="ListLabel169">
    <w:name w:val="ListLabel 169"/>
    <w:rPr>
      <w:rFonts w:cs="Wingdings"/>
    </w:rPr>
  </w:style>
  <w:style w:type="character" w:customStyle="1" w:styleId="ListLabel170">
    <w:name w:val="ListLabel 170"/>
    <w:rPr>
      <w:rFonts w:cs="Symbol"/>
    </w:rPr>
  </w:style>
  <w:style w:type="character" w:customStyle="1" w:styleId="ListLabel171">
    <w:name w:val="ListLabel 171"/>
    <w:rPr>
      <w:rFonts w:cs="Courier New"/>
    </w:rPr>
  </w:style>
  <w:style w:type="character" w:customStyle="1" w:styleId="ListLabel172">
    <w:name w:val="ListLabel 172"/>
    <w:rPr>
      <w:rFonts w:cs="Wingdings"/>
    </w:rPr>
  </w:style>
  <w:style w:type="character" w:customStyle="1" w:styleId="ListLabel173">
    <w:name w:val="ListLabel 173"/>
    <w:rPr>
      <w:lang w:val="en-GB"/>
    </w:rPr>
  </w:style>
  <w:style w:type="character" w:customStyle="1" w:styleId="FootnoteCharacters">
    <w:name w:val="Footnote Characters"/>
  </w:style>
  <w:style w:type="character" w:customStyle="1" w:styleId="FootnoteAnchor">
    <w:name w:val="Footnote Anchor"/>
    <w:rPr>
      <w:position w:val="0"/>
      <w:vertAlign w:val="superscript"/>
    </w:rPr>
  </w:style>
  <w:style w:type="character" w:customStyle="1" w:styleId="EndnoteCharacters">
    <w:name w:val="Endnote Characters"/>
  </w:style>
  <w:style w:type="character" w:customStyle="1" w:styleId="EndnoteAnchor">
    <w:name w:val="Endnote Anchor"/>
    <w:rPr>
      <w:position w:val="0"/>
      <w:vertAlign w:val="superscript"/>
    </w:rPr>
  </w:style>
  <w:style w:type="character" w:customStyle="1" w:styleId="ListLabel174">
    <w:name w:val="ListLabel 174"/>
    <w:rPr>
      <w:rFonts w:cs="Symbol"/>
    </w:rPr>
  </w:style>
  <w:style w:type="character" w:customStyle="1" w:styleId="ListLabel175">
    <w:name w:val="ListLabel 175"/>
    <w:rPr>
      <w:rFonts w:cs="Courier New"/>
    </w:rPr>
  </w:style>
  <w:style w:type="character" w:customStyle="1" w:styleId="ListLabel176">
    <w:name w:val="ListLabel 176"/>
    <w:rPr>
      <w:rFonts w:cs="Wingdings"/>
    </w:rPr>
  </w:style>
  <w:style w:type="character" w:customStyle="1" w:styleId="ListLabel177">
    <w:name w:val="ListLabel 177"/>
    <w:rPr>
      <w:rFonts w:cs="Symbol"/>
    </w:rPr>
  </w:style>
  <w:style w:type="character" w:customStyle="1" w:styleId="ListLabel178">
    <w:name w:val="ListLabel 178"/>
    <w:rPr>
      <w:rFonts w:cs="Courier New"/>
    </w:rPr>
  </w:style>
  <w:style w:type="character" w:customStyle="1" w:styleId="ListLabel179">
    <w:name w:val="ListLabel 179"/>
    <w:rPr>
      <w:rFonts w:cs="Wingdings"/>
    </w:rPr>
  </w:style>
  <w:style w:type="character" w:customStyle="1" w:styleId="ListLabel180">
    <w:name w:val="ListLabel 180"/>
    <w:rPr>
      <w:rFonts w:cs="Symbol"/>
    </w:rPr>
  </w:style>
  <w:style w:type="character" w:customStyle="1" w:styleId="ListLabel181">
    <w:name w:val="ListLabel 181"/>
    <w:rPr>
      <w:rFonts w:cs="Courier New"/>
    </w:rPr>
  </w:style>
  <w:style w:type="character" w:customStyle="1" w:styleId="ListLabel182">
    <w:name w:val="ListLabel 182"/>
    <w:rPr>
      <w:rFonts w:cs="Wingdings"/>
    </w:rPr>
  </w:style>
  <w:style w:type="character" w:customStyle="1" w:styleId="ListLabel183">
    <w:name w:val="ListLabel 183"/>
    <w:rPr>
      <w:rFonts w:cs="Symbol"/>
    </w:rPr>
  </w:style>
  <w:style w:type="character" w:customStyle="1" w:styleId="ListLabel184">
    <w:name w:val="ListLabel 184"/>
    <w:rPr>
      <w:rFonts w:cs="Courier New"/>
    </w:rPr>
  </w:style>
  <w:style w:type="character" w:customStyle="1" w:styleId="ListLabel185">
    <w:name w:val="ListLabel 185"/>
    <w:rPr>
      <w:rFonts w:cs="Wingdings"/>
    </w:rPr>
  </w:style>
  <w:style w:type="character" w:customStyle="1" w:styleId="ListLabel186">
    <w:name w:val="ListLabel 186"/>
    <w:rPr>
      <w:rFonts w:cs="Symbol"/>
    </w:rPr>
  </w:style>
  <w:style w:type="character" w:customStyle="1" w:styleId="ListLabel187">
    <w:name w:val="ListLabel 187"/>
    <w:rPr>
      <w:rFonts w:cs="Courier New"/>
    </w:rPr>
  </w:style>
  <w:style w:type="character" w:customStyle="1" w:styleId="ListLabel188">
    <w:name w:val="ListLabel 188"/>
    <w:rPr>
      <w:rFonts w:cs="Wingdings"/>
    </w:rPr>
  </w:style>
  <w:style w:type="character" w:customStyle="1" w:styleId="ListLabel189">
    <w:name w:val="ListLabel 189"/>
    <w:rPr>
      <w:rFonts w:cs="Symbol"/>
    </w:rPr>
  </w:style>
  <w:style w:type="character" w:customStyle="1" w:styleId="ListLabel190">
    <w:name w:val="ListLabel 190"/>
    <w:rPr>
      <w:rFonts w:cs="Courier New"/>
    </w:rPr>
  </w:style>
  <w:style w:type="character" w:customStyle="1" w:styleId="ListLabel191">
    <w:name w:val="ListLabel 191"/>
    <w:rPr>
      <w:rFonts w:cs="Wingdings"/>
    </w:rPr>
  </w:style>
  <w:style w:type="character" w:customStyle="1" w:styleId="ListLabel192">
    <w:name w:val="ListLabel 192"/>
    <w:rPr>
      <w:rFonts w:cs="Symbol"/>
    </w:rPr>
  </w:style>
  <w:style w:type="character" w:customStyle="1" w:styleId="ListLabel193">
    <w:name w:val="ListLabel 193"/>
    <w:rPr>
      <w:rFonts w:cs="Courier New"/>
    </w:rPr>
  </w:style>
  <w:style w:type="character" w:customStyle="1" w:styleId="ListLabel194">
    <w:name w:val="ListLabel 194"/>
    <w:rPr>
      <w:rFonts w:cs="Wingdings"/>
    </w:rPr>
  </w:style>
  <w:style w:type="character" w:customStyle="1" w:styleId="ListLabel195">
    <w:name w:val="ListLabel 195"/>
    <w:rPr>
      <w:rFonts w:cs="Symbol"/>
    </w:rPr>
  </w:style>
  <w:style w:type="character" w:customStyle="1" w:styleId="ListLabel196">
    <w:name w:val="ListLabel 196"/>
    <w:rPr>
      <w:rFonts w:cs="Courier New"/>
    </w:rPr>
  </w:style>
  <w:style w:type="character" w:customStyle="1" w:styleId="ListLabel197">
    <w:name w:val="ListLabel 197"/>
    <w:rPr>
      <w:rFonts w:cs="Wingdings"/>
    </w:rPr>
  </w:style>
  <w:style w:type="character" w:customStyle="1" w:styleId="ListLabel198">
    <w:name w:val="ListLabel 198"/>
    <w:rPr>
      <w:rFonts w:cs="Symbol"/>
    </w:rPr>
  </w:style>
  <w:style w:type="character" w:customStyle="1" w:styleId="ListLabel199">
    <w:name w:val="ListLabel 199"/>
    <w:rPr>
      <w:rFonts w:cs="Courier New"/>
    </w:rPr>
  </w:style>
  <w:style w:type="character" w:customStyle="1" w:styleId="ListLabel200">
    <w:name w:val="ListLabel 200"/>
    <w:rPr>
      <w:rFonts w:cs="Wingdings"/>
    </w:rPr>
  </w:style>
  <w:style w:type="character" w:customStyle="1" w:styleId="ListLabel201">
    <w:name w:val="ListLabel 201"/>
    <w:rPr>
      <w:rFonts w:cs="Courier New"/>
    </w:rPr>
  </w:style>
  <w:style w:type="character" w:customStyle="1" w:styleId="ListLabel202">
    <w:name w:val="ListLabel 202"/>
    <w:rPr>
      <w:rFonts w:cs="Wingdings"/>
    </w:rPr>
  </w:style>
  <w:style w:type="character" w:customStyle="1" w:styleId="ListLabel203">
    <w:name w:val="ListLabel 203"/>
    <w:rPr>
      <w:rFonts w:cs="Symbol"/>
    </w:rPr>
  </w:style>
  <w:style w:type="character" w:customStyle="1" w:styleId="ListLabel204">
    <w:name w:val="ListLabel 204"/>
    <w:rPr>
      <w:rFonts w:cs="Courier New"/>
    </w:rPr>
  </w:style>
  <w:style w:type="character" w:customStyle="1" w:styleId="ListLabel205">
    <w:name w:val="ListLabel 205"/>
    <w:rPr>
      <w:rFonts w:cs="Wingdings"/>
    </w:rPr>
  </w:style>
  <w:style w:type="character" w:customStyle="1" w:styleId="ListLabel206">
    <w:name w:val="ListLabel 206"/>
    <w:rPr>
      <w:rFonts w:cs="Symbol"/>
    </w:rPr>
  </w:style>
  <w:style w:type="character" w:customStyle="1" w:styleId="ListLabel207">
    <w:name w:val="ListLabel 207"/>
    <w:rPr>
      <w:rFonts w:cs="Courier New"/>
    </w:rPr>
  </w:style>
  <w:style w:type="character" w:customStyle="1" w:styleId="ListLabel208">
    <w:name w:val="ListLabel 208"/>
    <w:rPr>
      <w:rFonts w:cs="Wingdings"/>
    </w:rPr>
  </w:style>
  <w:style w:type="character" w:customStyle="1" w:styleId="ListLabel209">
    <w:name w:val="ListLabel 209"/>
    <w:rPr>
      <w:rFonts w:cs="Symbol"/>
    </w:rPr>
  </w:style>
  <w:style w:type="character" w:customStyle="1" w:styleId="ListLabel210">
    <w:name w:val="ListLabel 210"/>
    <w:rPr>
      <w:rFonts w:cs="Courier New"/>
    </w:rPr>
  </w:style>
  <w:style w:type="character" w:customStyle="1" w:styleId="ListLabel211">
    <w:name w:val="ListLabel 211"/>
    <w:rPr>
      <w:rFonts w:cs="Wingdings"/>
    </w:rPr>
  </w:style>
  <w:style w:type="character" w:customStyle="1" w:styleId="ListLabel212">
    <w:name w:val="ListLabel 212"/>
    <w:rPr>
      <w:rFonts w:cs="Symbol"/>
    </w:rPr>
  </w:style>
  <w:style w:type="character" w:customStyle="1" w:styleId="ListLabel213">
    <w:name w:val="ListLabel 213"/>
    <w:rPr>
      <w:rFonts w:cs="Courier New"/>
    </w:rPr>
  </w:style>
  <w:style w:type="character" w:customStyle="1" w:styleId="ListLabel214">
    <w:name w:val="ListLabel 214"/>
    <w:rPr>
      <w:rFonts w:cs="Wingdings"/>
    </w:rPr>
  </w:style>
  <w:style w:type="character" w:customStyle="1" w:styleId="ListLabel215">
    <w:name w:val="ListLabel 215"/>
    <w:rPr>
      <w:rFonts w:cs="Symbol"/>
    </w:rPr>
  </w:style>
  <w:style w:type="character" w:customStyle="1" w:styleId="ListLabel216">
    <w:name w:val="ListLabel 216"/>
    <w:rPr>
      <w:rFonts w:cs="Courier New"/>
    </w:rPr>
  </w:style>
  <w:style w:type="character" w:customStyle="1" w:styleId="ListLabel217">
    <w:name w:val="ListLabel 217"/>
    <w:rPr>
      <w:rFonts w:cs="Wingdings"/>
    </w:rPr>
  </w:style>
  <w:style w:type="character" w:customStyle="1" w:styleId="ListLabel218">
    <w:name w:val="ListLabel 218"/>
    <w:rPr>
      <w:rFonts w:cs="Symbol"/>
    </w:rPr>
  </w:style>
  <w:style w:type="character" w:customStyle="1" w:styleId="ListLabel219">
    <w:name w:val="ListLabel 219"/>
    <w:rPr>
      <w:rFonts w:cs="Courier New"/>
    </w:rPr>
  </w:style>
  <w:style w:type="character" w:customStyle="1" w:styleId="ListLabel220">
    <w:name w:val="ListLabel 220"/>
    <w:rPr>
      <w:rFonts w:cs="Wingdings"/>
    </w:rPr>
  </w:style>
  <w:style w:type="character" w:customStyle="1" w:styleId="ListLabel221">
    <w:name w:val="ListLabel 221"/>
    <w:rPr>
      <w:rFonts w:cs="Symbol"/>
    </w:rPr>
  </w:style>
  <w:style w:type="character" w:customStyle="1" w:styleId="ListLabel222">
    <w:name w:val="ListLabel 222"/>
    <w:rPr>
      <w:rFonts w:cs="Courier New"/>
    </w:rPr>
  </w:style>
  <w:style w:type="character" w:customStyle="1" w:styleId="ListLabel223">
    <w:name w:val="ListLabel 223"/>
    <w:rPr>
      <w:rFonts w:cs="Wingdings"/>
    </w:rPr>
  </w:style>
  <w:style w:type="character" w:customStyle="1" w:styleId="ListLabel224">
    <w:name w:val="ListLabel 224"/>
    <w:rPr>
      <w:rFonts w:cs="Symbol"/>
    </w:rPr>
  </w:style>
  <w:style w:type="character" w:customStyle="1" w:styleId="ListLabel225">
    <w:name w:val="ListLabel 225"/>
    <w:rPr>
      <w:rFonts w:cs="Courier New"/>
    </w:rPr>
  </w:style>
  <w:style w:type="character" w:customStyle="1" w:styleId="ListLabel226">
    <w:name w:val="ListLabel 226"/>
    <w:rPr>
      <w:rFonts w:cs="Wingdings"/>
    </w:rPr>
  </w:style>
  <w:style w:type="character" w:customStyle="1" w:styleId="ListLabel227">
    <w:name w:val="ListLabel 227"/>
    <w:rPr>
      <w:rFonts w:cs="Courier New"/>
    </w:rPr>
  </w:style>
  <w:style w:type="character" w:customStyle="1" w:styleId="ListLabel228">
    <w:name w:val="ListLabel 228"/>
    <w:rPr>
      <w:rFonts w:cs="Wingdings"/>
    </w:rPr>
  </w:style>
  <w:style w:type="character" w:customStyle="1" w:styleId="ListLabel229">
    <w:name w:val="ListLabel 229"/>
    <w:rPr>
      <w:rFonts w:cs="Symbol"/>
    </w:rPr>
  </w:style>
  <w:style w:type="character" w:customStyle="1" w:styleId="ListLabel230">
    <w:name w:val="ListLabel 230"/>
    <w:rPr>
      <w:rFonts w:cs="Courier New"/>
    </w:rPr>
  </w:style>
  <w:style w:type="character" w:customStyle="1" w:styleId="ListLabel231">
    <w:name w:val="ListLabel 231"/>
    <w:rPr>
      <w:rFonts w:cs="Wingdings"/>
    </w:rPr>
  </w:style>
  <w:style w:type="character" w:customStyle="1" w:styleId="ListLabel232">
    <w:name w:val="ListLabel 232"/>
    <w:rPr>
      <w:rFonts w:cs="Symbol"/>
    </w:rPr>
  </w:style>
  <w:style w:type="character" w:customStyle="1" w:styleId="ListLabel233">
    <w:name w:val="ListLabel 233"/>
    <w:rPr>
      <w:rFonts w:cs="Courier New"/>
    </w:rPr>
  </w:style>
  <w:style w:type="character" w:customStyle="1" w:styleId="ListLabel234">
    <w:name w:val="ListLabel 234"/>
    <w:rPr>
      <w:rFonts w:cs="Wingdings"/>
    </w:rPr>
  </w:style>
  <w:style w:type="character" w:customStyle="1" w:styleId="ListLabel235">
    <w:name w:val="ListLabel 235"/>
    <w:rPr>
      <w:rFonts w:cs="Symbol"/>
    </w:rPr>
  </w:style>
  <w:style w:type="character" w:customStyle="1" w:styleId="ListLabel236">
    <w:name w:val="ListLabel 236"/>
    <w:rPr>
      <w:rFonts w:cs="Courier New"/>
    </w:rPr>
  </w:style>
  <w:style w:type="character" w:customStyle="1" w:styleId="ListLabel237">
    <w:name w:val="ListLabel 237"/>
    <w:rPr>
      <w:rFonts w:cs="Wingdings"/>
    </w:rPr>
  </w:style>
  <w:style w:type="character" w:customStyle="1" w:styleId="ListLabel238">
    <w:name w:val="ListLabel 238"/>
    <w:rPr>
      <w:rFonts w:cs="Symbol"/>
    </w:rPr>
  </w:style>
  <w:style w:type="character" w:customStyle="1" w:styleId="ListLabel239">
    <w:name w:val="ListLabel 239"/>
    <w:rPr>
      <w:rFonts w:cs="Courier New"/>
    </w:rPr>
  </w:style>
  <w:style w:type="character" w:customStyle="1" w:styleId="ListLabel240">
    <w:name w:val="ListLabel 240"/>
    <w:rPr>
      <w:rFonts w:cs="Wingdings"/>
    </w:rPr>
  </w:style>
  <w:style w:type="character" w:customStyle="1" w:styleId="ListLabel241">
    <w:name w:val="ListLabel 241"/>
    <w:rPr>
      <w:rFonts w:cs="Symbol"/>
    </w:rPr>
  </w:style>
  <w:style w:type="character" w:customStyle="1" w:styleId="ListLabel242">
    <w:name w:val="ListLabel 242"/>
    <w:rPr>
      <w:rFonts w:cs="Courier New"/>
    </w:rPr>
  </w:style>
  <w:style w:type="character" w:customStyle="1" w:styleId="ListLabel243">
    <w:name w:val="ListLabel 243"/>
    <w:rPr>
      <w:rFonts w:cs="Wingdings"/>
    </w:rPr>
  </w:style>
  <w:style w:type="character" w:customStyle="1" w:styleId="ListLabel244">
    <w:name w:val="ListLabel 244"/>
    <w:rPr>
      <w:rFonts w:cs="Symbol"/>
    </w:rPr>
  </w:style>
  <w:style w:type="character" w:customStyle="1" w:styleId="ListLabel245">
    <w:name w:val="ListLabel 245"/>
    <w:rPr>
      <w:rFonts w:cs="Courier New"/>
    </w:rPr>
  </w:style>
  <w:style w:type="character" w:customStyle="1" w:styleId="ListLabel246">
    <w:name w:val="ListLabel 246"/>
    <w:rPr>
      <w:rFonts w:cs="Wingdings"/>
    </w:rPr>
  </w:style>
  <w:style w:type="character" w:customStyle="1" w:styleId="ListLabel247">
    <w:name w:val="ListLabel 247"/>
    <w:rPr>
      <w:rFonts w:cs="Symbol"/>
    </w:rPr>
  </w:style>
  <w:style w:type="character" w:customStyle="1" w:styleId="ListLabel248">
    <w:name w:val="ListLabel 248"/>
    <w:rPr>
      <w:rFonts w:cs="Courier New"/>
    </w:rPr>
  </w:style>
  <w:style w:type="character" w:customStyle="1" w:styleId="ListLabel249">
    <w:name w:val="ListLabel 249"/>
    <w:rPr>
      <w:rFonts w:cs="Wingdings"/>
    </w:rPr>
  </w:style>
  <w:style w:type="character" w:customStyle="1" w:styleId="ListLabel250">
    <w:name w:val="ListLabel 250"/>
    <w:rPr>
      <w:rFonts w:cs="Symbol"/>
    </w:rPr>
  </w:style>
  <w:style w:type="character" w:customStyle="1" w:styleId="ListLabel251">
    <w:name w:val="ListLabel 251"/>
    <w:rPr>
      <w:rFonts w:cs="Courier New"/>
    </w:rPr>
  </w:style>
  <w:style w:type="character" w:customStyle="1" w:styleId="ListLabel252">
    <w:name w:val="ListLabel 252"/>
    <w:rPr>
      <w:rFonts w:cs="Wingdings"/>
    </w:rPr>
  </w:style>
  <w:style w:type="character" w:customStyle="1" w:styleId="ListLabel253">
    <w:name w:val="ListLabel 253"/>
    <w:rPr>
      <w:lang w:val="en-GB"/>
    </w:rPr>
  </w:style>
  <w:style w:type="paragraph" w:customStyle="1" w:styleId="Heading">
    <w:name w:val="Heading"/>
    <w:basedOn w:val="Normal"/>
    <w:next w:val="BodyTex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pPr>
      <w:spacing w:after="200"/>
    </w:pPr>
    <w:rPr>
      <w:i/>
      <w:iCs/>
      <w:color w:val="1F497D"/>
      <w:sz w:val="18"/>
      <w:szCs w:val="18"/>
    </w:rPr>
  </w:style>
  <w:style w:type="paragraph" w:customStyle="1" w:styleId="Index">
    <w:name w:val="Index"/>
    <w:basedOn w:val="Normal"/>
    <w:pPr>
      <w:suppressLineNumbers/>
    </w:pPr>
    <w:rPr>
      <w:rFonts w:cs="Lohit Devanagari"/>
    </w:rPr>
  </w:style>
  <w:style w:type="paragraph" w:styleId="Header">
    <w:name w:val="header"/>
    <w:basedOn w:val="Normal"/>
    <w:pPr>
      <w:tabs>
        <w:tab w:val="center" w:pos="4320"/>
        <w:tab w:val="right" w:pos="8640"/>
      </w:tabs>
    </w:pPr>
  </w:style>
  <w:style w:type="paragraph" w:styleId="Footer">
    <w:name w:val="footer"/>
    <w:basedOn w:val="Normal"/>
    <w:uiPriority w:val="99"/>
    <w:pPr>
      <w:tabs>
        <w:tab w:val="center" w:pos="4320"/>
        <w:tab w:val="right" w:pos="8640"/>
      </w:tabs>
    </w:pPr>
  </w:style>
  <w:style w:type="paragraph" w:styleId="ListParagraph">
    <w:name w:val="List Paragraph"/>
    <w:basedOn w:val="Normal"/>
    <w:pPr>
      <w:ind w:left="720"/>
    </w:pPr>
  </w:style>
  <w:style w:type="paragraph" w:styleId="TOC1">
    <w:name w:val="toc 1"/>
    <w:basedOn w:val="Normal"/>
    <w:next w:val="Normal"/>
    <w:autoRedefine/>
    <w:uiPriority w:val="39"/>
    <w:pPr>
      <w:spacing w:before="360"/>
      <w:jc w:val="left"/>
    </w:pPr>
    <w:rPr>
      <w:b/>
      <w:bCs/>
      <w:caps/>
      <w:sz w:val="24"/>
    </w:rPr>
  </w:style>
  <w:style w:type="paragraph" w:styleId="TOC2">
    <w:name w:val="toc 2"/>
    <w:basedOn w:val="Normal"/>
    <w:next w:val="Normal"/>
    <w:autoRedefine/>
    <w:uiPriority w:val="39"/>
    <w:pPr>
      <w:spacing w:before="240"/>
      <w:jc w:val="left"/>
    </w:pPr>
    <w:rPr>
      <w:b/>
      <w:bCs/>
      <w:sz w:val="20"/>
      <w:szCs w:val="20"/>
    </w:rPr>
  </w:style>
  <w:style w:type="paragraph" w:styleId="TOC3">
    <w:name w:val="toc 3"/>
    <w:basedOn w:val="Normal"/>
    <w:next w:val="Normal"/>
    <w:autoRedefine/>
    <w:uiPriority w:val="39"/>
    <w:pPr>
      <w:ind w:left="220"/>
      <w:jc w:val="left"/>
    </w:pPr>
    <w:rPr>
      <w:sz w:val="20"/>
      <w:szCs w:val="20"/>
    </w:rPr>
  </w:style>
  <w:style w:type="paragraph" w:styleId="TOC4">
    <w:name w:val="toc 4"/>
    <w:basedOn w:val="Normal"/>
    <w:next w:val="Normal"/>
    <w:autoRedefine/>
    <w:rsid w:val="008C63D8"/>
    <w:pPr>
      <w:ind w:left="440"/>
      <w:jc w:val="left"/>
    </w:pPr>
    <w:rPr>
      <w:sz w:val="20"/>
      <w:szCs w:val="20"/>
    </w:rPr>
  </w:style>
  <w:style w:type="paragraph" w:styleId="TOC5">
    <w:name w:val="toc 5"/>
    <w:basedOn w:val="Normal"/>
    <w:next w:val="Normal"/>
    <w:autoRedefine/>
    <w:rsid w:val="008C63D8"/>
    <w:pPr>
      <w:ind w:left="660"/>
      <w:jc w:val="left"/>
    </w:pPr>
    <w:rPr>
      <w:sz w:val="20"/>
      <w:szCs w:val="20"/>
    </w:rPr>
  </w:style>
  <w:style w:type="paragraph" w:styleId="TOC6">
    <w:name w:val="toc 6"/>
    <w:basedOn w:val="Normal"/>
    <w:next w:val="Normal"/>
    <w:autoRedefine/>
    <w:pPr>
      <w:ind w:left="880"/>
      <w:jc w:val="left"/>
    </w:pPr>
    <w:rPr>
      <w:rFonts w:ascii="Cambria" w:hAnsi="Cambria"/>
      <w:sz w:val="20"/>
      <w:szCs w:val="20"/>
    </w:rPr>
  </w:style>
  <w:style w:type="paragraph" w:styleId="TOC7">
    <w:name w:val="toc 7"/>
    <w:basedOn w:val="Normal"/>
    <w:next w:val="Normal"/>
    <w:autoRedefine/>
    <w:pPr>
      <w:ind w:left="1100"/>
      <w:jc w:val="left"/>
    </w:pPr>
    <w:rPr>
      <w:rFonts w:ascii="Cambria" w:hAnsi="Cambria"/>
      <w:sz w:val="20"/>
      <w:szCs w:val="20"/>
    </w:rPr>
  </w:style>
  <w:style w:type="paragraph" w:styleId="TOC8">
    <w:name w:val="toc 8"/>
    <w:basedOn w:val="Normal"/>
    <w:next w:val="Normal"/>
    <w:autoRedefine/>
    <w:pPr>
      <w:ind w:left="1320"/>
      <w:jc w:val="left"/>
    </w:pPr>
    <w:rPr>
      <w:rFonts w:ascii="Cambria" w:hAnsi="Cambria"/>
      <w:sz w:val="20"/>
      <w:szCs w:val="20"/>
    </w:rPr>
  </w:style>
  <w:style w:type="paragraph" w:styleId="TOC9">
    <w:name w:val="toc 9"/>
    <w:basedOn w:val="Normal"/>
    <w:next w:val="Normal"/>
    <w:autoRedefine/>
    <w:pPr>
      <w:ind w:left="1540"/>
      <w:jc w:val="left"/>
    </w:pPr>
    <w:rPr>
      <w:rFonts w:ascii="Cambria" w:hAnsi="Cambria"/>
      <w:sz w:val="20"/>
      <w:szCs w:val="20"/>
    </w:rPr>
  </w:style>
  <w:style w:type="paragraph" w:styleId="CommentText">
    <w:name w:val="annotation text"/>
    <w:basedOn w:val="Normal"/>
    <w:rPr>
      <w:sz w:val="24"/>
    </w:rPr>
  </w:style>
  <w:style w:type="paragraph" w:styleId="CommentSubject">
    <w:name w:val="annotation subject"/>
    <w:basedOn w:val="CommentText"/>
    <w:rPr>
      <w:b/>
      <w:bCs/>
      <w:sz w:val="20"/>
      <w:szCs w:val="20"/>
    </w:rPr>
  </w:style>
  <w:style w:type="paragraph" w:styleId="BalloonText">
    <w:name w:val="Balloon Text"/>
    <w:basedOn w:val="Normal"/>
    <w:rPr>
      <w:rFonts w:ascii="Lucida Grande" w:hAnsi="Lucida Grande"/>
      <w:sz w:val="18"/>
      <w:szCs w:val="18"/>
    </w:rPr>
  </w:style>
  <w:style w:type="paragraph" w:customStyle="1" w:styleId="AppendixSection">
    <w:name w:val="AppendixSection"/>
    <w:basedOn w:val="Heading2"/>
    <w:pPr>
      <w:numPr>
        <w:ilvl w:val="0"/>
        <w:numId w:val="0"/>
      </w:numPr>
      <w:tabs>
        <w:tab w:val="left" w:pos="360"/>
      </w:tabs>
      <w:ind w:left="426" w:hanging="432"/>
    </w:pPr>
  </w:style>
  <w:style w:type="paragraph" w:styleId="NormalWeb">
    <w:name w:val="Normal (Web)"/>
    <w:basedOn w:val="Normal"/>
    <w:pPr>
      <w:spacing w:after="119"/>
    </w:pPr>
    <w:rPr>
      <w:rFonts w:ascii="Times" w:hAnsi="Times" w:cs="Times New Roman"/>
      <w:sz w:val="20"/>
      <w:szCs w:val="20"/>
      <w:lang w:eastAsia="en-US"/>
    </w:rPr>
  </w:style>
  <w:style w:type="paragraph" w:customStyle="1" w:styleId="FrontMatterHeader">
    <w:name w:val="Front Matter Header"/>
    <w:basedOn w:val="Normal"/>
    <w:pPr>
      <w:jc w:val="center"/>
    </w:pPr>
    <w:rPr>
      <w:b/>
      <w:color w:val="365F91"/>
      <w:sz w:val="28"/>
    </w:rPr>
  </w:style>
  <w:style w:type="paragraph" w:styleId="Title">
    <w:name w:val="Title"/>
    <w:basedOn w:val="Normal"/>
    <w:next w:val="Normal"/>
    <w:uiPriority w:val="10"/>
    <w:qFormat/>
    <w:pPr>
      <w:jc w:val="center"/>
    </w:pPr>
    <w:rPr>
      <w:rFonts w:ascii="Calibri" w:eastAsia="MS Gothic" w:hAnsi="Calibri"/>
      <w:color w:val="365F91"/>
      <w:spacing w:val="-10"/>
      <w:kern w:val="3"/>
      <w:sz w:val="56"/>
      <w:szCs w:val="56"/>
    </w:rPr>
  </w:style>
  <w:style w:type="paragraph" w:styleId="TableofFigures">
    <w:name w:val="table of figures"/>
    <w:basedOn w:val="Normal"/>
    <w:next w:val="Normal"/>
    <w:uiPriority w:val="99"/>
  </w:style>
  <w:style w:type="paragraph" w:customStyle="1" w:styleId="FrameContents">
    <w:name w:val="Frame Contents"/>
    <w:basedOn w:val="Normal"/>
  </w:style>
  <w:style w:type="character" w:styleId="Hyperlink">
    <w:name w:val="Hyperlink"/>
    <w:basedOn w:val="DefaultParagraphFont"/>
    <w:uiPriority w:val="99"/>
    <w:unhideWhenUsed/>
    <w:rsid w:val="006C10FB"/>
    <w:rPr>
      <w:color w:val="0563C1" w:themeColor="hyperlink"/>
      <w:u w:val="single"/>
    </w:rPr>
  </w:style>
  <w:style w:type="paragraph" w:styleId="Bibliography">
    <w:name w:val="Bibliography"/>
    <w:basedOn w:val="Normal"/>
    <w:next w:val="Normal"/>
    <w:uiPriority w:val="37"/>
    <w:unhideWhenUsed/>
    <w:rsid w:val="00DF2FEB"/>
    <w:pPr>
      <w:tabs>
        <w:tab w:val="left" w:pos="504"/>
      </w:tabs>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hyperlink" Target="https://prifysgolaber-my.sharepoint.com/personal/olt13_aber_ac_uk/Documents/Work/Major%20Project/mmp_grasp_detect/Reports/Final%20Report.docx" TargetMode="External"/><Relationship Id="rId18" Type="http://schemas.openxmlformats.org/officeDocument/2006/relationships/hyperlink" Target="https://prifysgolaber-my.sharepoint.com/personal/olt13_aber_ac_uk/Documents/Work/Major%20Project/mmp_grasp_detect/Reports/Final%20Report.docx" TargetMode="External"/><Relationship Id="rId26" Type="http://schemas.openxmlformats.org/officeDocument/2006/relationships/image" Target="media/image1.png"/><Relationship Id="rId39" Type="http://schemas.openxmlformats.org/officeDocument/2006/relationships/footer" Target="footer4.xml"/><Relationship Id="rId21" Type="http://schemas.openxmlformats.org/officeDocument/2006/relationships/hyperlink" Target="https://prifysgolaber-my.sharepoint.com/personal/olt13_aber_ac_uk/Documents/Work/Major%20Project/mmp_grasp_detect/Reports/Final%20Report.docx" TargetMode="External"/><Relationship Id="rId34" Type="http://schemas.openxmlformats.org/officeDocument/2006/relationships/image" Target="media/image9.png"/><Relationship Id="rId42" Type="http://schemas.openxmlformats.org/officeDocument/2006/relationships/image" Target="media/image13.png"/><Relationship Id="rId47" Type="http://schemas.openxmlformats.org/officeDocument/2006/relationships/image" Target="media/image18.png"/><Relationship Id="rId50" Type="http://schemas.openxmlformats.org/officeDocument/2006/relationships/image" Target="media/image21.png"/><Relationship Id="rId55" Type="http://schemas.openxmlformats.org/officeDocument/2006/relationships/image" Target="media/image26.png"/><Relationship Id="rId63" Type="http://schemas.openxmlformats.org/officeDocument/2006/relationships/footer" Target="footer6.xml"/><Relationship Id="rId68" Type="http://schemas.openxmlformats.org/officeDocument/2006/relationships/header" Target="header9.xml"/><Relationship Id="rId7" Type="http://schemas.openxmlformats.org/officeDocument/2006/relationships/endnotes" Target="endnotes.xml"/><Relationship Id="rId71" Type="http://schemas.openxmlformats.org/officeDocument/2006/relationships/footer" Target="footer10.xml"/><Relationship Id="rId2" Type="http://schemas.openxmlformats.org/officeDocument/2006/relationships/numbering" Target="numbering.xml"/><Relationship Id="rId16" Type="http://schemas.openxmlformats.org/officeDocument/2006/relationships/hyperlink" Target="https://prifysgolaber-my.sharepoint.com/personal/olt13_aber_ac_uk/Documents/Work/Major%20Project/mmp_grasp_detect/Reports/Final%20Report.docx" TargetMode="External"/><Relationship Id="rId29" Type="http://schemas.openxmlformats.org/officeDocument/2006/relationships/image" Target="media/image4.png"/><Relationship Id="rId11" Type="http://schemas.openxmlformats.org/officeDocument/2006/relationships/hyperlink" Target="https://prifysgolaber-my.sharepoint.com/personal/olt13_aber_ac_uk/Documents/Work/Major%20Project/mmp_grasp_detect/Reports/Final%20Report.docx" TargetMode="External"/><Relationship Id="rId24" Type="http://schemas.openxmlformats.org/officeDocument/2006/relationships/header" Target="header2.xml"/><Relationship Id="rId32" Type="http://schemas.openxmlformats.org/officeDocument/2006/relationships/image" Target="media/image7.png"/><Relationship Id="rId37" Type="http://schemas.openxmlformats.org/officeDocument/2006/relationships/footer" Target="footer3.xml"/><Relationship Id="rId40" Type="http://schemas.openxmlformats.org/officeDocument/2006/relationships/image" Target="media/image11.png"/><Relationship Id="rId45" Type="http://schemas.openxmlformats.org/officeDocument/2006/relationships/image" Target="media/image16.png"/><Relationship Id="rId53" Type="http://schemas.openxmlformats.org/officeDocument/2006/relationships/image" Target="media/image24.png"/><Relationship Id="rId58" Type="http://schemas.openxmlformats.org/officeDocument/2006/relationships/image" Target="media/image29.png"/><Relationship Id="rId66" Type="http://schemas.openxmlformats.org/officeDocument/2006/relationships/header" Target="header8.xml"/><Relationship Id="rId5" Type="http://schemas.openxmlformats.org/officeDocument/2006/relationships/webSettings" Target="webSettings.xml"/><Relationship Id="rId15" Type="http://schemas.openxmlformats.org/officeDocument/2006/relationships/hyperlink" Target="https://prifysgolaber-my.sharepoint.com/personal/olt13_aber_ac_uk/Documents/Work/Major%20Project/mmp_grasp_detect/Reports/Final%20Report.docx" TargetMode="External"/><Relationship Id="rId23" Type="http://schemas.openxmlformats.org/officeDocument/2006/relationships/footer" Target="footer1.xml"/><Relationship Id="rId28" Type="http://schemas.openxmlformats.org/officeDocument/2006/relationships/image" Target="media/image3.png"/><Relationship Id="rId36" Type="http://schemas.openxmlformats.org/officeDocument/2006/relationships/header" Target="header3.xml"/><Relationship Id="rId49" Type="http://schemas.openxmlformats.org/officeDocument/2006/relationships/image" Target="media/image20.png"/><Relationship Id="rId57" Type="http://schemas.openxmlformats.org/officeDocument/2006/relationships/image" Target="media/image28.png"/><Relationship Id="rId61" Type="http://schemas.openxmlformats.org/officeDocument/2006/relationships/footer" Target="footer5.xml"/><Relationship Id="rId10" Type="http://schemas.openxmlformats.org/officeDocument/2006/relationships/hyperlink" Target="https://prifysgolaber-my.sharepoint.com/personal/olt13_aber_ac_uk/Documents/Work/Major%20Project/mmp_grasp_detect/Reports/Final%20Report.docx" TargetMode="External"/><Relationship Id="rId19" Type="http://schemas.openxmlformats.org/officeDocument/2006/relationships/hyperlink" Target="https://prifysgolaber-my.sharepoint.com/personal/olt13_aber_ac_uk/Documents/Work/Major%20Project/mmp_grasp_detect/Reports/Final%20Report.docx" TargetMode="External"/><Relationship Id="rId31" Type="http://schemas.openxmlformats.org/officeDocument/2006/relationships/image" Target="media/image6.png"/><Relationship Id="rId44" Type="http://schemas.openxmlformats.org/officeDocument/2006/relationships/image" Target="media/image15.png"/><Relationship Id="rId52" Type="http://schemas.openxmlformats.org/officeDocument/2006/relationships/image" Target="media/image23.png"/><Relationship Id="rId60" Type="http://schemas.openxmlformats.org/officeDocument/2006/relationships/header" Target="header5.xml"/><Relationship Id="rId65" Type="http://schemas.openxmlformats.org/officeDocument/2006/relationships/footer" Target="footer7.xml"/><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prifysgolaber-my.sharepoint.com/personal/olt13_aber_ac_uk/Documents/Work/Major%20Project/mmp_grasp_detect/Reports/Final%20Report.docx" TargetMode="External"/><Relationship Id="rId14" Type="http://schemas.openxmlformats.org/officeDocument/2006/relationships/hyperlink" Target="https://prifysgolaber-my.sharepoint.com/personal/olt13_aber_ac_uk/Documents/Work/Major%20Project/mmp_grasp_detect/Reports/Final%20Report.docx" TargetMode="External"/><Relationship Id="rId22" Type="http://schemas.openxmlformats.org/officeDocument/2006/relationships/header" Target="header1.xml"/><Relationship Id="rId27" Type="http://schemas.openxmlformats.org/officeDocument/2006/relationships/image" Target="media/image2.png"/><Relationship Id="rId30" Type="http://schemas.openxmlformats.org/officeDocument/2006/relationships/image" Target="media/image5.png"/><Relationship Id="rId35" Type="http://schemas.openxmlformats.org/officeDocument/2006/relationships/image" Target="media/image10.png"/><Relationship Id="rId43" Type="http://schemas.openxmlformats.org/officeDocument/2006/relationships/image" Target="media/image14.png"/><Relationship Id="rId48" Type="http://schemas.openxmlformats.org/officeDocument/2006/relationships/image" Target="media/image19.png"/><Relationship Id="rId56" Type="http://schemas.openxmlformats.org/officeDocument/2006/relationships/image" Target="media/image27.png"/><Relationship Id="rId64" Type="http://schemas.openxmlformats.org/officeDocument/2006/relationships/header" Target="header7.xml"/><Relationship Id="rId69" Type="http://schemas.openxmlformats.org/officeDocument/2006/relationships/footer" Target="footer9.xml"/><Relationship Id="rId8" Type="http://schemas.openxmlformats.org/officeDocument/2006/relationships/hyperlink" Target="https://prifysgolaber-my.sharepoint.com/personal/olt13_aber_ac_uk/Documents/Work/Major%20Project/mmp_grasp_detect/Reports/Final%20Report.docx" TargetMode="External"/><Relationship Id="rId51" Type="http://schemas.openxmlformats.org/officeDocument/2006/relationships/image" Target="media/image22.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https://prifysgolaber-my.sharepoint.com/personal/olt13_aber_ac_uk/Documents/Work/Major%20Project/mmp_grasp_detect/Reports/Final%20Report.docx" TargetMode="External"/><Relationship Id="rId17" Type="http://schemas.openxmlformats.org/officeDocument/2006/relationships/hyperlink" Target="https://prifysgolaber-my.sharepoint.com/personal/olt13_aber_ac_uk/Documents/Work/Major%20Project/mmp_grasp_detect/Reports/Final%20Report.docx" TargetMode="External"/><Relationship Id="rId25" Type="http://schemas.openxmlformats.org/officeDocument/2006/relationships/footer" Target="footer2.xml"/><Relationship Id="rId33" Type="http://schemas.openxmlformats.org/officeDocument/2006/relationships/image" Target="media/image8.png"/><Relationship Id="rId38" Type="http://schemas.openxmlformats.org/officeDocument/2006/relationships/header" Target="header4.xml"/><Relationship Id="rId46" Type="http://schemas.openxmlformats.org/officeDocument/2006/relationships/image" Target="media/image17.png"/><Relationship Id="rId59" Type="http://schemas.openxmlformats.org/officeDocument/2006/relationships/image" Target="media/image30.png"/><Relationship Id="rId67" Type="http://schemas.openxmlformats.org/officeDocument/2006/relationships/footer" Target="footer8.xml"/><Relationship Id="rId20" Type="http://schemas.openxmlformats.org/officeDocument/2006/relationships/hyperlink" Target="https://prifysgolaber-my.sharepoint.com/personal/olt13_aber_ac_uk/Documents/Work/Major%20Project/mmp_grasp_detect/Reports/Final%20Report.docx" TargetMode="External"/><Relationship Id="rId41" Type="http://schemas.openxmlformats.org/officeDocument/2006/relationships/image" Target="media/image12.png"/><Relationship Id="rId54" Type="http://schemas.openxmlformats.org/officeDocument/2006/relationships/image" Target="media/image25.png"/><Relationship Id="rId62" Type="http://schemas.openxmlformats.org/officeDocument/2006/relationships/header" Target="header6.xml"/><Relationship Id="rId70" Type="http://schemas.openxmlformats.org/officeDocument/2006/relationships/header" Target="header10.xm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D5AF665-1A45-4C63-88A4-B1A18C2CC5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4</TotalTime>
  <Pages>43</Pages>
  <Words>14708</Words>
  <Characters>83837</Characters>
  <Application>Microsoft Office Word</Application>
  <DocSecurity>0</DocSecurity>
  <Lines>698</Lines>
  <Paragraphs>1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lie</dc:creator>
  <dc:description/>
  <cp:lastModifiedBy>Ollie Thomas</cp:lastModifiedBy>
  <cp:revision>397</cp:revision>
  <cp:lastPrinted>2014-04-04T11:58:00Z</cp:lastPrinted>
  <dcterms:created xsi:type="dcterms:W3CDTF">2021-05-05T10:44:00Z</dcterms:created>
  <dcterms:modified xsi:type="dcterms:W3CDTF">2021-05-05T2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HyperlinksChanged">
    <vt:bool>false</vt:bool>
  </property>
  <property fmtid="{D5CDD505-2E9C-101B-9397-08002B2CF9AE}" pid="4" name="LinksUpToDate">
    <vt:bool>false</vt:bool>
  </property>
  <property fmtid="{D5CDD505-2E9C-101B-9397-08002B2CF9AE}" pid="5" name="ScaleCrop">
    <vt:bool>false</vt:bool>
  </property>
  <property fmtid="{D5CDD505-2E9C-101B-9397-08002B2CF9AE}" pid="6" name="ShareDoc">
    <vt:bool>false</vt:bool>
  </property>
  <property fmtid="{D5CDD505-2E9C-101B-9397-08002B2CF9AE}" pid="7" name="ZOTERO_PREF_1">
    <vt:lpwstr>&lt;data data-version="3" zotero-version="5.0.96.2"&gt;&lt;session id="uwH0gve7"/&gt;&lt;style id="http://www.zotero.org/styles/ieee" locale="en-GB" hasBibliography="1" bibliographyStyleHasBeenSet="1"/&gt;&lt;prefs&gt;&lt;pref name="fieldType" value="Field"/&gt;&lt;pref name="automaticJo</vt:lpwstr>
  </property>
  <property fmtid="{D5CDD505-2E9C-101B-9397-08002B2CF9AE}" pid="8" name="ZOTERO_PREF_2">
    <vt:lpwstr>urnalAbbreviations" value="true"/&gt;&lt;/prefs&gt;&lt;/data&gt;</vt:lpwstr>
  </property>
</Properties>
</file>